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01973" w14:textId="6A78CD6F" w:rsidR="001374C2" w:rsidRDefault="001374C2" w:rsidP="00B26524">
      <w:pPr>
        <w:pStyle w:val="Newsection"/>
        <w:spacing w:after="480"/>
      </w:pPr>
      <w:r>
        <w:t xml:space="preserve">Running head: </w:t>
      </w:r>
      <w:r w:rsidR="009A4BFE">
        <w:t xml:space="preserve">COMPARING PHYLOGENETIC </w:t>
      </w:r>
      <w:r w:rsidR="007540E4">
        <w:t>METHODS</w:t>
      </w:r>
    </w:p>
    <w:p w14:paraId="4EEB360C" w14:textId="09E82FCC" w:rsidR="00581232" w:rsidRDefault="005619EB" w:rsidP="00581232">
      <w:pPr>
        <w:pStyle w:val="Title"/>
        <w:spacing w:after="720"/>
      </w:pPr>
      <w:r>
        <w:t xml:space="preserve">Bayesian and parsimony approaches </w:t>
      </w:r>
      <w:r w:rsidR="00B044E2">
        <w:t xml:space="preserve">reconstruct </w:t>
      </w:r>
      <w:r>
        <w:t>equally informative trees</w:t>
      </w:r>
      <w:r w:rsidR="00B044E2">
        <w:t xml:space="preserve"> from simulated morphological datasets</w:t>
      </w:r>
    </w:p>
    <w:p w14:paraId="673FD096" w14:textId="77777777" w:rsidR="009A48F2" w:rsidRDefault="000E78A8" w:rsidP="009A48F2">
      <w:pPr>
        <w:rPr>
          <w:lang w:val="en-CA"/>
        </w:rPr>
      </w:pPr>
      <w:r w:rsidRPr="00763DC3">
        <w:rPr>
          <w:lang w:val="en-CA"/>
        </w:rPr>
        <w:t xml:space="preserve">Martin </w:t>
      </w:r>
      <w:r>
        <w:rPr>
          <w:lang w:val="en-CA"/>
        </w:rPr>
        <w:t>R</w:t>
      </w:r>
      <w:r w:rsidRPr="00763DC3">
        <w:rPr>
          <w:lang w:val="en-CA"/>
        </w:rPr>
        <w:t>. Smith</w:t>
      </w:r>
    </w:p>
    <w:p w14:paraId="16320634" w14:textId="2BD62BFC" w:rsidR="00763DC3" w:rsidRPr="000E78A8" w:rsidRDefault="00763DC3" w:rsidP="00763DC3">
      <w:pPr>
        <w:pStyle w:val="Address"/>
        <w:rPr>
          <w:i/>
          <w:lang w:val="en-CA"/>
        </w:rPr>
      </w:pPr>
      <w:r w:rsidRPr="000E78A8">
        <w:rPr>
          <w:i/>
          <w:lang w:val="en-CA"/>
        </w:rPr>
        <w:t>Department of Earth Sciences,</w:t>
      </w:r>
      <w:r w:rsidR="003215F3">
        <w:rPr>
          <w:i/>
          <w:lang w:val="en-CA"/>
        </w:rPr>
        <w:t xml:space="preserve"> Lower Mount Joy</w:t>
      </w:r>
      <w:r w:rsidR="00CD0642">
        <w:rPr>
          <w:i/>
          <w:lang w:val="en-CA"/>
        </w:rPr>
        <w:t xml:space="preserve">, </w:t>
      </w:r>
      <w:r w:rsidR="009D2A7D" w:rsidRPr="000E78A8">
        <w:rPr>
          <w:i/>
          <w:lang w:val="en-CA"/>
        </w:rPr>
        <w:t xml:space="preserve">Durham </w:t>
      </w:r>
      <w:r w:rsidRPr="000E78A8">
        <w:rPr>
          <w:i/>
          <w:lang w:val="en-CA"/>
        </w:rPr>
        <w:t xml:space="preserve">University, </w:t>
      </w:r>
      <w:r w:rsidR="009D2A7D" w:rsidRPr="000E78A8">
        <w:rPr>
          <w:i/>
          <w:lang w:val="en-CA"/>
        </w:rPr>
        <w:t>Durham</w:t>
      </w:r>
      <w:r w:rsidR="00D12E73" w:rsidRPr="000E78A8">
        <w:rPr>
          <w:i/>
          <w:lang w:val="en-CA"/>
        </w:rPr>
        <w:t xml:space="preserve">, </w:t>
      </w:r>
      <w:r w:rsidR="00CD0642">
        <w:rPr>
          <w:i/>
          <w:lang w:val="en-CA"/>
        </w:rPr>
        <w:t xml:space="preserve">DH1 3LE, </w:t>
      </w:r>
      <w:r w:rsidR="00D12E73" w:rsidRPr="000E78A8">
        <w:rPr>
          <w:i/>
          <w:lang w:val="en-CA"/>
        </w:rPr>
        <w:t xml:space="preserve">UK; </w:t>
      </w:r>
      <w:r w:rsidR="003112D8">
        <w:rPr>
          <w:i/>
          <w:lang w:val="en-CA"/>
        </w:rPr>
        <w:t>+44</w:t>
      </w:r>
      <w:r w:rsidR="006D3668">
        <w:rPr>
          <w:i/>
          <w:lang w:val="en-CA"/>
        </w:rPr>
        <w:t> </w:t>
      </w:r>
      <w:r w:rsidR="006E7271">
        <w:rPr>
          <w:i/>
          <w:lang w:val="en-CA"/>
        </w:rPr>
        <w:t>191 334 2</w:t>
      </w:r>
      <w:r w:rsidR="003112D8">
        <w:rPr>
          <w:i/>
          <w:lang w:val="en-CA"/>
        </w:rPr>
        <w:t xml:space="preserve">320; </w:t>
      </w:r>
      <w:r w:rsidR="009D2A7D" w:rsidRPr="000E78A8">
        <w:rPr>
          <w:i/>
          <w:lang w:val="en-CA"/>
        </w:rPr>
        <w:t>martin.smith@durham</w:t>
      </w:r>
      <w:r w:rsidR="000847DE" w:rsidRPr="000E78A8">
        <w:rPr>
          <w:i/>
          <w:lang w:val="en-CA"/>
        </w:rPr>
        <w:t>.ac.uk</w:t>
      </w:r>
    </w:p>
    <w:p w14:paraId="5AA1F79F" w14:textId="5FFA0BC9" w:rsidR="00980BA3" w:rsidRDefault="00ED4C36" w:rsidP="00ED4C36">
      <w:pPr>
        <w:rPr>
          <w:lang w:val="en-CA"/>
        </w:rPr>
      </w:pPr>
      <w:r>
        <w:rPr>
          <w:lang w:val="en-CA"/>
        </w:rPr>
        <w:t xml:space="preserve">Tree topologies are </w:t>
      </w:r>
      <w:r w:rsidR="009E1B35">
        <w:rPr>
          <w:lang w:val="en-CA"/>
        </w:rPr>
        <w:t xml:space="preserve">a </w:t>
      </w:r>
      <w:r>
        <w:rPr>
          <w:lang w:val="en-CA"/>
        </w:rPr>
        <w:t>primary output of phylogenetic analysis</w:t>
      </w:r>
      <w:r w:rsidR="00980BA3">
        <w:rPr>
          <w:lang w:val="en-CA"/>
        </w:rPr>
        <w:t>.</w:t>
      </w:r>
      <w:r>
        <w:rPr>
          <w:lang w:val="en-CA"/>
        </w:rPr>
        <w:t xml:space="preserve"> </w:t>
      </w:r>
      <w:r w:rsidR="00CC2305">
        <w:rPr>
          <w:lang w:val="en-CA"/>
        </w:rPr>
        <w:t xml:space="preserve">As such, it is </w:t>
      </w:r>
      <w:r w:rsidR="00980BA3">
        <w:rPr>
          <w:lang w:val="en-CA"/>
        </w:rPr>
        <w:t xml:space="preserve">important to select a method of tree reconstruction that produces useful and instructive </w:t>
      </w:r>
      <w:r w:rsidR="00CC2305">
        <w:rPr>
          <w:lang w:val="en-CA"/>
        </w:rPr>
        <w:t>tree topologies</w:t>
      </w:r>
      <w:r w:rsidR="00C96343" w:rsidRPr="00C96343">
        <w:rPr>
          <w:lang w:val="en-CA"/>
        </w:rPr>
        <w:t xml:space="preserve">. </w:t>
      </w:r>
      <w:r w:rsidR="00980BA3">
        <w:rPr>
          <w:lang w:val="en-CA"/>
        </w:rPr>
        <w:t xml:space="preserve">Morphological systematists generally advocate either parsimony </w:t>
      </w:r>
      <w:r w:rsidR="00CC2305">
        <w:rPr>
          <w:lang w:val="en-CA"/>
        </w:rPr>
        <w:t>methods</w:t>
      </w:r>
      <w:r w:rsidR="00980BA3">
        <w:rPr>
          <w:lang w:val="en-CA"/>
        </w:rPr>
        <w:t xml:space="preserve">, using either equal or implied weighting, or </w:t>
      </w:r>
      <w:r w:rsidR="00CC2305">
        <w:rPr>
          <w:lang w:val="en-CA"/>
        </w:rPr>
        <w:t xml:space="preserve">Bayesian methods, which employ an explicit </w:t>
      </w:r>
      <w:r w:rsidR="00AC1E78">
        <w:rPr>
          <w:lang w:val="en-CA"/>
        </w:rPr>
        <w:t xml:space="preserve">probabilistic </w:t>
      </w:r>
      <w:r w:rsidR="00CC2305">
        <w:rPr>
          <w:lang w:val="en-CA"/>
        </w:rPr>
        <w:t>model of evolution</w:t>
      </w:r>
      <w:r w:rsidR="00C96343" w:rsidRPr="00C96343">
        <w:rPr>
          <w:lang w:val="en-CA"/>
        </w:rPr>
        <w:t xml:space="preserve">. </w:t>
      </w:r>
      <w:r w:rsidR="00980BA3">
        <w:rPr>
          <w:lang w:val="en-CA"/>
        </w:rPr>
        <w:t>The</w:t>
      </w:r>
      <w:r w:rsidR="00D77886">
        <w:rPr>
          <w:lang w:val="en-CA"/>
        </w:rPr>
        <w:t xml:space="preserve"> performance of the</w:t>
      </w:r>
      <w:r w:rsidR="00980BA3">
        <w:rPr>
          <w:lang w:val="en-CA"/>
        </w:rPr>
        <w:t>se methods ha</w:t>
      </w:r>
      <w:r w:rsidR="002E06E9">
        <w:rPr>
          <w:lang w:val="en-CA"/>
        </w:rPr>
        <w:t>s</w:t>
      </w:r>
      <w:r w:rsidR="00980BA3">
        <w:rPr>
          <w:lang w:val="en-CA"/>
        </w:rPr>
        <w:t xml:space="preserve"> been evaluated by simulating morphological datasets from a known tree topology, and calculating how accurately each method reconstructs the generative tree.</w:t>
      </w:r>
    </w:p>
    <w:p w14:paraId="654F763E" w14:textId="6DA17802" w:rsidR="00980BA3" w:rsidRDefault="00980BA3" w:rsidP="00B26524">
      <w:pPr>
        <w:pStyle w:val="Subsequentpara"/>
        <w:rPr>
          <w:lang w:val="en-CA"/>
        </w:rPr>
      </w:pPr>
      <w:r>
        <w:rPr>
          <w:lang w:val="en-CA"/>
        </w:rPr>
        <w:t xml:space="preserve">Here I contend that </w:t>
      </w:r>
      <w:r w:rsidR="00FC10A0">
        <w:rPr>
          <w:lang w:val="en-CA"/>
        </w:rPr>
        <w:t>this</w:t>
      </w:r>
      <w:r>
        <w:rPr>
          <w:lang w:val="en-CA"/>
        </w:rPr>
        <w:t xml:space="preserve"> focus on accuracy risks neglecting another aspect in which trees can be informative: precision</w:t>
      </w:r>
      <w:r w:rsidR="00C96343" w:rsidRPr="00C96343">
        <w:rPr>
          <w:lang w:val="en-CA"/>
        </w:rPr>
        <w:t xml:space="preserve">. </w:t>
      </w:r>
      <w:r w:rsidR="00FC10A0">
        <w:rPr>
          <w:lang w:val="en-CA"/>
        </w:rPr>
        <w:t xml:space="preserve">If both of these </w:t>
      </w:r>
      <w:r>
        <w:rPr>
          <w:lang w:val="en-CA"/>
        </w:rPr>
        <w:t>aspects of information</w:t>
      </w:r>
      <w:r w:rsidR="00730FA9">
        <w:rPr>
          <w:lang w:val="en-CA"/>
        </w:rPr>
        <w:t xml:space="preserve"> </w:t>
      </w:r>
      <w:r w:rsidR="00FC10A0">
        <w:rPr>
          <w:lang w:val="en-CA"/>
        </w:rPr>
        <w:t>are considered simultaneously, recommendations for phylogenetic practice are quite different</w:t>
      </w:r>
      <w:r w:rsidR="00C96343" w:rsidRPr="00C96343">
        <w:rPr>
          <w:lang w:val="en-CA"/>
        </w:rPr>
        <w:t xml:space="preserve">. </w:t>
      </w:r>
      <w:r w:rsidR="00FC10A0">
        <w:rPr>
          <w:lang w:val="en-CA"/>
        </w:rPr>
        <w:t>P</w:t>
      </w:r>
      <w:r>
        <w:rPr>
          <w:lang w:val="en-CA"/>
        </w:rPr>
        <w:t>arsimony methods</w:t>
      </w:r>
      <w:r w:rsidR="00504735">
        <w:rPr>
          <w:lang w:val="en-CA"/>
        </w:rPr>
        <w:t xml:space="preserve"> with implied weighting</w:t>
      </w:r>
      <w:r>
        <w:rPr>
          <w:lang w:val="en-CA"/>
        </w:rPr>
        <w:t xml:space="preserve"> can rival the performance of </w:t>
      </w:r>
      <w:r w:rsidR="00FC10A0">
        <w:rPr>
          <w:lang w:val="en-CA"/>
        </w:rPr>
        <w:t>Bayesian</w:t>
      </w:r>
      <w:r>
        <w:rPr>
          <w:lang w:val="en-CA"/>
        </w:rPr>
        <w:t xml:space="preserve"> approaches</w:t>
      </w:r>
      <w:r w:rsidR="00DB2E23">
        <w:rPr>
          <w:lang w:val="en-CA"/>
        </w:rPr>
        <w:t xml:space="preserve">, </w:t>
      </w:r>
      <w:r w:rsidR="00730FA9">
        <w:rPr>
          <w:lang w:val="en-CA"/>
        </w:rPr>
        <w:t>whereas</w:t>
      </w:r>
      <w:r w:rsidR="00DB2E23">
        <w:rPr>
          <w:lang w:val="en-CA"/>
        </w:rPr>
        <w:t xml:space="preserve"> </w:t>
      </w:r>
      <w:r w:rsidR="00D22AD8">
        <w:rPr>
          <w:lang w:val="en-CA"/>
        </w:rPr>
        <w:t xml:space="preserve">trees identified using </w:t>
      </w:r>
      <w:r w:rsidR="00EC6020">
        <w:rPr>
          <w:lang w:val="en-CA"/>
        </w:rPr>
        <w:t>‘</w:t>
      </w:r>
      <w:r w:rsidR="00DB2E23">
        <w:rPr>
          <w:lang w:val="en-CA"/>
        </w:rPr>
        <w:t>equal</w:t>
      </w:r>
      <w:r w:rsidR="00EC6020">
        <w:rPr>
          <w:lang w:val="en-CA"/>
        </w:rPr>
        <w:t xml:space="preserve"> </w:t>
      </w:r>
      <w:r w:rsidR="00DB2E23">
        <w:rPr>
          <w:lang w:val="en-CA"/>
        </w:rPr>
        <w:t>weigh</w:t>
      </w:r>
      <w:r w:rsidR="00EC6020">
        <w:rPr>
          <w:lang w:val="en-CA"/>
        </w:rPr>
        <w:t>ts’</w:t>
      </w:r>
      <w:r w:rsidR="00DB2E23">
        <w:rPr>
          <w:lang w:val="en-CA"/>
        </w:rPr>
        <w:t xml:space="preserve"> are less informative and </w:t>
      </w:r>
      <w:r w:rsidR="006B3B04">
        <w:rPr>
          <w:lang w:val="en-CA"/>
        </w:rPr>
        <w:t>more likely to be misleading</w:t>
      </w:r>
      <w:r w:rsidR="00C96343" w:rsidRPr="00C96343">
        <w:rPr>
          <w:lang w:val="en-CA"/>
        </w:rPr>
        <w:t xml:space="preserve">. </w:t>
      </w:r>
      <w:r w:rsidR="001C5CF8">
        <w:rPr>
          <w:lang w:val="en-CA"/>
        </w:rPr>
        <w:t>Summary or consensus trees generated by any method can usually be made informative be collapsing poorly supported nodes.</w:t>
      </w:r>
    </w:p>
    <w:p w14:paraId="7AAB60AC" w14:textId="5CF95559" w:rsidR="00EA6123" w:rsidRDefault="009244E5" w:rsidP="00C45385">
      <w:pPr>
        <w:spacing w:before="480"/>
      </w:pPr>
      <w:r w:rsidRPr="00840DD5">
        <w:rPr>
          <w:i/>
        </w:rPr>
        <w:t>Keywords</w:t>
      </w:r>
      <w:r w:rsidRPr="00E42401">
        <w:t>.—</w:t>
      </w:r>
      <w:r w:rsidRPr="001C5CF8">
        <w:rPr>
          <w:lang w:val="en-CA"/>
        </w:rPr>
        <w:t>phylogenetic</w:t>
      </w:r>
      <w:r>
        <w:t xml:space="preserve"> inference; parsimony analysis; equal weights; i</w:t>
      </w:r>
      <w:r w:rsidRPr="00840DD5">
        <w:t>mplie</w:t>
      </w:r>
      <w:r>
        <w:t xml:space="preserve">d weights; </w:t>
      </w:r>
      <w:r w:rsidR="002E06E9">
        <w:t>Bayesian phylogenetic methods</w:t>
      </w:r>
      <w:r>
        <w:t>; information content</w:t>
      </w:r>
      <w:r w:rsidR="00C45385">
        <w:br w:type="page"/>
      </w:r>
    </w:p>
    <w:p w14:paraId="00243EF1" w14:textId="4E8F725F" w:rsidR="00790249" w:rsidRDefault="00B55F47" w:rsidP="00B55F47">
      <w:pPr>
        <w:pStyle w:val="Subsequentpara"/>
        <w:ind w:firstLine="0"/>
        <w:rPr>
          <w:lang w:val="en-CA"/>
        </w:rPr>
      </w:pPr>
      <w:r>
        <w:rPr>
          <w:lang w:val="en-CA"/>
        </w:rPr>
        <w:lastRenderedPageBreak/>
        <w:t xml:space="preserve">Morphological phylogeny is the </w:t>
      </w:r>
      <w:r w:rsidR="007E4AEC">
        <w:rPr>
          <w:lang w:val="en-CA"/>
        </w:rPr>
        <w:t xml:space="preserve">principal </w:t>
      </w:r>
      <w:r w:rsidR="006F27C1">
        <w:rPr>
          <w:lang w:val="en-CA"/>
        </w:rPr>
        <w:t xml:space="preserve">means by which </w:t>
      </w:r>
      <w:r>
        <w:rPr>
          <w:lang w:val="en-CA"/>
        </w:rPr>
        <w:t xml:space="preserve">observations of fossil taxa </w:t>
      </w:r>
      <w:r w:rsidR="007E4AEC">
        <w:rPr>
          <w:lang w:val="en-CA"/>
        </w:rPr>
        <w:t xml:space="preserve">are applied to </w:t>
      </w:r>
      <w:r>
        <w:rPr>
          <w:lang w:val="en-CA"/>
        </w:rPr>
        <w:t>questions of evolutionary history</w:t>
      </w:r>
      <w:r w:rsidR="00C96343" w:rsidRPr="00C96343">
        <w:rPr>
          <w:lang w:val="en-CA"/>
        </w:rPr>
        <w:t xml:space="preserve">. </w:t>
      </w:r>
      <w:r>
        <w:rPr>
          <w:lang w:val="en-CA"/>
        </w:rPr>
        <w:t>Parsimony analysis has long been the analytical approach of choice, but recent years have seen a welcome exploration of likelihood-based methods analogous to those used so widely with molecular data</w:t>
      </w:r>
      <w:r w:rsidR="00C96343" w:rsidRPr="00C96343">
        <w:rPr>
          <w:lang w:val="en-CA"/>
        </w:rPr>
        <w:t xml:space="preserve">. </w:t>
      </w:r>
      <w:r w:rsidR="00252471">
        <w:rPr>
          <w:lang w:val="en-CA"/>
        </w:rPr>
        <w:t>B</w:t>
      </w:r>
      <w:r w:rsidR="0091079F">
        <w:rPr>
          <w:lang w:val="en-CA"/>
        </w:rPr>
        <w:t xml:space="preserve">ecause true evolutionary </w:t>
      </w:r>
      <w:r w:rsidR="00252471">
        <w:rPr>
          <w:lang w:val="en-CA"/>
        </w:rPr>
        <w:t xml:space="preserve">trajectories are </w:t>
      </w:r>
      <w:r w:rsidR="0091079F">
        <w:rPr>
          <w:lang w:val="en-CA"/>
        </w:rPr>
        <w:t>seldom known</w:t>
      </w:r>
      <w:r w:rsidR="00252471">
        <w:rPr>
          <w:lang w:val="en-CA"/>
        </w:rPr>
        <w:t>, however</w:t>
      </w:r>
      <w:r w:rsidR="0091079F">
        <w:rPr>
          <w:lang w:val="en-CA"/>
        </w:rPr>
        <w:t xml:space="preserve">, it </w:t>
      </w:r>
      <w:r w:rsidR="00252471">
        <w:rPr>
          <w:lang w:val="en-CA"/>
        </w:rPr>
        <w:t xml:space="preserve">is </w:t>
      </w:r>
      <w:r w:rsidR="0091079F">
        <w:rPr>
          <w:lang w:val="en-CA"/>
        </w:rPr>
        <w:t xml:space="preserve">difficult to evaluate </w:t>
      </w:r>
      <w:r w:rsidR="00252471">
        <w:rPr>
          <w:lang w:val="en-CA"/>
        </w:rPr>
        <w:t xml:space="preserve">how effectively </w:t>
      </w:r>
      <w:r w:rsidR="0091079F">
        <w:rPr>
          <w:lang w:val="en-CA"/>
        </w:rPr>
        <w:t>either approach</w:t>
      </w:r>
      <w:r w:rsidR="00252471">
        <w:rPr>
          <w:lang w:val="en-CA"/>
        </w:rPr>
        <w:t xml:space="preserve"> </w:t>
      </w:r>
      <w:r w:rsidR="008C08FD">
        <w:rPr>
          <w:lang w:val="en-CA"/>
        </w:rPr>
        <w:t xml:space="preserve">actually </w:t>
      </w:r>
      <w:r w:rsidR="00252471">
        <w:rPr>
          <w:lang w:val="en-CA"/>
        </w:rPr>
        <w:t>reconstructs evolutionary history</w:t>
      </w:r>
      <w:r w:rsidR="0091079F">
        <w:rPr>
          <w:lang w:val="en-CA"/>
        </w:rPr>
        <w:t>.</w:t>
      </w:r>
    </w:p>
    <w:p w14:paraId="239EE84C" w14:textId="193C5290" w:rsidR="00E71BB0" w:rsidRDefault="0091079F" w:rsidP="00B55F47">
      <w:pPr>
        <w:pStyle w:val="Subsequentpara"/>
        <w:rPr>
          <w:lang w:val="en-CA"/>
        </w:rPr>
      </w:pPr>
      <w:r>
        <w:rPr>
          <w:lang w:val="en-CA"/>
        </w:rPr>
        <w:t xml:space="preserve">One </w:t>
      </w:r>
      <w:r w:rsidR="00D27CFA">
        <w:rPr>
          <w:lang w:val="en-CA"/>
        </w:rPr>
        <w:t xml:space="preserve">pragmatic </w:t>
      </w:r>
      <w:r>
        <w:rPr>
          <w:lang w:val="en-CA"/>
        </w:rPr>
        <w:t xml:space="preserve">way to address </w:t>
      </w:r>
      <w:r w:rsidR="00D27CFA">
        <w:rPr>
          <w:lang w:val="en-CA"/>
        </w:rPr>
        <w:t xml:space="preserve">this question </w:t>
      </w:r>
      <w:r>
        <w:rPr>
          <w:lang w:val="en-CA"/>
        </w:rPr>
        <w:t xml:space="preserve">is to </w:t>
      </w:r>
      <w:r w:rsidR="00D27CFA">
        <w:rPr>
          <w:lang w:val="en-CA"/>
        </w:rPr>
        <w:t xml:space="preserve">ask </w:t>
      </w:r>
      <w:r w:rsidR="00790249">
        <w:rPr>
          <w:lang w:val="en-CA"/>
        </w:rPr>
        <w:t xml:space="preserve">which method </w:t>
      </w:r>
      <w:r w:rsidR="008C08FD">
        <w:rPr>
          <w:lang w:val="en-CA"/>
        </w:rPr>
        <w:t xml:space="preserve">can </w:t>
      </w:r>
      <w:r w:rsidR="00790249">
        <w:rPr>
          <w:lang w:val="en-CA"/>
        </w:rPr>
        <w:t>best reconstruct a known tree</w:t>
      </w:r>
      <w:r>
        <w:rPr>
          <w:lang w:val="en-CA"/>
        </w:rPr>
        <w:t xml:space="preserve"> from which a dataset has been artificially </w:t>
      </w:r>
      <w:r w:rsidR="00790249">
        <w:rPr>
          <w:lang w:val="en-CA"/>
        </w:rPr>
        <w:t>simulate</w:t>
      </w:r>
      <w:r>
        <w:rPr>
          <w:lang w:val="en-CA"/>
        </w:rPr>
        <w:t>d</w:t>
      </w:r>
      <w:r w:rsidR="00C96343" w:rsidRPr="00C96343">
        <w:rPr>
          <w:lang w:val="en-CA"/>
        </w:rPr>
        <w:t xml:space="preserve">. </w:t>
      </w:r>
      <w:r w:rsidR="00B75062">
        <w:rPr>
          <w:lang w:val="en-CA"/>
        </w:rPr>
        <w:t xml:space="preserve">The </w:t>
      </w:r>
      <w:r>
        <w:rPr>
          <w:lang w:val="en-CA"/>
        </w:rPr>
        <w:t xml:space="preserve">first study to pose this question </w:t>
      </w:r>
      <w:r w:rsidR="00B75062">
        <w:rPr>
          <w:lang w:val="en-CA"/>
        </w:rPr>
        <w:fldChar w:fldCharType="begin" w:fldLock="1"/>
      </w:r>
      <w:r w:rsidR="00B75062">
        <w:rPr>
          <w:lang w:val="en-CA"/>
        </w:rPr>
        <w:instrText>ADDIN CSL_CITATION { "citationItems" : [ { "id" : "ITEM-1", "itemData" : { "DOI" : "10.1371/journal.pone.0109210", "ISBN" : "1932-6203", "ISSN" : "1932-6203", "PMID" : "25279853", "abstract" : "Despite the introduction of likelihood-based methods for estimating phylogenetic trees from phenotypic data, parsimony remains the most widely-used optimality criterion for building trees from discrete morphological data. However, it has been known for decades that there are regions of solution space in which parsimony is a poor estimator of tree topology. Numerous software implementations of likelihood-based models for the estimation of phylogeny from discrete morphological data exist, especially for the Mk model of discrete character evolution. Here we explore the efficacy of Bayesian estimation of phylogeny, using the Mk model, under conditions that are commonly encountered in paleontological studies. Using simulated data, we describe the relative performances of parsimony and the Mk model under a range of realistic conditions that include common scenarios of missing data and rate heterogeneity.", "author" : [ { "dropping-particle" : "", "family" : "Wright", "given" : "April M", "non-dropping-particle" : "", "parse-names" : false, "suffix" : "" }, { "dropping-particle" : "", "family" : "Hillis", "given" : "David M", "non-dropping-particle" : "", "parse-names" : false, "suffix" : "" } ], "container-title" : "PLoS ONE", "id" : "ITEM-1", "issue" : "10", "issued" : { "date-parts" : [ [ "2014" ] ] }, "page" : "e109210", "title" : "Bayesian analysis using a simple likelihood model outperforms parsimony for estimation of phylogeny from discrete morphological data.", "type" : "article-journal", "volume" : "9" }, "uris" : [ "http://www.mendeley.com/documents/?uuid=7a98990f-48ea-4abb-a924-27a6f09d6cb0" ] } ], "mendeley" : { "formattedCitation" : "(Wright and Hillis 2014)", "plainTextFormattedCitation" : "(Wright and Hillis 2014)", "previouslyFormattedCitation" : "(Wright and Hillis 2014)" }, "properties" : { "noteIndex" : 0 }, "schema" : "https://github.com/citation-style-language/schema/raw/master/csl-citation.json" }</w:instrText>
      </w:r>
      <w:r w:rsidR="00B75062">
        <w:rPr>
          <w:lang w:val="en-CA"/>
        </w:rPr>
        <w:fldChar w:fldCharType="separate"/>
      </w:r>
      <w:r w:rsidR="00B75062" w:rsidRPr="00B75062">
        <w:rPr>
          <w:noProof/>
          <w:lang w:val="en-CA"/>
        </w:rPr>
        <w:t>(Wright and Hillis 2014)</w:t>
      </w:r>
      <w:r w:rsidR="00B75062">
        <w:rPr>
          <w:lang w:val="en-CA"/>
        </w:rPr>
        <w:fldChar w:fldCharType="end"/>
      </w:r>
      <w:r w:rsidR="00B75062">
        <w:rPr>
          <w:lang w:val="en-CA"/>
        </w:rPr>
        <w:t xml:space="preserve"> </w:t>
      </w:r>
      <w:r w:rsidR="00946B8F">
        <w:rPr>
          <w:lang w:val="en-CA"/>
        </w:rPr>
        <w:t xml:space="preserve">favoured </w:t>
      </w:r>
      <w:r w:rsidR="00B75062">
        <w:rPr>
          <w:lang w:val="en-CA"/>
        </w:rPr>
        <w:t xml:space="preserve">a likelihood-based approach, but </w:t>
      </w:r>
      <w:r w:rsidR="008C08FD">
        <w:rPr>
          <w:lang w:val="en-CA"/>
        </w:rPr>
        <w:t xml:space="preserve">comes </w:t>
      </w:r>
      <w:r w:rsidR="00946B8F">
        <w:rPr>
          <w:lang w:val="en-CA"/>
        </w:rPr>
        <w:t xml:space="preserve">with the </w:t>
      </w:r>
      <w:r w:rsidR="00B75062">
        <w:rPr>
          <w:lang w:val="en-CA"/>
        </w:rPr>
        <w:t xml:space="preserve">notable </w:t>
      </w:r>
      <w:r w:rsidR="00946B8F">
        <w:rPr>
          <w:lang w:val="en-CA"/>
        </w:rPr>
        <w:t xml:space="preserve">caveat </w:t>
      </w:r>
      <w:r w:rsidR="00B75062">
        <w:rPr>
          <w:lang w:val="en-CA"/>
        </w:rPr>
        <w:t>that the best-performing model</w:t>
      </w:r>
      <w:r w:rsidR="002F419B">
        <w:rPr>
          <w:lang w:val="en-CA"/>
        </w:rPr>
        <w:t xml:space="preserve">, the Mk model </w:t>
      </w:r>
      <w:r w:rsidR="002F419B">
        <w:rPr>
          <w:lang w:val="en-CA"/>
        </w:rPr>
        <w:fldChar w:fldCharType="begin" w:fldLock="1"/>
      </w:r>
      <w:r w:rsidR="00F72A74">
        <w:rPr>
          <w:lang w:val="en-CA"/>
        </w:rPr>
        <w:instrText>ADDIN CSL_CITATION { "citationItems" : [ { "id" : "ITEM-1", "itemData" : { "DOI" : "10.1080/106351501753462876", "abstract" : "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 "author" : [ { "dropping-particle" : "", "family" : "Lewis", "given" : "Paul O", "non-dropping-particle" : "", "parse-names" : false, "suffix" : "" } ], "container-title" : "Systematic Biology", "genre" : "Journal Article", "id" : "ITEM-1", "issue" : "6", "issued" : { "date-parts" : [ [ "2001" ] ] }, "page" : "913-925", "title" : "A likelihood approach to estimating phylogeny from discrete morphological character data", "type" : "article-journal", "volume" : "50" }, "uris" : [ "http://www.mendeley.com/documents/?uuid=3247d63c-127b-48a7-b36d-bcd0ce0db10d" ] } ], "mendeley" : { "formattedCitation" : "(Lewis 2001)", "plainTextFormattedCitation" : "(Lewis 2001)", "previouslyFormattedCitation" : "(Lewis 2001)" }, "properties" : { "noteIndex" : 0 }, "schema" : "https://github.com/citation-style-language/schema/raw/master/csl-citation.json" }</w:instrText>
      </w:r>
      <w:r w:rsidR="002F419B">
        <w:rPr>
          <w:lang w:val="en-CA"/>
        </w:rPr>
        <w:fldChar w:fldCharType="separate"/>
      </w:r>
      <w:r w:rsidR="002F419B" w:rsidRPr="002F419B">
        <w:rPr>
          <w:noProof/>
          <w:lang w:val="en-CA"/>
        </w:rPr>
        <w:t>(Lewis 2001)</w:t>
      </w:r>
      <w:r w:rsidR="002F419B">
        <w:rPr>
          <w:lang w:val="en-CA"/>
        </w:rPr>
        <w:fldChar w:fldCharType="end"/>
      </w:r>
      <w:r w:rsidR="002F419B">
        <w:rPr>
          <w:lang w:val="en-CA"/>
        </w:rPr>
        <w:t>,</w:t>
      </w:r>
      <w:r w:rsidR="00B75062">
        <w:rPr>
          <w:lang w:val="en-CA"/>
        </w:rPr>
        <w:t xml:space="preserve"> </w:t>
      </w:r>
      <w:r w:rsidR="0017627E">
        <w:rPr>
          <w:lang w:val="en-CA"/>
        </w:rPr>
        <w:t>i</w:t>
      </w:r>
      <w:r w:rsidR="00B75062">
        <w:rPr>
          <w:lang w:val="en-CA"/>
        </w:rPr>
        <w:t>s the one used to generate the data</w:t>
      </w:r>
      <w:r w:rsidR="00C96343" w:rsidRPr="00C96343">
        <w:rPr>
          <w:lang w:val="en-CA"/>
        </w:rPr>
        <w:t xml:space="preserve">. </w:t>
      </w:r>
      <w:r w:rsidR="00B75062">
        <w:rPr>
          <w:lang w:val="en-CA"/>
        </w:rPr>
        <w:t xml:space="preserve">Later studies </w:t>
      </w:r>
      <w:r w:rsidR="00B75062">
        <w:rPr>
          <w:lang w:val="en-CA"/>
        </w:rPr>
        <w:fldChar w:fldCharType="begin" w:fldLock="1"/>
      </w:r>
      <w:r w:rsidR="00CC5AD4">
        <w:rPr>
          <w:lang w:val="en-CA"/>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id" : "ITEM-2",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2", "issued" : { "date-parts" : [ [ "2018" ] ] }, "title" : "Probabilistic methods outperform parsimony in the phylogenetic analysis of data simulated without a probabilistic model", "type" : "article-journal" }, "uris" : [ "http://www.mendeley.com/documents/?uuid=7878a4c1-8d61-4fce-b7de-9b9869ab4500" ] } ], "mendeley" : { "formattedCitation" : "(O\u2019Reilly &lt;i&gt;et al.&lt;/i&gt; 2016; Puttick &lt;i&gt;et al.&lt;/i&gt; 2018)", "plainTextFormattedCitation" : "(O\u2019Reilly et al. 2016; Puttick et al. 2018)", "previouslyFormattedCitation" : "(O\u2019Reilly &lt;i&gt;et al.&lt;/i&gt; 2016; Puttick &lt;i&gt;et al.&lt;/i&gt; 2018)" }, "properties" : { "noteIndex" : 0 }, "schema" : "https://github.com/citation-style-language/schema/raw/master/csl-citation.json" }</w:instrText>
      </w:r>
      <w:r w:rsidR="00B75062">
        <w:rPr>
          <w:lang w:val="en-CA"/>
        </w:rPr>
        <w:fldChar w:fldCharType="separate"/>
      </w:r>
      <w:r w:rsidR="00C51249" w:rsidRPr="00C51249">
        <w:rPr>
          <w:noProof/>
          <w:lang w:val="en-CA"/>
        </w:rPr>
        <w:t xml:space="preserve">(O’Reilly </w:t>
      </w:r>
      <w:r w:rsidR="00C51249" w:rsidRPr="00C51249">
        <w:rPr>
          <w:i/>
          <w:noProof/>
          <w:lang w:val="en-CA"/>
        </w:rPr>
        <w:t>et al.</w:t>
      </w:r>
      <w:r w:rsidR="00C51249" w:rsidRPr="00C51249">
        <w:rPr>
          <w:noProof/>
          <w:lang w:val="en-CA"/>
        </w:rPr>
        <w:t xml:space="preserve"> 2016; Puttick </w:t>
      </w:r>
      <w:r w:rsidR="00C51249" w:rsidRPr="00C51249">
        <w:rPr>
          <w:i/>
          <w:noProof/>
          <w:lang w:val="en-CA"/>
        </w:rPr>
        <w:t>et al.</w:t>
      </w:r>
      <w:r w:rsidR="00C51249" w:rsidRPr="00C51249">
        <w:rPr>
          <w:noProof/>
          <w:lang w:val="en-CA"/>
        </w:rPr>
        <w:t xml:space="preserve"> 2018)</w:t>
      </w:r>
      <w:r w:rsidR="00B75062">
        <w:rPr>
          <w:lang w:val="en-CA"/>
        </w:rPr>
        <w:fldChar w:fldCharType="end"/>
      </w:r>
      <w:r w:rsidR="00B75062">
        <w:rPr>
          <w:lang w:val="en-CA"/>
        </w:rPr>
        <w:t xml:space="preserve"> established that a likelihood-based approach was still more accurate when </w:t>
      </w:r>
      <w:r w:rsidR="002F419B">
        <w:rPr>
          <w:lang w:val="en-CA"/>
        </w:rPr>
        <w:t>a non-Mk model was used to simulate datasets</w:t>
      </w:r>
      <w:r w:rsidR="008A40B0">
        <w:rPr>
          <w:lang w:val="en-CA"/>
        </w:rPr>
        <w:t xml:space="preserve">, though </w:t>
      </w:r>
      <w:r w:rsidR="00C51249">
        <w:rPr>
          <w:lang w:val="en-CA"/>
        </w:rPr>
        <w:t xml:space="preserve">it will always be difficult to demonstrate that any model used to simulate data directly encapsulates all of the processes that  contribute to the properties of </w:t>
      </w:r>
      <w:r w:rsidR="008A40B0">
        <w:rPr>
          <w:lang w:val="en-CA"/>
        </w:rPr>
        <w:t xml:space="preserve">real morphological datasets </w:t>
      </w:r>
      <w:r w:rsidR="008A40B0">
        <w:rPr>
          <w:lang w:val="en-CA"/>
        </w:rPr>
        <w:fldChar w:fldCharType="begin" w:fldLock="1"/>
      </w:r>
      <w:r w:rsidR="00EA2832">
        <w:rPr>
          <w:lang w:val="en-CA"/>
        </w:rPr>
        <w:instrText>ADDIN CSL_CITATION { "citationItems" : [ { "id" : "ITEM-1",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1", "issue" : "4", "issued" : { "date-parts" : [ [ "2018" ] ] }, "page" : "407-437", "title" : "Weighted parsimony outperforms other methods of phylogenetic inference under models appropriate for morphology", "type" : "article-journal", "volume" : "34" }, "uris" : [ "http://www.mendeley.com/documents/?uuid=48a80001-47c8-491e-b200-d8499f65566c" ] }, { "id" : "ITEM-2", "itemData" : { "DOI" : "10.1111/pala.12353", "ISSN" : "00310239", "author" : [ { "dropping-particle" : "", "family" : "Goloboff", "given" : "Pablo A.", "non-dropping-particle" : "", "parse-names" : false, "suffix" : "" }, { "dropping-particle" : "", "family" : "Torres Galvis", "given" : "Ambrosio", "non-dropping-particle" : "", "parse-names" : false, "suffix" : "" }, { "dropping-particle" : "", "family" : "Arias", "given" : "J. Salvatdor", "non-dropping-particle" : "", "parse-names" : false, "suffix" : "" } ], "container-title" : "Palaeontology", "id" : "ITEM-2", "issue" : "4", "issued" : { "date-parts" : [ [ "2018" ] ] }, "page" : "625-630", "title" : "Parsimony and model-based phylogenetic methods for morphological data: comments on O'Reilly ~et al~.", "type" : "article-journal", "volume" : "61" }, "uris" : [ "http://www.mendeley.com/documents/?uuid=8a3e3a87-549c-4751-a69b-0bbea0bbd979" ] } ], "mendeley" : { "formattedCitation" : "(Goloboff &lt;i&gt;et al.&lt;/i&gt; 2018&lt;i&gt;a&lt;/i&gt;, &lt;i&gt;b&lt;/i&gt;)", "plainTextFormattedCitation" : "(Goloboff et al. 2018a, b)", "previouslyFormattedCitation" : "(Goloboff &lt;i&gt;et al.&lt;/i&gt; 2017, 2018)" }, "properties" : { "noteIndex" : 0 }, "schema" : "https://github.com/citation-style-language/schema/raw/master/csl-citation.json" }</w:instrText>
      </w:r>
      <w:r w:rsidR="008A40B0">
        <w:rPr>
          <w:lang w:val="en-CA"/>
        </w:rPr>
        <w:fldChar w:fldCharType="separate"/>
      </w:r>
      <w:r w:rsidR="00EA2832" w:rsidRPr="00EA2832">
        <w:rPr>
          <w:noProof/>
          <w:lang w:val="en-CA"/>
        </w:rPr>
        <w:t xml:space="preserve">(Goloboff </w:t>
      </w:r>
      <w:r w:rsidR="00EA2832" w:rsidRPr="00EA2832">
        <w:rPr>
          <w:i/>
          <w:noProof/>
          <w:lang w:val="en-CA"/>
        </w:rPr>
        <w:t>et al.</w:t>
      </w:r>
      <w:r w:rsidR="00EA2832" w:rsidRPr="00EA2832">
        <w:rPr>
          <w:noProof/>
          <w:lang w:val="en-CA"/>
        </w:rPr>
        <w:t xml:space="preserve"> 2018</w:t>
      </w:r>
      <w:r w:rsidR="00EA2832" w:rsidRPr="00EA2832">
        <w:rPr>
          <w:i/>
          <w:noProof/>
          <w:lang w:val="en-CA"/>
        </w:rPr>
        <w:t>a</w:t>
      </w:r>
      <w:r w:rsidR="00EA2832" w:rsidRPr="00EA2832">
        <w:rPr>
          <w:noProof/>
          <w:lang w:val="en-CA"/>
        </w:rPr>
        <w:t xml:space="preserve">, </w:t>
      </w:r>
      <w:r w:rsidR="00EA2832" w:rsidRPr="00EA2832">
        <w:rPr>
          <w:i/>
          <w:noProof/>
          <w:lang w:val="en-CA"/>
        </w:rPr>
        <w:t>b</w:t>
      </w:r>
      <w:r w:rsidR="00EA2832" w:rsidRPr="00EA2832">
        <w:rPr>
          <w:noProof/>
          <w:lang w:val="en-CA"/>
        </w:rPr>
        <w:t>)</w:t>
      </w:r>
      <w:r w:rsidR="008A40B0">
        <w:rPr>
          <w:lang w:val="en-CA"/>
        </w:rPr>
        <w:fldChar w:fldCharType="end"/>
      </w:r>
      <w:r w:rsidR="002F419B">
        <w:rPr>
          <w:lang w:val="en-CA"/>
        </w:rPr>
        <w:t xml:space="preserve">. Subsequent </w:t>
      </w:r>
      <w:r w:rsidR="003E4D80">
        <w:rPr>
          <w:lang w:val="en-CA"/>
        </w:rPr>
        <w:t>work</w:t>
      </w:r>
      <w:r w:rsidR="002F419B">
        <w:rPr>
          <w:lang w:val="en-CA"/>
        </w:rPr>
        <w:t xml:space="preserve"> ha</w:t>
      </w:r>
      <w:r w:rsidR="003E4D80">
        <w:rPr>
          <w:lang w:val="en-CA"/>
        </w:rPr>
        <w:t>s</w:t>
      </w:r>
      <w:r w:rsidR="002F419B">
        <w:rPr>
          <w:lang w:val="en-CA"/>
        </w:rPr>
        <w:t xml:space="preserve"> consistently </w:t>
      </w:r>
      <w:r w:rsidR="00DF59B2">
        <w:rPr>
          <w:lang w:val="en-CA"/>
        </w:rPr>
        <w:t xml:space="preserve">found </w:t>
      </w:r>
      <w:r w:rsidR="002F419B">
        <w:rPr>
          <w:lang w:val="en-CA"/>
        </w:rPr>
        <w:t xml:space="preserve">that the Mk model is more accurate than equally-weighted parsimony, which in turn is more accurate than parsimony under implied weights </w:t>
      </w:r>
      <w:r w:rsidR="002F419B">
        <w:rPr>
          <w:lang w:val="en-CA"/>
        </w:rPr>
        <w:fldChar w:fldCharType="begin" w:fldLock="1"/>
      </w:r>
      <w:r w:rsidR="00EA2832">
        <w:rPr>
          <w:lang w:val="en-CA"/>
        </w:rPr>
        <w:instrText>ADDIN CSL_CITATION { "citationItems" : [ { "id" : "ITEM-1",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1", "issue" : "1846", "issued" : { "date-parts" : [ [ "2017" ] ] }, "page" : "20162290", "title" : "Uncertain-tree: discriminating among competing approaches to the phylogenetic analysis of phenotype data", "type" : "article-journal", "volume" : "284" }, "uris" : [ "http://www.mendeley.com/documents/?uuid=d552377d-daa7-4533-aa81-aa4c386ae0d3" ] }, { "id" : "ITEM-2",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2", "issue" : "3", "issued" : { "date-parts" : [ [ "2016" ] ] }, "page" : "447-462", "title" : "Implied weighting and its utility in palaeontological datasets: a study using modelled phylogenetic matrices", "type" : "article-journal", "volume" : "59" }, "uris" : [ "http://www.mendeley.com/documents/?uuid=0415ea90-8454-44b1-b142-36b493eddbb1" ] }, { "id" : "ITEM-3", "itemData" : { "DOI" : "10.1111/pala.12330", "ISSN" : "00310239", "author" : [ { "dropping-particle" : "", "family" : "O'Reilly", "given" : "Joseph E.", "non-dropping-particle" : "", "parse-names" : false, "suffix" : "" }, { "dropping-particle" : "", "family" : "Puttick", "given" : "Mark N.",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3", "issue" : "1", "issued" : { "date-parts" : [ [ "2018" ] ] }, "page" : "105-118", "title" : "Probabilistic methods surpass parsimony when assessing clade support in phylogenetic analyses of discrete morphological data", "type" : "article-journal", "volume" : "61" }, "uris" : [ "http://www.mendeley.com/documents/?uuid=83b3dd3e-004f-458f-8c1b-3f3375541edf" ] }, { "id" : "ITEM-4",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4", "issued" : { "date-parts" : [ [ "2018" ] ] }, "title" : "Probabilistic methods outperform parsimony in the phylogenetic analysis of data simulated without a probabilistic model", "type" : "article-journal" }, "uris" : [ "http://www.mendeley.com/documents/?uuid=7878a4c1-8d61-4fce-b7de-9b9869ab4500" ] } ], "mendeley" : { "formattedCitation" : "(Congreve and Lamsdell 2016; Puttick &lt;i&gt;et al.&lt;/i&gt; 2017, 2018; O\u2019Reilly &lt;i&gt;et al.&lt;/i&gt; 2018)", "plainTextFormattedCitation" : "(Congreve and Lamsdell 2016; Puttick et al. 2017, 2018; O\u2019Reilly et al. 2018)", "previouslyFormattedCitation" : "(Congreve and Lamsdell 2016; O\u2019Reilly &lt;i&gt;et al.&lt;/i&gt; 2017; Puttick &lt;i&gt;et al.&lt;/i&gt; 2017, 2018)" }, "properties" : { "noteIndex" : 0 }, "schema" : "https://github.com/citation-style-language/schema/raw/master/csl-citation.json" }</w:instrText>
      </w:r>
      <w:r w:rsidR="002F419B">
        <w:rPr>
          <w:lang w:val="en-CA"/>
        </w:rPr>
        <w:fldChar w:fldCharType="separate"/>
      </w:r>
      <w:r w:rsidR="00EA2832" w:rsidRPr="00EA2832">
        <w:rPr>
          <w:noProof/>
          <w:lang w:val="en-CA"/>
        </w:rPr>
        <w:t xml:space="preserve">(Congreve and Lamsdell 2016; Puttick </w:t>
      </w:r>
      <w:r w:rsidR="00EA2832" w:rsidRPr="00EA2832">
        <w:rPr>
          <w:i/>
          <w:noProof/>
          <w:lang w:val="en-CA"/>
        </w:rPr>
        <w:t>et al.</w:t>
      </w:r>
      <w:r w:rsidR="00EA2832" w:rsidRPr="00EA2832">
        <w:rPr>
          <w:noProof/>
          <w:lang w:val="en-CA"/>
        </w:rPr>
        <w:t xml:space="preserve"> 2017, 2018; O’Reilly </w:t>
      </w:r>
      <w:r w:rsidR="00EA2832" w:rsidRPr="00EA2832">
        <w:rPr>
          <w:i/>
          <w:noProof/>
          <w:lang w:val="en-CA"/>
        </w:rPr>
        <w:t>et al.</w:t>
      </w:r>
      <w:r w:rsidR="00EA2832" w:rsidRPr="00EA2832">
        <w:rPr>
          <w:noProof/>
          <w:lang w:val="en-CA"/>
        </w:rPr>
        <w:t xml:space="preserve"> 2018)</w:t>
      </w:r>
      <w:r w:rsidR="002F419B">
        <w:rPr>
          <w:lang w:val="en-CA"/>
        </w:rPr>
        <w:fldChar w:fldCharType="end"/>
      </w:r>
      <w:r w:rsidR="002F419B">
        <w:rPr>
          <w:lang w:val="en-CA"/>
        </w:rPr>
        <w:t>.</w:t>
      </w:r>
    </w:p>
    <w:p w14:paraId="0A954C75" w14:textId="7745F1BB" w:rsidR="00C15F5F" w:rsidRDefault="00CB27ED" w:rsidP="005E4316">
      <w:pPr>
        <w:pStyle w:val="Subsequentpara"/>
        <w:rPr>
          <w:lang w:val="en-CA"/>
        </w:rPr>
      </w:pPr>
      <w:r>
        <w:rPr>
          <w:lang w:val="en-CA"/>
        </w:rPr>
        <w:t xml:space="preserve">Importantly, a focus on accuracy alone can lead to an erroneous </w:t>
      </w:r>
      <w:r>
        <w:t xml:space="preserve">prejudice against </w:t>
      </w:r>
      <w:r>
        <w:rPr>
          <w:lang w:val="en-CA"/>
        </w:rPr>
        <w:t xml:space="preserve">methods that, by default, produce highly-resolved trees </w:t>
      </w:r>
      <w:r>
        <w:rPr>
          <w:lang w:val="en-CA"/>
        </w:rPr>
        <w:fldChar w:fldCharType="begin" w:fldLock="1"/>
      </w:r>
      <w:r w:rsidR="00DC18F0">
        <w:rPr>
          <w:lang w:val="en-CA"/>
        </w:rPr>
        <w:instrText>ADDIN CSL_CITATION { "citationItems" : [ { "id" : "ITEM-1",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1", "issue" : "1864", "issued" : { "date-parts" : [ [ "2017", "10", "11" ] ] }, "page" : "20170986", "title" : "Bayesian and likelihood phylogenetic reconstructions of morphological traits are not discordant when taking uncertainty into consideration: a comment on Puttick ~et al~.", "type" : "article-journal", "volume" : "284" }, "uris" : [ "http://www.mendeley.com/documents/?uuid=dde18885-3174-487c-936e-9409758f7e8e" ] } ], "mendeley" : { "formattedCitation" : "(Brown &lt;i&gt;et al.&lt;/i&gt; 2017)", "plainTextFormattedCitation" : "(Brown et al. 2017)", "previouslyFormattedCitation" : "(Brown &lt;i&gt;et al.&lt;/i&gt; 2017)" }, "properties" : { "noteIndex" : 0 }, "schema" : "https://github.com/citation-style-language/schema/raw/master/csl-citation.json" }</w:instrText>
      </w:r>
      <w:r>
        <w:rPr>
          <w:lang w:val="en-CA"/>
        </w:rPr>
        <w:fldChar w:fldCharType="separate"/>
      </w:r>
      <w:r w:rsidRPr="00D815E6">
        <w:rPr>
          <w:noProof/>
          <w:lang w:val="en-CA"/>
        </w:rPr>
        <w:t xml:space="preserve">(Brown </w:t>
      </w:r>
      <w:r w:rsidRPr="00D815E6">
        <w:rPr>
          <w:i/>
          <w:noProof/>
          <w:lang w:val="en-CA"/>
        </w:rPr>
        <w:t>et al.</w:t>
      </w:r>
      <w:r w:rsidRPr="00D815E6">
        <w:rPr>
          <w:noProof/>
          <w:lang w:val="en-CA"/>
        </w:rPr>
        <w:t xml:space="preserve"> 2017)</w:t>
      </w:r>
      <w:r>
        <w:rPr>
          <w:lang w:val="en-CA"/>
        </w:rPr>
        <w:fldChar w:fldCharType="end"/>
      </w:r>
      <w:r w:rsidR="00C96343" w:rsidRPr="00C96343">
        <w:rPr>
          <w:lang w:val="en-CA"/>
        </w:rPr>
        <w:t xml:space="preserve">. </w:t>
      </w:r>
      <w:r w:rsidR="007D68C5">
        <w:rPr>
          <w:lang w:val="en-CA"/>
        </w:rPr>
        <w:t>I</w:t>
      </w:r>
      <w:r w:rsidR="005E4316">
        <w:rPr>
          <w:lang w:val="en-CA"/>
        </w:rPr>
        <w:t xml:space="preserve">t has been suggested that </w:t>
      </w:r>
      <w:r w:rsidR="007D68C5">
        <w:rPr>
          <w:lang w:val="en-CA"/>
        </w:rPr>
        <w:t>an</w:t>
      </w:r>
      <w:r w:rsidR="00DC18F0">
        <w:rPr>
          <w:lang w:val="en-CA"/>
        </w:rPr>
        <w:t>y inherent</w:t>
      </w:r>
      <w:r w:rsidR="005A1FA0">
        <w:rPr>
          <w:lang w:val="en-CA"/>
        </w:rPr>
        <w:t xml:space="preserve"> tendency for </w:t>
      </w:r>
      <w:r w:rsidR="005E4316">
        <w:rPr>
          <w:lang w:val="en-CA"/>
        </w:rPr>
        <w:t xml:space="preserve">precision </w:t>
      </w:r>
      <w:r w:rsidR="007D68C5">
        <w:rPr>
          <w:lang w:val="en-CA"/>
        </w:rPr>
        <w:t xml:space="preserve">might </w:t>
      </w:r>
      <w:r w:rsidR="005A1FA0">
        <w:rPr>
          <w:lang w:val="en-CA"/>
        </w:rPr>
        <w:t>be countered</w:t>
      </w:r>
      <w:r w:rsidR="005E4316">
        <w:rPr>
          <w:lang w:val="en-CA"/>
        </w:rPr>
        <w:t xml:space="preserve"> </w:t>
      </w:r>
      <w:r w:rsidR="005A1FA0">
        <w:rPr>
          <w:lang w:val="en-CA"/>
        </w:rPr>
        <w:t xml:space="preserve">after completing an analysis </w:t>
      </w:r>
      <w:r w:rsidR="005E4316">
        <w:rPr>
          <w:lang w:val="en-CA"/>
        </w:rPr>
        <w:t xml:space="preserve">by collapsing the least-supported nodes, which are </w:t>
      </w:r>
      <w:r w:rsidR="00DC18F0">
        <w:rPr>
          <w:lang w:val="en-CA"/>
        </w:rPr>
        <w:t xml:space="preserve">the </w:t>
      </w:r>
      <w:r w:rsidR="005E4316">
        <w:rPr>
          <w:lang w:val="en-CA"/>
        </w:rPr>
        <w:t xml:space="preserve">most likely to be inaccurate </w:t>
      </w:r>
      <w:r w:rsidR="00284944">
        <w:rPr>
          <w:lang w:val="en-CA" w:bidi="en-US"/>
        </w:rPr>
        <w:fldChar w:fldCharType="begin" w:fldLock="1"/>
      </w:r>
      <w:r w:rsidR="00EA2832">
        <w:rPr>
          <w:lang w:val="en-CA" w:bidi="en-US"/>
        </w:rPr>
        <w:instrText>ADDIN CSL_CITATION { "citationItems" : [ { "id" : "ITEM-1", "itemData" : { "DOI" : "10.1016/j.ympev.2015.04.003", "ISSN" : "10557903", "abstract" : "This paper describes an efficient implementation of triplet-based measures of stability, in the program TNT. The only available implementations of such measures are much slower than the present one, either because of an inefficient implementation (Phyutility, Thor) or because the stability is evaluated with quartets (RogueNaRok, requiring O(t 4 ), instead of the O(t 3 ) possible for triplets). The method to quickly calculate triplets is applied to solving IterPCR (Pol and Escapa, 2009). It is shown that, in some cases, IterPCR or other algorithms in the program TNT (e.g. commands prunnelsen, prunmajor, or chkmoves) produce more informative results than analysis with RogueNaRok.", "author" : [ { "dropping-particle" : "", "family" : "Goloboff", "given" : "Pablo A.", "non-dropping-particle" : "", "parse-names" : false, "suffix" : "" }, { "dropping-particle" : "", "family" : "Szumik", "given" : "Claudia A.", "non-dropping-particle" : "", "parse-names" : false, "suffix" : "" } ], "container-title" : "Molecular Phylogenetics and Evolution", "id" : "ITEM-1", "issued" : { "date-parts" : [ [ "2015" ] ] }, "note" : "USEFUL TECHNIQUE!! Apply immediately!!\nKeyword TNT", "page" : "93-104", "publisher" : "Elsevier Inc.", "title" : "Identifying unstable taxa: efficient implementation of triplet-based measures of stability, and comparison with Phyutility and RogueNaRok", "type" : "article-journal", "volume" : "88" }, "uris" : [ "http://www.mendeley.com/documents/?uuid=dfbe2a09-68bc-47e0-8d97-0dc63d2a32ea" ] }, { "id" : "ITEM-2",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2", "issue" : "4", "issued" : { "date-parts" : [ [ "2018" ] ] }, "page" : "407-437", "title" : "Weighted parsimony outperforms other methods of phylogenetic inference under models appropriate for morphology", "type" : "article-journal", "volume" : "34" }, "uris" : [ "http://www.mendeley.com/documents/?uuid=48a80001-47c8-491e-b200-d8499f65566c" ] } ], "mendeley" : { "formattedCitation" : "(Goloboff and Szumik 2015; Goloboff &lt;i&gt;et al.&lt;/i&gt; 2018&lt;i&gt;a&lt;/i&gt;)", "plainTextFormattedCitation" : "(Goloboff and Szumik 2015; Goloboff et al. 2018a)", "previouslyFormattedCitation" : "(Goloboff and Szumik 2015; Goloboff &lt;i&gt;et al.&lt;/i&gt; 2017)" }, "properties" : { "noteIndex" : 0 }, "schema" : "https://github.com/citation-style-language/schema/raw/master/csl-citation.json" }</w:instrText>
      </w:r>
      <w:r w:rsidR="00284944">
        <w:rPr>
          <w:lang w:val="en-CA" w:bidi="en-US"/>
        </w:rPr>
        <w:fldChar w:fldCharType="separate"/>
      </w:r>
      <w:r w:rsidR="00EA2832" w:rsidRPr="00EA2832">
        <w:rPr>
          <w:noProof/>
          <w:lang w:val="en-CA" w:bidi="en-US"/>
        </w:rPr>
        <w:t xml:space="preserve">(Goloboff and Szumik 2015; Goloboff </w:t>
      </w:r>
      <w:r w:rsidR="00EA2832" w:rsidRPr="00EA2832">
        <w:rPr>
          <w:i/>
          <w:noProof/>
          <w:lang w:val="en-CA" w:bidi="en-US"/>
        </w:rPr>
        <w:t>et al.</w:t>
      </w:r>
      <w:r w:rsidR="00EA2832" w:rsidRPr="00EA2832">
        <w:rPr>
          <w:noProof/>
          <w:lang w:val="en-CA" w:bidi="en-US"/>
        </w:rPr>
        <w:t xml:space="preserve"> 2018</w:t>
      </w:r>
      <w:r w:rsidR="00EA2832" w:rsidRPr="00EA2832">
        <w:rPr>
          <w:i/>
          <w:noProof/>
          <w:lang w:val="en-CA" w:bidi="en-US"/>
        </w:rPr>
        <w:t>a</w:t>
      </w:r>
      <w:r w:rsidR="00EA2832" w:rsidRPr="00EA2832">
        <w:rPr>
          <w:noProof/>
          <w:lang w:val="en-CA" w:bidi="en-US"/>
        </w:rPr>
        <w:t>)</w:t>
      </w:r>
      <w:r w:rsidR="00284944">
        <w:rPr>
          <w:lang w:val="en-CA" w:bidi="en-US"/>
        </w:rPr>
        <w:fldChar w:fldCharType="end"/>
      </w:r>
      <w:r w:rsidR="00C96343" w:rsidRPr="00C96343">
        <w:rPr>
          <w:lang w:val="en-CA"/>
        </w:rPr>
        <w:t xml:space="preserve">. </w:t>
      </w:r>
      <w:r w:rsidR="005A1FA0">
        <w:rPr>
          <w:lang w:val="en-CA"/>
        </w:rPr>
        <w:t xml:space="preserve">This recognizes an inherent trade-off between accuracy and precision, which represent </w:t>
      </w:r>
      <w:r w:rsidR="005A1FA0">
        <w:t xml:space="preserve">two different but fungible components of the information contained within a tree </w:t>
      </w:r>
      <w:r w:rsidR="005A1FA0">
        <w:fldChar w:fldCharType="begin" w:fldLock="1"/>
      </w:r>
      <w:r w:rsidR="005A1FA0">
        <w:instrText>ADDIN CSL_CITATION { "citationItems" : [ { "id" : "ITEM-1", "itemData" : { "DOI" : "10.1109/TIT.1953.1188569", "ISSN" : "1941-5982", "abstract" : "This paper is an attempt to clarify some aspects of the approach to experimentation suggested by the author in a recent publication in the Philosophical Magazine, (hereafter referred to as P.M.). The concept of \"amount of information\" is shown to have three distinct senses in current literature. Two of these are definable as numerical features of the logical pattern of propositional relations which we make to represent a result. The third measures the relative unexpectedness of the pattern, which may or may not be connected with its numerical features. Since logical patterns can be built up from discrete quantal elements, the information enabling them to be built is quantised by our use of 'yes-or-no' logical forms as scientific statements. The number of discrete 'elementary propositions' in a given description cannot be altered by any complete reformulation. This is seen to be the basis of our ability to 'barter' certain quantities for one another - e.g. accuracy for speed of response in a galvanometer or a communication-channel. The term \"selective information\" is suggested to distinguish the third sense of 'information' (called amount of detail in P.M.) from the first two, whioh measure respectively the number of independent features (structural information) and the weight of evidence or precision (metrical information) in a result. 'Selective information' is the measure of information currently used by communication engineers, and a distinguishing title appears to be essential. From the standpoint here adopted the various uncertainty-relations of physics illustrate a general axiom expressing the quantal nature of the logical descriptions which we make. Some other practical and theoretical implications of the theory are examined.", "author" : [ { "dropping-particle" : "", "family" : "Mackay", "given" : "Donald Macrimmon", "non-dropping-particle" : "", "parse-names" : false, "suffix" : "" } ], "container-title" : "IEEE Transactions on Information Theory", "id" : "ITEM-1", "issue" : "1", "issued" : { "date-parts" : [ [ "1953" ] ] }, "page" : "60-80", "title" : "Quantal aspects of scientific information", "type" : "article-journal", "volume" : "1" }, "uris" : [ "http://www.mendeley.com/documents/?uuid=9aa3923e-eb97-4c74-af9c-b7f9ef79b91e" ] } ], "mendeley" : { "formattedCitation" : "(Mackay 1953)", "plainTextFormattedCitation" : "(Mackay 1953)", "previouslyFormattedCitation" : "(Mackay 1953)" }, "properties" : { "noteIndex" : 0 }, "schema" : "https://github.com/citation-style-language/schema/raw/master/csl-citation.json" }</w:instrText>
      </w:r>
      <w:r w:rsidR="005A1FA0">
        <w:fldChar w:fldCharType="separate"/>
      </w:r>
      <w:r w:rsidR="005A1FA0" w:rsidRPr="00EC5D45">
        <w:rPr>
          <w:noProof/>
        </w:rPr>
        <w:t>(Mackay 1953)</w:t>
      </w:r>
      <w:r w:rsidR="005A1FA0">
        <w:fldChar w:fldCharType="end"/>
      </w:r>
      <w:r w:rsidR="005A1FA0">
        <w:t xml:space="preserve">. </w:t>
      </w:r>
      <w:r w:rsidR="00E71BB0">
        <w:rPr>
          <w:lang w:val="en-CA"/>
        </w:rPr>
        <w:t xml:space="preserve">Despite an implicit acknowledgement </w:t>
      </w:r>
      <w:r w:rsidR="002F419B">
        <w:rPr>
          <w:lang w:val="en-CA"/>
        </w:rPr>
        <w:t xml:space="preserve">that </w:t>
      </w:r>
      <w:r w:rsidR="00840A82">
        <w:rPr>
          <w:lang w:val="en-CA"/>
        </w:rPr>
        <w:t xml:space="preserve">any </w:t>
      </w:r>
      <w:r w:rsidR="002F419B">
        <w:rPr>
          <w:lang w:val="en-CA"/>
        </w:rPr>
        <w:t>increase in accuracy comes at the expense of precision, the barter between these two quantities has not been rigorously explored.</w:t>
      </w:r>
      <w:r w:rsidR="00C15F5F">
        <w:rPr>
          <w:lang w:val="en-CA"/>
        </w:rPr>
        <w:t xml:space="preserve"> </w:t>
      </w:r>
    </w:p>
    <w:p w14:paraId="236C731F" w14:textId="2AB10026" w:rsidR="00292770" w:rsidRDefault="00C15F5F" w:rsidP="00C15F5F">
      <w:pPr>
        <w:pStyle w:val="Subsequentpara"/>
        <w:rPr>
          <w:lang w:val="en-CA" w:bidi="en-US"/>
        </w:rPr>
      </w:pPr>
      <w:r>
        <w:rPr>
          <w:lang w:val="en-CA" w:bidi="en-US"/>
        </w:rPr>
        <w:lastRenderedPageBreak/>
        <w:t>Focussing on accuracy</w:t>
      </w:r>
      <w:r w:rsidR="005033E6">
        <w:rPr>
          <w:lang w:val="en-CA" w:bidi="en-US"/>
        </w:rPr>
        <w:t xml:space="preserve"> alone</w:t>
      </w:r>
      <w:r>
        <w:rPr>
          <w:lang w:val="en-CA" w:bidi="en-US"/>
        </w:rPr>
        <w:t xml:space="preserve"> </w:t>
      </w:r>
      <w:r>
        <w:rPr>
          <w:lang w:val="en-CA" w:bidi="en-US"/>
        </w:rPr>
        <w:fldChar w:fldCharType="begin" w:fldLock="1"/>
      </w:r>
      <w:r w:rsidR="00CF389D">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label" : "volume", "prefix" : "as do", "uris" : [ "http://www.mendeley.com/documents/?uuid=0415ea90-8454-44b1-b142-36b493eddbb1" ] } ], "mendeley" : { "formattedCitation" : "(as do Congreve and Lamsdell 2016)", "plainTextFormattedCitation" : "(as do Congreve and Lamsdell 2016)", "previouslyFormattedCitation" : "(as do Congreve and Lamsdell 2016)" }, "properties" : { "noteIndex" : 0 }, "schema" : "https://github.com/citation-style-language/schema/raw/master/csl-citation.json" }</w:instrText>
      </w:r>
      <w:r>
        <w:rPr>
          <w:lang w:val="en-CA" w:bidi="en-US"/>
        </w:rPr>
        <w:fldChar w:fldCharType="separate"/>
      </w:r>
      <w:r w:rsidRPr="00C15F5F">
        <w:rPr>
          <w:noProof/>
          <w:lang w:val="en-CA" w:bidi="en-US"/>
        </w:rPr>
        <w:t>(as do Congreve and Lamsdell 2016)</w:t>
      </w:r>
      <w:r>
        <w:rPr>
          <w:lang w:val="en-CA" w:bidi="en-US"/>
        </w:rPr>
        <w:fldChar w:fldCharType="end"/>
      </w:r>
      <w:r>
        <w:rPr>
          <w:lang w:val="en-CA" w:bidi="en-US"/>
        </w:rPr>
        <w:t xml:space="preserve"> is clearly unsatisfactory</w:t>
      </w:r>
      <w:r w:rsidR="0088564C">
        <w:rPr>
          <w:lang w:val="en-CA" w:bidi="en-US"/>
        </w:rPr>
        <w:t>:</w:t>
      </w:r>
      <w:r>
        <w:rPr>
          <w:lang w:val="en-CA" w:bidi="en-US"/>
        </w:rPr>
        <w:t xml:space="preserve"> no tree </w:t>
      </w:r>
      <w:r w:rsidR="005033E6">
        <w:rPr>
          <w:lang w:val="en-CA" w:bidi="en-US"/>
        </w:rPr>
        <w:t xml:space="preserve">is more accurate </w:t>
      </w:r>
      <w:r>
        <w:rPr>
          <w:lang w:val="en-CA" w:bidi="en-US"/>
        </w:rPr>
        <w:t xml:space="preserve">than a single polytomy that resolves no </w:t>
      </w:r>
      <w:r w:rsidR="005033E6">
        <w:rPr>
          <w:lang w:val="en-CA" w:bidi="en-US"/>
        </w:rPr>
        <w:t xml:space="preserve">relationships </w:t>
      </w:r>
      <w:r>
        <w:rPr>
          <w:lang w:val="en-CA" w:bidi="en-US"/>
        </w:rPr>
        <w:t>incorrectl</w:t>
      </w:r>
      <w:r w:rsidR="005033E6">
        <w:rPr>
          <w:lang w:val="en-CA" w:bidi="en-US"/>
        </w:rPr>
        <w:t>y (because it resolves none at all)</w:t>
      </w:r>
      <w:r w:rsidR="00C96343" w:rsidRPr="00C96343">
        <w:rPr>
          <w:lang w:val="en-CA" w:bidi="en-US"/>
        </w:rPr>
        <w:t xml:space="preserve">. </w:t>
      </w:r>
      <w:r>
        <w:rPr>
          <w:lang w:val="en-CA" w:bidi="en-US"/>
        </w:rPr>
        <w:t xml:space="preserve">The other extreme is to value precision alone </w:t>
      </w:r>
      <w:r>
        <w:rPr>
          <w:lang w:val="en-CA" w:bidi="en-US"/>
        </w:rPr>
        <w:fldChar w:fldCharType="begin" w:fldLock="1"/>
      </w:r>
      <w:r>
        <w:rPr>
          <w:lang w:val="en-CA" w:bidi="en-US"/>
        </w:rPr>
        <w:instrText>ADDIN CSL_CITATION { "citationItems" : [ { "id" : "ITEM-1", "itemData" : { "DOI" : "10.1111/j.1096-0031.1988.tb00476.x", "ISBN" : "0748-3007", "ISSN" : "07483007", "abstract" : "advocates character weighting by successive approximations using the consistency index-can be implemented on Hennig 86 automatically", "author" : [ { "dropping-particle" : "", "family" : "Carpenter", "given" : "James M.", "non-dropping-particle" : "", "parse-names" : false, "suffix" : "" } ], "container-title" : "Cladistics", "id" : "ITEM-1", "issue" : "3", "issued" : { "date-parts" : [ [ "1988" ] ] }, "page" : "291-296", "title" : "Choosing among multiple equally parsimonious cladograms", "type" : "article-journal", "volume" : "4" }, "uris" : [ "http://www.mendeley.com/documents/?uuid=18cfbabf-af0e-4c30-be46-ca6d14bbc9a4" ] } ], "mendeley" : { "formattedCitation" : "(Carpenter 1988)", "plainTextFormattedCitation" : "(Carpenter 1988)", "previouslyFormattedCitation" : "(Carpenter 1988)" }, "properties" : { "noteIndex" : 0 }, "schema" : "https://github.com/citation-style-language/schema/raw/master/csl-citation.json" }</w:instrText>
      </w:r>
      <w:r>
        <w:rPr>
          <w:lang w:val="en-CA" w:bidi="en-US"/>
        </w:rPr>
        <w:fldChar w:fldCharType="separate"/>
      </w:r>
      <w:r w:rsidRPr="00EC5D45">
        <w:rPr>
          <w:noProof/>
          <w:lang w:val="en-CA" w:bidi="en-US"/>
        </w:rPr>
        <w:t>(Carpenter 1988)</w:t>
      </w:r>
      <w:r>
        <w:rPr>
          <w:lang w:val="en-CA" w:bidi="en-US"/>
        </w:rPr>
        <w:fldChar w:fldCharType="end"/>
      </w:r>
      <w:r>
        <w:rPr>
          <w:lang w:val="en-CA" w:bidi="en-US"/>
        </w:rPr>
        <w:t xml:space="preserve">, which represents a preference for </w:t>
      </w:r>
      <w:r w:rsidR="0088564C">
        <w:rPr>
          <w:lang w:val="en-CA" w:bidi="en-US"/>
        </w:rPr>
        <w:t xml:space="preserve">error </w:t>
      </w:r>
      <w:r>
        <w:rPr>
          <w:lang w:val="en-CA" w:bidi="en-US"/>
        </w:rPr>
        <w:t>over ignorance, as better-resolved trees will typically contain a higher proportion of erroneous nodes</w:t>
      </w:r>
      <w:r w:rsidR="00C96343" w:rsidRPr="00C96343">
        <w:rPr>
          <w:lang w:val="en-CA" w:bidi="en-US"/>
        </w:rPr>
        <w:t xml:space="preserve">. </w:t>
      </w:r>
      <w:r w:rsidR="00292770">
        <w:rPr>
          <w:lang w:val="en-CA" w:bidi="en-US"/>
        </w:rPr>
        <w:t>We should prefer instead trees that contain as much information as possible about the true tree, where both precision and accuracy contribute to the total information content of a tree</w:t>
      </w:r>
      <w:r w:rsidR="00C96343" w:rsidRPr="00C96343">
        <w:rPr>
          <w:lang w:val="en-CA" w:bidi="en-US"/>
        </w:rPr>
        <w:t xml:space="preserve">. </w:t>
      </w:r>
      <w:r w:rsidR="00292770">
        <w:rPr>
          <w:lang w:val="en-CA" w:bidi="en-US"/>
        </w:rPr>
        <w:t xml:space="preserve">By way of analogy, a sundial on a </w:t>
      </w:r>
      <w:r w:rsidR="0088564C">
        <w:rPr>
          <w:lang w:val="en-CA" w:bidi="en-US"/>
        </w:rPr>
        <w:t>bright</w:t>
      </w:r>
      <w:r w:rsidR="00292770">
        <w:rPr>
          <w:lang w:val="en-CA" w:bidi="en-US"/>
        </w:rPr>
        <w:t xml:space="preserve"> day (which is somewhat precise and somewhat accurate) conveys more</w:t>
      </w:r>
      <w:r w:rsidR="00DC18F0">
        <w:rPr>
          <w:lang w:val="en-CA" w:bidi="en-US"/>
        </w:rPr>
        <w:t xml:space="preserve"> temporal</w:t>
      </w:r>
      <w:r w:rsidR="00292770">
        <w:rPr>
          <w:lang w:val="en-CA" w:bidi="en-US"/>
        </w:rPr>
        <w:t xml:space="preserve"> information than a stopped clock (perfectly precise, but entirely inaccurate) or the </w:t>
      </w:r>
      <w:r w:rsidR="00CF389D">
        <w:rPr>
          <w:lang w:val="en-CA" w:bidi="en-US"/>
        </w:rPr>
        <w:t xml:space="preserve">imprecise (yet perfectly accurate) </w:t>
      </w:r>
      <w:r w:rsidR="00292770">
        <w:rPr>
          <w:lang w:val="en-CA" w:bidi="en-US"/>
        </w:rPr>
        <w:t>statement “it is daytime”.</w:t>
      </w:r>
    </w:p>
    <w:p w14:paraId="00CDB757" w14:textId="12C78CAE" w:rsidR="00CB4AF1" w:rsidRDefault="0088564C" w:rsidP="00167D4D">
      <w:pPr>
        <w:pStyle w:val="Subsequentpara"/>
      </w:pPr>
      <w:r>
        <w:rPr>
          <w:lang w:val="en-CA" w:bidi="en-US"/>
        </w:rPr>
        <w:t xml:space="preserve">To evaluate trees based on their information content, we require </w:t>
      </w:r>
      <w:r w:rsidR="00C15F5F">
        <w:t xml:space="preserve">a measure that allocates higher values to trees that more informatively describe </w:t>
      </w:r>
      <w:r w:rsidR="00017BEE">
        <w:t>a comparison tree (in our case, the tree that was used to generate a simulated dataset)</w:t>
      </w:r>
      <w:r w:rsidR="00C96343" w:rsidRPr="00C96343">
        <w:t xml:space="preserve">. </w:t>
      </w:r>
      <w:r w:rsidR="00017BEE">
        <w:t xml:space="preserve">The </w:t>
      </w:r>
      <w:r w:rsidR="00C15F5F">
        <w:t xml:space="preserve">value </w:t>
      </w:r>
      <w:r w:rsidR="00017BEE">
        <w:t xml:space="preserve">of this measure should </w:t>
      </w:r>
      <w:r w:rsidR="00C15F5F">
        <w:t xml:space="preserve">not be </w:t>
      </w:r>
      <w:r w:rsidR="00FE5BBD">
        <w:t xml:space="preserve">influenced </w:t>
      </w:r>
      <w:r w:rsidR="00017BEE">
        <w:t xml:space="preserve">by any </w:t>
      </w:r>
      <w:r w:rsidR="00C15F5F">
        <w:t xml:space="preserve">information-neutral barter between precision and accuracy, </w:t>
      </w:r>
      <w:r w:rsidR="00FE5BBD">
        <w:t xml:space="preserve">such as </w:t>
      </w:r>
      <w:r w:rsidR="00017BEE">
        <w:t>a gain in accuracy obtained at an equivalent loss of precision by collapsing a selection of weakly supported nodes</w:t>
      </w:r>
      <w:r w:rsidR="00C96343" w:rsidRPr="00C96343">
        <w:t xml:space="preserve">. </w:t>
      </w:r>
      <w:r w:rsidR="00AB2C97">
        <w:t>This requirement necessitates that the measure can be applied to incompletely resolve trees</w:t>
      </w:r>
      <w:r w:rsidR="00C96343" w:rsidRPr="00C96343">
        <w:t xml:space="preserve">. </w:t>
      </w:r>
    </w:p>
    <w:p w14:paraId="20B9A21D" w14:textId="67630C7B" w:rsidR="003023DD" w:rsidRDefault="00837ADF" w:rsidP="005A7828">
      <w:pPr>
        <w:pStyle w:val="Subsequentpara"/>
      </w:pPr>
      <w:r>
        <w:rPr>
          <w:lang w:val="en-CA"/>
        </w:rPr>
        <w:t>Because p</w:t>
      </w:r>
      <w:r w:rsidR="00F07778">
        <w:rPr>
          <w:lang w:val="en-CA"/>
        </w:rPr>
        <w:t xml:space="preserve">hylogenetic trees are </w:t>
      </w:r>
      <w:r>
        <w:rPr>
          <w:lang w:val="en-CA"/>
        </w:rPr>
        <w:t xml:space="preserve">not vectors, </w:t>
      </w:r>
      <w:r w:rsidR="00F07778">
        <w:rPr>
          <w:lang w:val="en-CA"/>
        </w:rPr>
        <w:t xml:space="preserve">there is no natural scale against which they can be compared </w:t>
      </w:r>
      <w:r w:rsidR="00F07778">
        <w:rPr>
          <w:lang w:val="en-CA"/>
        </w:rPr>
        <w:fldChar w:fldCharType="begin" w:fldLock="1"/>
      </w:r>
      <w:r w:rsidR="00EC5D45">
        <w:rPr>
          <w:lang w:val="en-CA"/>
        </w:rPr>
        <w:instrText>ADDIN CSL_CITATION { "citationItems" : [ { "id" : "ITEM-1", "itemData" : { "DOI" : "10.2307/2413347", "author" : [ { "dropping-particle" : "", "family" : "Penny", "given" : "David", "non-dropping-particle" : "", "parse-names" : false, "suffix" : "" }, { "dropping-particle" : "", "family" : "Hendy", "given" : "MD", "non-dropping-particle" : "", "parse-names" : false, "suffix" : "" } ], "container-title" : "Systematic Zoology", "id" : "ITEM-1", "issue" : "1", "issued" : { "date-parts" : [ [ "1985" ] ] }, "page" : "75-82", "title" : "The use of tree comparison metrics", "type" : "article-journal", "volume" : "34" }, "uris" : [ "http://www.mendeley.com/documents/?uuid=9b360b44-1e3a-4d3e-b131-dc605fe9c207" ] } ], "mendeley" : { "formattedCitation" : "(Penny and Hendy 1985)", "plainTextFormattedCitation" : "(Penny and Hendy 1985)", "previouslyFormattedCitation" : "(Penny and Hendy 1985)" }, "properties" : { "noteIndex" : 0 }, "schema" : "https://github.com/citation-style-language/schema/raw/master/csl-citation.json" }</w:instrText>
      </w:r>
      <w:r w:rsidR="00F07778">
        <w:rPr>
          <w:lang w:val="en-CA"/>
        </w:rPr>
        <w:fldChar w:fldCharType="separate"/>
      </w:r>
      <w:r w:rsidR="00EC5D45" w:rsidRPr="00EC5D45">
        <w:rPr>
          <w:noProof/>
          <w:lang w:val="en-CA"/>
        </w:rPr>
        <w:t>(Penny and Hendy 1985)</w:t>
      </w:r>
      <w:r w:rsidR="00F07778">
        <w:rPr>
          <w:lang w:val="en-CA"/>
        </w:rPr>
        <w:fldChar w:fldCharType="end"/>
      </w:r>
      <w:r w:rsidR="00C96343" w:rsidRPr="00C96343">
        <w:rPr>
          <w:lang w:val="en-CA"/>
        </w:rPr>
        <w:t xml:space="preserve">. </w:t>
      </w:r>
      <w:r>
        <w:rPr>
          <w:lang w:val="en-CA"/>
        </w:rPr>
        <w:t xml:space="preserve">Whilst it is possible to measure distances between edge-weighted trees in multi-dimensional space </w:t>
      </w:r>
      <w:r>
        <w:rPr>
          <w:lang w:val="en-CA"/>
        </w:rPr>
        <w:fldChar w:fldCharType="begin" w:fldLock="1"/>
      </w:r>
      <w:r w:rsidR="00EC5D45">
        <w:rPr>
          <w:lang w:val="en-CA"/>
        </w:rPr>
        <w:instrText>ADDIN CSL_CITATION { "citationItems" : [ { "id" : "ITEM-1", "itemData" : { "DOI" : "10.1006/aama.2001.0759", "ISBN" : "0196-8858", "ISSN" : "01968858", "abstract" : "We consider a continuous space which models the set of all phylogenetic trees having a fixed set of leaves. This space has a natural metric of nonpositive curvature, giving a way of measuring distance between phylogenetic trees and providing some procedures for averaging or combining several trees whose leaves are identical. This geometry also shows which trees appear within a fixed distance of a given tree and enables construction of convex hulls of a set of trees. This geometric model of tree space provides a setting in which questions that have been posed by biologists and statisticians over the last decade can be approached in a systematic fashion. For example, it provides a justification for disregarding portions of a collection of trees that agree, thus simplifying the space in which comparisons are to be made.", "author" : [ { "dropping-particle" : "", "family" : "Billera", "given" : "Louis J.", "non-dropping-particle" : "", "parse-names" : false, "suffix" : "" }, { "dropping-particle" : "", "family" : "Holmes", "given" : "Susan P.", "non-dropping-particle" : "", "parse-names" : false, "suffix" : "" }, { "dropping-particle" : "", "family" : "Vogtmann", "given" : "Karen", "non-dropping-particle" : "", "parse-names" : false, "suffix" : "" } ], "container-title" : "Advances in Applied Mathematics", "id" : "ITEM-1", "issue" : "4", "issued" : { "date-parts" : [ [ "2001" ] ] }, "page" : "733-767", "title" : "Geometry of the space of phylogenetic trees", "type" : "article-journal", "volume" : "27" }, "uris" : [ "http://www.mendeley.com/documents/?uuid=a1bae849-c435-4955-8627-6d33be50cd63" ] }, { "id" : "ITEM-2", "itemData" : { "DOI" : "10.1109/TCBB.2010.3", "ISSN" : "15455963", "PMID" : "21071792", "abstract" : "Comparing and computing distances between phylogenetic trees are important biological problems, especially for models where edge lengths play an important role. The geodesic distance measure between two phylogenetic trees with edge lengths is the length of the shortest path between them in the continuous tree space introduced by Billera, Holmes, and Vogtmann. This tree space provides a powerful tool for studying and comparing phylogenetic trees, both in exhibiting a natural distance measure and in providing a Euclidean-like structure for solving optimization problems on trees. An important open problem is to find a polynomial time algorithm for finding geodesics in tree space. This paper gives such an algorithm, which starts with a simple initial path and moves through a series of successively shorter paths until the geodesic is attained.", "author" : [ { "dropping-particle" : "", "family" : "Owen", "given" : "Megan", "non-dropping-particle" : "", "parse-names" : false, "suffix" : "" }, { "dropping-particle" : "", "family" : "Provan", "given" : "J. Scott", "non-dropping-particle" : "", "parse-names" : false, "suffix" : "" } ], "container-title" : "IEEE/ACM Transactions on Computational Biology and Bioinformatics", "id" : "ITEM-2", "issue" : "1", "issued" : { "date-parts" : [ [ "2011" ] ] }, "page" : "2-13", "title" : "A fast algorithm for computing geodesic distances in tree space", "type" : "article-journal", "volume" : "8" }, "uris" : [ "http://www.mendeley.com/documents/?uuid=c4761ad7-f6d7-47a9-b47b-f41df709eebb" ] } ], "mendeley" : { "formattedCitation" : "(Billera &lt;i&gt;et al.&lt;/i&gt; 2001; Owen and Provan 2011)", "plainTextFormattedCitation" : "(Billera et al. 2001; Owen and Provan 2011)", "previouslyFormattedCitation" : "(Billera &lt;i&gt;et al.&lt;/i&gt; 2001; Owen and Provan 2011)" }, "properties" : { "noteIndex" : 0 }, "schema" : "https://github.com/citation-style-language/schema/raw/master/csl-citation.json" }</w:instrText>
      </w:r>
      <w:r>
        <w:rPr>
          <w:lang w:val="en-CA"/>
        </w:rPr>
        <w:fldChar w:fldCharType="separate"/>
      </w:r>
      <w:r w:rsidR="00EC5D45" w:rsidRPr="00EC5D45">
        <w:rPr>
          <w:noProof/>
          <w:lang w:val="en-CA"/>
        </w:rPr>
        <w:t xml:space="preserve">(Billera </w:t>
      </w:r>
      <w:r w:rsidR="00EC5D45" w:rsidRPr="00EC5D45">
        <w:rPr>
          <w:i/>
          <w:noProof/>
          <w:lang w:val="en-CA"/>
        </w:rPr>
        <w:t>et al.</w:t>
      </w:r>
      <w:r w:rsidR="00EC5D45" w:rsidRPr="00EC5D45">
        <w:rPr>
          <w:noProof/>
          <w:lang w:val="en-CA"/>
        </w:rPr>
        <w:t xml:space="preserve"> 2001; Owen and Provan 2011)</w:t>
      </w:r>
      <w:r>
        <w:rPr>
          <w:lang w:val="en-CA"/>
        </w:rPr>
        <w:fldChar w:fldCharType="end"/>
      </w:r>
      <w:r>
        <w:rPr>
          <w:lang w:val="en-CA"/>
        </w:rPr>
        <w:t xml:space="preserve">, </w:t>
      </w:r>
      <w:r w:rsidR="006C7A10">
        <w:rPr>
          <w:lang w:val="en-CA"/>
        </w:rPr>
        <w:t>parsimony</w:t>
      </w:r>
      <w:r w:rsidR="002F419B">
        <w:rPr>
          <w:lang w:val="en-CA"/>
        </w:rPr>
        <w:t xml:space="preserve"> methods only evaluate topologies, rather than trees with </w:t>
      </w:r>
      <w:r>
        <w:rPr>
          <w:lang w:val="en-CA"/>
        </w:rPr>
        <w:t>meaningful edge lengths.</w:t>
      </w:r>
      <w:r w:rsidR="00CF389D">
        <w:rPr>
          <w:lang w:val="en-CA"/>
        </w:rPr>
        <w:t xml:space="preserve"> As such, there</w:t>
      </w:r>
      <w:r w:rsidR="00535B7D">
        <w:rPr>
          <w:lang w:val="en-CA"/>
        </w:rPr>
        <w:t xml:space="preserve"> are a variety of measures of comparing topologies </w:t>
      </w:r>
      <w:r w:rsidR="00535B7D">
        <w:rPr>
          <w:lang w:val="en-CA"/>
        </w:rPr>
        <w:fldChar w:fldCharType="begin" w:fldLock="1"/>
      </w:r>
      <w:r w:rsidR="00B75062">
        <w:rPr>
          <w:lang w:val="en-CA"/>
        </w:rPr>
        <w:instrText>ADDIN CSL_CITATION { "citationItems" : [ { "id" : "ITEM-1", "itemData" : { "DOI" : "10.1093/sysbio/syu085", "ISBN" : "1063-5157", "ISSN" : "1076836X", "PMID" : "25378436", "abstract" : "\u2014The phylogenetic literature contains numerous measures for assessing differences between two phylogenetic trees. Individual measures have been criticized on various grounds, but little is known about their comparative performance in typical applications. We evaluate the performance of nine tree distance measures on two tasks: 1) distinguishing trees separated by lesser versus greater numbers of recombinations, and 2) distinguishing trees inferred with lower versus higher quality data. We find that when the trees being compared are similar, measures that make use of branch lengths are superior, with the branch-length version of the Robinson\u2013Foulds metric performing best. In contrast, for dissimilar trees topology-only measures are superior, with the Alignment metric of Nye et al. performing best. We also apply the measures to a mammalian dataset and observe that the best metric depends on whether branch-length information is of interest. We give practical recommendations for choosing a tree distance metric in different applications. [Phylogenetics; tree comparison; tree distance metrics.]", "author" : [ { "dropping-particle" : "", "family" : "Kuhner", "given" : "Mary K.", "non-dropping-particle" : "", "parse-names" : false, "suffix" : "" }, { "dropping-particle" : "", "family" : "Yamato", "given" : "Jon", "non-dropping-particle" : "", "parse-names" : false, "suffix" : "" } ], "container-title" : "Systematic Biology", "id" : "ITEM-1", "issue" : "2", "issued" : { "date-parts" : [ [ "2015" ] ] }, "page" : "205-214", "title" : "Practical performance of tree comparison metrics", "type" : "article-journal", "volume" : "64" }, "uris" : [ "http://www.mendeley.com/documents/?uuid=2cbe6116-4971-4b89-9101-5c3991974ead" ] } ], "mendeley" : { "formattedCitation" : "(Kuhner and Yamato 2015)", "plainTextFormattedCitation" : "(Kuhner and Yamato 2015)", "previouslyFormattedCitation" : "(Kuhner and Yamato 2015)" }, "properties" : { "noteIndex" : 0 }, "schema" : "https://github.com/citation-style-language/schema/raw/master/csl-citation.json" }</w:instrText>
      </w:r>
      <w:r w:rsidR="00535B7D">
        <w:rPr>
          <w:lang w:val="en-CA"/>
        </w:rPr>
        <w:fldChar w:fldCharType="separate"/>
      </w:r>
      <w:r w:rsidR="00535B7D" w:rsidRPr="00535B7D">
        <w:rPr>
          <w:noProof/>
          <w:lang w:val="en-CA"/>
        </w:rPr>
        <w:t>(Kuhner and Yamato 2015)</w:t>
      </w:r>
      <w:r w:rsidR="00535B7D">
        <w:rPr>
          <w:lang w:val="en-CA"/>
        </w:rPr>
        <w:fldChar w:fldCharType="end"/>
      </w:r>
      <w:r w:rsidR="00CF389D">
        <w:rPr>
          <w:lang w:val="en-CA"/>
        </w:rPr>
        <w:t xml:space="preserve">, </w:t>
      </w:r>
      <w:r w:rsidR="00CB4AF1">
        <w:rPr>
          <w:lang w:val="en-CA"/>
        </w:rPr>
        <w:t xml:space="preserve">each with </w:t>
      </w:r>
      <w:r w:rsidR="00993415">
        <w:rPr>
          <w:lang w:val="en-CA"/>
        </w:rPr>
        <w:t>limitations.</w:t>
      </w:r>
      <w:r w:rsidR="00DC18F0">
        <w:rPr>
          <w:lang w:val="en-CA"/>
        </w:rPr>
        <w:t xml:space="preserve">  A subset of these measures</w:t>
      </w:r>
      <w:bookmarkStart w:id="0" w:name="_Hlk523746513"/>
      <w:r w:rsidR="00167D4D">
        <w:t xml:space="preserve"> </w:t>
      </w:r>
      <w:r w:rsidR="00DC18F0">
        <w:fldChar w:fldCharType="begin" w:fldLock="1"/>
      </w:r>
      <w:r w:rsidR="00EA2832">
        <w:instrText>ADDIN CSL_CITATION { "citationItems" : [ { "id" : "ITEM-1", "itemData" : { "DOI" : "10.2307/2413347", "author" : [ { "dropping-particle" : "", "family" : "Penny", "given" : "David", "non-dropping-particle" : "", "parse-names" : false, "suffix" : "" }, { "dropping-particle" : "", "family" : "Hendy", "given" : "MD", "non-dropping-particle" : "", "parse-names" : false, "suffix" : "" } ], "container-title" : "Systematic Zoology", "id" : "ITEM-1", "issue" : "1", "issued" : { "date-parts" : [ [ "1985" ] ] }, "page" : "75-82", "title" : "The use of tree comparison metrics", "type" : "article-journal", "volume" : "34" }, "uris" : [ "http://www.mendeley.com/documents/?uuid=9b360b44-1e3a-4d3e-b131-dc605fe9c207" ] }, { "id" : "ITEM-2",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ike A.", "non-dropping-particle" : "", "parse-names" : false, "suffix" : "" }, { "dropping-particle" : "", "family" : "Penny", "given" : "David", "non-dropping-particle" : "", "parse-names" : false, "suffix" : "" } ], "container-title" : "Systematic Biology", "id" : "ITEM-2", "issue" : "2", "issued" : { "date-parts" : [ [ "1993" ] ] }, "page" : "126-141", "title" : "Distributions of tree comparison metrics\u2014some new results", "type" : "article-journal", "volume" : "42" }, "uris" : [ "http://www.mendeley.com/documents/?uuid=bc8d43bb-6853-4aac-b78d-eebbcb8e13f7" ] }, { "id" : "ITEM-3", "itemData" : { "DOI" : "10.1093/bioinformatics/bti720", "ISBN" : "1367-4803 (Print)", "ISSN" : "13674803", "PMID" : "16234319", "abstract" : "SUMMARY: We describe an algorithm and software tool for comparing alternative phylogenetic trees. The main application of the software is to compare phylogenies obtained using different phylogenetic methods for some fixed set of species or obtained using different gene sequences from those species. The algorithm pairs up each branch in one phylogeny with a matching branch in the second phylogeny and finds the optimum 1-to-1 map between branches in the two trees in terms of a topological score. The software enables the user to explore the corresponding mapping between the phylogenies interactively, and clearly highlights those parts of the trees that differ, both in terms of topology and branch length. AVAILABILITY: The software is implemented as a Java applet at http://www.mrc-bsu.cam.ac.uk/personal/thomas/phylo_comparison/comparison_page.html. It is also available on request from the authors.", "author" : [ { "dropping-particle" : "", "family" : "Nye", "given" : "Tom M W", "non-dropping-particle" : "", "parse-names" : false, "suffix" : "" }, { "dropping-particle" : "", "family" : "Li\u00f2", "given" : "Pietro", "non-dropping-particle" : "", "parse-names" : false, "suffix" : "" }, { "dropping-particle" : "", "family" : "Gilks", "given" : "Walter R.", "non-dropping-particle" : "", "parse-names" : false, "suffix" : "" } ], "container-title" : "Bioinformatics", "id" : "ITEM-3", "issue" : "1", "issued" : { "date-parts" : [ [ "2006" ] ] }, "page" : "117-119", "title" : "A novel algorithm and web-based tool for comparing two alternative phylogenetic trees", "type" : "article-journal", "volume" : "22" }, "uris" : [ "http://www.mendeley.com/documents/?uuid=25e44064-9c96-4986-a228-043f12d599b2" ] } ], "mendeley" : { "formattedCitation" : "(Penny and Hendy 1985; Steel and Penny 1993; Nye &lt;i&gt;et al.&lt;/i&gt; 2006)", "plainTextFormattedCitation" : "(Penny and Hendy 1985; Steel and Penny 1993; Nye et al. 2006)", "previouslyFormattedCitation" : "(Penny and Hendy 1985; Steel and Penny 1993; Nye &lt;i&gt;et al.&lt;/i&gt; 2006)" }, "properties" : { "noteIndex" : 0 }, "schema" : "https://github.com/citation-style-language/schema/raw/master/csl-citation.json" }</w:instrText>
      </w:r>
      <w:r w:rsidR="00DC18F0">
        <w:fldChar w:fldCharType="separate"/>
      </w:r>
      <w:r w:rsidR="00DC18F0" w:rsidRPr="00DC18F0">
        <w:rPr>
          <w:noProof/>
        </w:rPr>
        <w:t xml:space="preserve">(Penny and Hendy 1985; Steel and Penny 1993; Nye </w:t>
      </w:r>
      <w:r w:rsidR="00DC18F0" w:rsidRPr="00DC18F0">
        <w:rPr>
          <w:i/>
          <w:noProof/>
        </w:rPr>
        <w:t>et al.</w:t>
      </w:r>
      <w:r w:rsidR="00DC18F0" w:rsidRPr="00DC18F0">
        <w:rPr>
          <w:noProof/>
        </w:rPr>
        <w:t xml:space="preserve"> 2006)</w:t>
      </w:r>
      <w:r w:rsidR="00DC18F0">
        <w:fldChar w:fldCharType="end"/>
      </w:r>
      <w:r w:rsidR="00DC18F0">
        <w:t xml:space="preserve"> </w:t>
      </w:r>
      <w:r w:rsidR="00DC18F0">
        <w:rPr>
          <w:lang w:val="en-CA"/>
        </w:rPr>
        <w:t>are only defined when both trees are bifurcating, and thus cannot be applied to trees that are not perfectly resolved.</w:t>
      </w:r>
      <w:bookmarkEnd w:id="0"/>
      <w:r w:rsidR="00DC18F0">
        <w:t xml:space="preserve"> </w:t>
      </w:r>
    </w:p>
    <w:p w14:paraId="7B4C1ABC" w14:textId="1C0A55AC" w:rsidR="007036F2" w:rsidRDefault="00A92BE3" w:rsidP="00F817DD">
      <w:pPr>
        <w:pStyle w:val="Subsequentpara"/>
      </w:pPr>
      <w:r>
        <w:t xml:space="preserve">The quartet metric counts the number of four-taxon trees that are present as subtrees of each tree under consideration </w:t>
      </w:r>
      <w:r>
        <w:fldChar w:fldCharType="begin" w:fldLock="1"/>
      </w:r>
      <w:r>
        <w: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ike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id" : "ITEM-2", "itemData" : { "DOI" : "10.2307/sysbio/34.2.193",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2", "issue" : "2", "issued" : { "date-parts" : [ [ "1985" ] ] }, "page" : "193-200", "title" : "Comparison of undirected phylogenetic trees based on subtrees of four evolutionary units", "type" : "article-journal", "volume" : "34" }, "uris" : [ "http://www.mendeley.com/documents/?uuid=3d5e059b-c1b8-4baa-baca-7924f28a15f4" ] } ], "mendeley" : { "formattedCitation" : "(Estabrook &lt;i&gt;et al.&lt;/i&gt; 1985; Steel and Penny 1993)", "plainTextFormattedCitation" : "(Estabrook et al. 1985; Steel and Penny 1993)", "previouslyFormattedCitation" : "(Estabrook &lt;i&gt;et al.&lt;/i&gt; 1985; Steel and Penny 1993)" }, "properties" : { "noteIndex" : 0 }, "schema" : "https://github.com/citation-style-language/schema/raw/master/csl-citation.json" }</w:instrText>
      </w:r>
      <w:r>
        <w:fldChar w:fldCharType="separate"/>
      </w:r>
      <w:r w:rsidRPr="00EC5D45">
        <w:rPr>
          <w:noProof/>
        </w:rPr>
        <w:t xml:space="preserve">(Estabrook </w:t>
      </w:r>
      <w:r w:rsidRPr="00EC5D45">
        <w:rPr>
          <w:i/>
          <w:noProof/>
        </w:rPr>
        <w:t>et al.</w:t>
      </w:r>
      <w:r w:rsidRPr="00EC5D45">
        <w:rPr>
          <w:noProof/>
        </w:rPr>
        <w:t xml:space="preserve"> 1985; Steel and Penny 1993)</w:t>
      </w:r>
      <w:r>
        <w:fldChar w:fldCharType="end"/>
      </w:r>
      <w:r>
        <w:t>.</w:t>
      </w:r>
      <w:r w:rsidRPr="00C96343">
        <w:t xml:space="preserve"> </w:t>
      </w:r>
      <w:r>
        <w:t xml:space="preserve">It is in many </w:t>
      </w:r>
      <w:r>
        <w:lastRenderedPageBreak/>
        <w:t>regards preferable to t</w:t>
      </w:r>
      <w:r w:rsidR="002F4AD1">
        <w:rPr>
          <w:lang w:val="en-CA" w:bidi="en-US"/>
        </w:rPr>
        <w:t xml:space="preserve">he </w:t>
      </w:r>
      <w:r>
        <w:rPr>
          <w:lang w:val="en-CA" w:bidi="en-US"/>
        </w:rPr>
        <w:t xml:space="preserve">more widely used </w:t>
      </w:r>
      <w:r w:rsidR="002F4AD1">
        <w:rPr>
          <w:lang w:val="en-CA" w:bidi="en-US"/>
        </w:rPr>
        <w:t xml:space="preserve">symmetric </w:t>
      </w:r>
      <w:r w:rsidR="007741D1">
        <w:rPr>
          <w:lang w:val="en-CA" w:bidi="en-US"/>
        </w:rPr>
        <w:t>difference measure</w:t>
      </w:r>
      <w:r w:rsidR="002F4AD1">
        <w:rPr>
          <w:lang w:val="en-CA" w:bidi="en-US"/>
        </w:rPr>
        <w:t xml:space="preserve"> </w:t>
      </w:r>
      <w:r w:rsidR="002F4AD1">
        <w:rPr>
          <w:lang w:val="en-CA" w:bidi="en-US"/>
        </w:rPr>
        <w:fldChar w:fldCharType="begin" w:fldLock="1"/>
      </w:r>
      <w:r w:rsidR="00EC5D45">
        <w:rPr>
          <w:lang w:val="en-CA" w:bidi="en-US"/>
        </w:rPr>
        <w:instrText>ADDIN CSL_CITATION { "citationItems" : [ { "id" : "ITEM-1", "itemData" : { "DOI" : "10.2307/2413347", "author" : [ { "dropping-particle" : "", "family" : "Penny", "given" : "David", "non-dropping-particle" : "", "parse-names" : false, "suffix" : "" }, { "dropping-particle" : "", "family" : "Hendy", "given" : "MD", "non-dropping-particle" : "", "parse-names" : false, "suffix" : "" } ], "container-title" : "Systematic Zoology", "id" : "ITEM-1", "issue" : "1", "issued" : { "date-parts" : [ [ "1985" ] ] }, "page" : "75-82", "title" : "The use of tree comparison metrics", "type" : "article-journal", "volume" : "34" }, "uris" : [ "http://www.mendeley.com/documents/?uuid=9b360b44-1e3a-4d3e-b131-dc605fe9c207" ] } ], "mendeley" : { "formattedCitation" : "(Penny and Hendy 1985)", "plainTextFormattedCitation" : "(Penny and Hendy 1985)", "previouslyFormattedCitation" : "(Penny and Hendy 1985)" }, "properties" : { "noteIndex" : 0 }, "schema" : "https://github.com/citation-style-language/schema/raw/master/csl-citation.json" }</w:instrText>
      </w:r>
      <w:r w:rsidR="002F4AD1">
        <w:rPr>
          <w:lang w:val="en-CA" w:bidi="en-US"/>
        </w:rPr>
        <w:fldChar w:fldCharType="separate"/>
      </w:r>
      <w:r w:rsidR="00EC5D45" w:rsidRPr="00EC5D45">
        <w:rPr>
          <w:noProof/>
          <w:lang w:val="en-CA" w:bidi="en-US"/>
        </w:rPr>
        <w:t>(Penny and Hendy 1985)</w:t>
      </w:r>
      <w:r w:rsidR="002F4AD1">
        <w:rPr>
          <w:lang w:val="en-CA" w:bidi="en-US"/>
        </w:rPr>
        <w:fldChar w:fldCharType="end"/>
      </w:r>
      <w:r w:rsidR="002F4AD1">
        <w:rPr>
          <w:lang w:val="en-CA" w:bidi="en-US"/>
        </w:rPr>
        <w:t xml:space="preserve">, </w:t>
      </w:r>
      <w:r w:rsidR="007741D1">
        <w:rPr>
          <w:lang w:val="en-CA" w:bidi="en-US"/>
        </w:rPr>
        <w:t>a refinement of the Robinson-</w:t>
      </w:r>
      <w:proofErr w:type="spellStart"/>
      <w:r w:rsidR="007741D1">
        <w:rPr>
          <w:lang w:val="en-CA" w:bidi="en-US"/>
        </w:rPr>
        <w:t>Foulds</w:t>
      </w:r>
      <w:proofErr w:type="spellEnd"/>
      <w:r w:rsidR="007741D1">
        <w:rPr>
          <w:lang w:val="en-CA" w:bidi="en-US"/>
        </w:rPr>
        <w:t xml:space="preserve"> partition metric </w:t>
      </w:r>
      <w:r w:rsidR="007741D1">
        <w:rPr>
          <w:lang w:val="en-CA" w:bidi="en-US"/>
        </w:rPr>
        <w:fldChar w:fldCharType="begin" w:fldLock="1"/>
      </w:r>
      <w:r w:rsidR="00EC5D45">
        <w:rPr>
          <w:lang w:val="en-CA" w:bidi="en-US"/>
        </w:rPr>
        <w:instrText>ADDIN CSL_CITATION { "citationItems" : [ { "id" : "ITEM-1", "itemData" : { "DOI" : "10.1016/0025-5564(81)90043-2", "ISBN" : "0025-5564", "ISSN" : "00255564", "PMID" : "21457008", "abstract" : "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 "author" : [ { "dropping-particle" : "", "family" : "Robinson", "given" : "David F.", "non-dropping-particle" : "", "parse-names" : false, "suffix" : "" }, { "dropping-particle" : "", "family" : "Foulds", "given" : "Leslie R.", "non-dropping-particle" : "", "parse-names" : false, "suffix" : "" } ], "container-title" : "Mathematical Biosciences", "id" : "ITEM-1", "issue" : "1-2", "issued" : { "date-parts" : [ [ "1981" ] ] }, "page" : "131-147", "title" : "Comparison of phylogenetic trees", "type" : "article-journal", "volume" : "53" }, "uris" : [ "http://www.mendeley.com/documents/?uuid=264ccf00-a58b-4193-82e7-5d70c0da3bb4" ] } ], "mendeley" : { "formattedCitation" : "(Robinson and Foulds 1981)", "plainTextFormattedCitation" : "(Robinson and Foulds 1981)", "previouslyFormattedCitation" : "(Robinson and Foulds 1981)" }, "properties" : { "noteIndex" : 0 }, "schema" : "https://github.com/citation-style-language/schema/raw/master/csl-citation.json" }</w:instrText>
      </w:r>
      <w:r w:rsidR="007741D1">
        <w:rPr>
          <w:lang w:val="en-CA" w:bidi="en-US"/>
        </w:rPr>
        <w:fldChar w:fldCharType="separate"/>
      </w:r>
      <w:r w:rsidR="00EC5D45" w:rsidRPr="00EC5D45">
        <w:rPr>
          <w:noProof/>
          <w:lang w:val="en-CA" w:bidi="en-US"/>
        </w:rPr>
        <w:t>(Robinson and Foulds 1981)</w:t>
      </w:r>
      <w:r w:rsidR="007741D1">
        <w:rPr>
          <w:lang w:val="en-CA" w:bidi="en-US"/>
        </w:rPr>
        <w:fldChar w:fldCharType="end"/>
      </w:r>
      <w:r>
        <w:rPr>
          <w:lang w:val="en-CA" w:bidi="en-US"/>
        </w:rPr>
        <w:t xml:space="preserve">, which </w:t>
      </w:r>
      <w:r w:rsidR="002F4AD1">
        <w:rPr>
          <w:lang w:val="en-CA" w:bidi="en-US"/>
        </w:rPr>
        <w:t>counts the proportion of edges (i.e. bipartitions</w:t>
      </w:r>
      <w:r w:rsidR="00167D4D">
        <w:rPr>
          <w:lang w:val="en-CA" w:bidi="en-US"/>
        </w:rPr>
        <w:t xml:space="preserve"> or splits</w:t>
      </w:r>
      <w:r w:rsidR="002F4AD1">
        <w:rPr>
          <w:lang w:val="en-CA" w:bidi="en-US"/>
        </w:rPr>
        <w:t xml:space="preserve">) </w:t>
      </w:r>
      <w:r w:rsidR="00167D4D">
        <w:rPr>
          <w:lang w:val="en-CA" w:bidi="en-US"/>
        </w:rPr>
        <w:t xml:space="preserve">present </w:t>
      </w:r>
      <w:r w:rsidR="002F4AD1">
        <w:rPr>
          <w:lang w:val="en-CA" w:bidi="en-US"/>
        </w:rPr>
        <w:t xml:space="preserve">in </w:t>
      </w:r>
      <w:r w:rsidR="007741D1">
        <w:rPr>
          <w:lang w:val="en-CA" w:bidi="en-US"/>
        </w:rPr>
        <w:t xml:space="preserve">each </w:t>
      </w:r>
      <w:r w:rsidR="002F4AD1">
        <w:rPr>
          <w:lang w:val="en-CA" w:bidi="en-US"/>
        </w:rPr>
        <w:t xml:space="preserve">tree that are </w:t>
      </w:r>
      <w:r w:rsidR="00167D4D">
        <w:rPr>
          <w:lang w:val="en-CA" w:bidi="en-US"/>
        </w:rPr>
        <w:t xml:space="preserve">absent </w:t>
      </w:r>
      <w:r w:rsidR="002F4AD1">
        <w:rPr>
          <w:lang w:val="en-CA" w:bidi="en-US"/>
        </w:rPr>
        <w:t xml:space="preserve">in the </w:t>
      </w:r>
      <w:r w:rsidR="007741D1">
        <w:rPr>
          <w:lang w:val="en-CA" w:bidi="en-US"/>
        </w:rPr>
        <w:t>other</w:t>
      </w:r>
      <w:r w:rsidR="00C96343" w:rsidRPr="00C96343">
        <w:rPr>
          <w:lang w:val="en-CA" w:bidi="en-US"/>
        </w:rPr>
        <w:t xml:space="preserve">. </w:t>
      </w:r>
      <w:r>
        <w:t xml:space="preserve">The quartet metric has a much greater range of possible values, allowing it to distinguish between relatively minor differences, whereas the </w:t>
      </w:r>
      <w:r w:rsidR="00DC18F0" w:rsidRPr="00DC18F0">
        <w:rPr>
          <w:lang w:bidi="en-US"/>
        </w:rPr>
        <w:t>limited range of integer values</w:t>
      </w:r>
      <w:r>
        <w:rPr>
          <w:lang w:bidi="en-US"/>
        </w:rPr>
        <w:t xml:space="preserve"> available to the symmetric difference measure </w:t>
      </w:r>
      <w:r w:rsidR="00DC18F0">
        <w:rPr>
          <w:lang w:bidi="en-US"/>
        </w:rPr>
        <w:t xml:space="preserve">constrains it ability to </w:t>
      </w:r>
      <w:r w:rsidR="00DC18F0" w:rsidRPr="00DC18F0">
        <w:rPr>
          <w:lang w:bidi="en-US"/>
        </w:rPr>
        <w:t>distinguish similar trees from more dissimilar trees</w:t>
      </w:r>
      <w:r w:rsidR="00DC18F0">
        <w:rPr>
          <w:lang w:bidi="en-US"/>
        </w:rPr>
        <w:t xml:space="preserve">. </w:t>
      </w:r>
      <w:r>
        <w:rPr>
          <w:lang w:bidi="en-US"/>
        </w:rPr>
        <w:t xml:space="preserve">Moreover, the symmetric difference measure exhibits some counterintuitive properties: its value can reach its maximum value in a pair of trees that </w:t>
      </w:r>
      <w:r w:rsidR="00D14FD4">
        <w:rPr>
          <w:lang w:val="en-CA" w:bidi="en-US"/>
        </w:rPr>
        <w:t xml:space="preserve">differ </w:t>
      </w:r>
      <w:r w:rsidR="00405FAE">
        <w:rPr>
          <w:lang w:val="en-CA" w:bidi="en-US"/>
        </w:rPr>
        <w:t>only in the position of a single tip</w:t>
      </w:r>
      <w:r w:rsidR="00676F87">
        <w:t xml:space="preserve"> </w:t>
      </w:r>
      <w:r w:rsidR="00676F87">
        <w:fldChar w:fldCharType="begin" w:fldLock="1"/>
      </w:r>
      <w:r w:rsidR="00EC5D45">
        <w: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ike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mendeley" : { "formattedCitation" : "(Steel and Penny 1993)", "plainTextFormattedCitation" : "(Steel and Penny 1993)", "previouslyFormattedCitation" : "(Steel and Penny 1993)" }, "properties" : { "noteIndex" : 0 }, "schema" : "https://github.com/citation-style-language/schema/raw/master/csl-citation.json" }</w:instrText>
      </w:r>
      <w:r w:rsidR="00676F87">
        <w:fldChar w:fldCharType="separate"/>
      </w:r>
      <w:r w:rsidR="00EC5D45" w:rsidRPr="00EC5D45">
        <w:rPr>
          <w:noProof/>
        </w:rPr>
        <w:t>(Steel and Penny 1993)</w:t>
      </w:r>
      <w:r w:rsidR="00676F87">
        <w:fldChar w:fldCharType="end"/>
      </w:r>
      <w:r w:rsidR="0023203D">
        <w:t xml:space="preserve">; and </w:t>
      </w:r>
      <w:r w:rsidR="00405FAE">
        <w:t xml:space="preserve">moving a single tip to a particular location can generate a higher distance metric than moving both that tip and its immediate neighbour to the same </w:t>
      </w:r>
      <w:r w:rsidR="0023203D">
        <w:t>point</w:t>
      </w:r>
      <w:r w:rsidR="002C537E" w:rsidRPr="002B6A35">
        <w:t xml:space="preserve">. </w:t>
      </w:r>
      <w:r w:rsidR="00F817DD">
        <w:t xml:space="preserve">This undesirable bias does not occur under the quartet metric. </w:t>
      </w:r>
    </w:p>
    <w:p w14:paraId="2088B7A6" w14:textId="378BBEF9" w:rsidR="006128DF" w:rsidRDefault="0060165C" w:rsidP="00644FCB">
      <w:pPr>
        <w:pStyle w:val="Subsequentpara"/>
        <w:rPr>
          <w:lang w:val="en-CA"/>
        </w:rPr>
      </w:pPr>
      <w:r>
        <w:rPr>
          <w:lang w:val="en-CA"/>
        </w:rPr>
        <w:t xml:space="preserve">Both of these </w:t>
      </w:r>
      <w:r w:rsidR="00644FCB">
        <w:rPr>
          <w:lang w:val="en-CA"/>
        </w:rPr>
        <w:t xml:space="preserve">methods </w:t>
      </w:r>
      <w:r>
        <w:rPr>
          <w:lang w:val="en-CA"/>
        </w:rPr>
        <w:t xml:space="preserve">are </w:t>
      </w:r>
      <w:r w:rsidR="00F817DD">
        <w:rPr>
          <w:lang w:val="en-CA"/>
        </w:rPr>
        <w:t xml:space="preserve">nevertheless </w:t>
      </w:r>
      <w:r>
        <w:rPr>
          <w:lang w:val="en-CA"/>
        </w:rPr>
        <w:t xml:space="preserve">able to distinguish </w:t>
      </w:r>
      <w:r w:rsidR="00644FCB">
        <w:rPr>
          <w:lang w:val="en-CA"/>
        </w:rPr>
        <w:t>between precision and accuracy</w:t>
      </w:r>
      <w:r w:rsidR="00C96343" w:rsidRPr="00C96343">
        <w:rPr>
          <w:lang w:val="en-CA"/>
        </w:rPr>
        <w:t xml:space="preserve">. </w:t>
      </w:r>
      <w:r w:rsidR="00644FCB">
        <w:rPr>
          <w:lang w:val="en-CA"/>
        </w:rPr>
        <w:t xml:space="preserve">Given a pair of trees, a </w:t>
      </w:r>
      <w:r w:rsidR="003832BD">
        <w:rPr>
          <w:lang w:val="en-CA"/>
        </w:rPr>
        <w:t xml:space="preserve">quartet or </w:t>
      </w:r>
      <w:r w:rsidR="00644FCB">
        <w:rPr>
          <w:lang w:val="en-CA"/>
        </w:rPr>
        <w:t xml:space="preserve">node </w:t>
      </w:r>
      <w:r w:rsidR="00644FCB">
        <w:rPr>
          <w:i/>
          <w:lang w:val="en-CA"/>
        </w:rPr>
        <w:t>E</w:t>
      </w:r>
      <w:r w:rsidR="00644FCB">
        <w:rPr>
          <w:lang w:val="en-CA"/>
        </w:rPr>
        <w:t xml:space="preserve"> </w:t>
      </w:r>
      <w:r w:rsidR="00DB7300">
        <w:rPr>
          <w:lang w:val="en-CA"/>
        </w:rPr>
        <w:t>will satisfy one of five conditions</w:t>
      </w:r>
      <w:r w:rsidR="006E0F46" w:rsidRPr="006E0F46">
        <w:rPr>
          <w:lang w:val="en-CA"/>
        </w:rPr>
        <w:t xml:space="preserve"> </w:t>
      </w:r>
      <w:r w:rsidR="006E0F46">
        <w:rPr>
          <w:lang w:val="en-CA"/>
        </w:rPr>
        <w:fldChar w:fldCharType="begin" w:fldLock="1"/>
      </w:r>
      <w:r w:rsidR="00EC5D45">
        <w:rPr>
          <w:lang w:val="en-CA"/>
        </w:rPr>
        <w:instrText>ADDIN CSL_CITATION { "citationItems" : [ { "id" : "ITEM-1", "itemData" : { "DOI" : "10.2307/sysbio/34.2.193",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1", "issue" : "2", "issued" : { "date-parts" : [ [ "1985" ] ] }, "page" : "193-200", "title" : "Comparison of undirected phylogenetic trees based on subtrees of four evolutionary units", "type" : "article-journal", "volume" : "34" }, "uris" : [ "http://www.mendeley.com/documents/?uuid=3d5e059b-c1b8-4baa-baca-7924f28a15f4" ] } ], "mendeley" : { "formattedCitation" : "(Estabrook &lt;i&gt;et al.&lt;/i&gt; 1985)", "plainTextFormattedCitation" : "(Estabrook et al. 1985)", "previouslyFormattedCitation" : "(Estabrook &lt;i&gt;et al.&lt;/i&gt; 1985)" }, "properties" : { "noteIndex" : 0 }, "schema" : "https://github.com/citation-style-language/schema/raw/master/csl-citation.json" }</w:instrText>
      </w:r>
      <w:r w:rsidR="006E0F46">
        <w:rPr>
          <w:lang w:val="en-CA"/>
        </w:rPr>
        <w:fldChar w:fldCharType="separate"/>
      </w:r>
      <w:r w:rsidR="00EC5D45" w:rsidRPr="00EC5D45">
        <w:rPr>
          <w:noProof/>
          <w:lang w:val="en-CA"/>
        </w:rPr>
        <w:t xml:space="preserve">(Estabrook </w:t>
      </w:r>
      <w:r w:rsidR="00EC5D45" w:rsidRPr="00EC5D45">
        <w:rPr>
          <w:i/>
          <w:noProof/>
          <w:lang w:val="en-CA"/>
        </w:rPr>
        <w:t>et al.</w:t>
      </w:r>
      <w:r w:rsidR="00EC5D45" w:rsidRPr="00EC5D45">
        <w:rPr>
          <w:noProof/>
          <w:lang w:val="en-CA"/>
        </w:rPr>
        <w:t xml:space="preserve"> 1985)</w:t>
      </w:r>
      <w:r w:rsidR="006E0F46">
        <w:rPr>
          <w:lang w:val="en-CA"/>
        </w:rPr>
        <w:fldChar w:fldCharType="end"/>
      </w:r>
      <w:r w:rsidR="007036F2">
        <w:rPr>
          <w:lang w:val="en-CA"/>
        </w:rPr>
        <w:t>:</w:t>
      </w:r>
      <w:r w:rsidR="006E0F46" w:rsidRPr="006E0F46">
        <w:rPr>
          <w:lang w:val="en-CA"/>
        </w:rPr>
        <w:t xml:space="preserve"> </w:t>
      </w:r>
      <w:r w:rsidR="00654C2A">
        <w:rPr>
          <w:lang w:val="en-CA"/>
        </w:rPr>
        <w:t xml:space="preserve">it </w:t>
      </w:r>
      <w:r w:rsidR="00E16703">
        <w:rPr>
          <w:lang w:val="en-CA"/>
        </w:rPr>
        <w:t xml:space="preserve">may be resolved in the same way </w:t>
      </w:r>
      <w:r w:rsidR="006E0F46" w:rsidRPr="006E0F46">
        <w:rPr>
          <w:lang w:val="en-CA"/>
        </w:rPr>
        <w:t>(</w:t>
      </w:r>
      <w:r w:rsidR="006E0F46" w:rsidRPr="006E0F46">
        <w:rPr>
          <w:i/>
          <w:lang w:val="en-CA"/>
        </w:rPr>
        <w:t>s</w:t>
      </w:r>
      <w:r w:rsidR="006E0F46" w:rsidRPr="006E0F46">
        <w:rPr>
          <w:lang w:val="en-CA"/>
        </w:rPr>
        <w:t xml:space="preserve">) or </w:t>
      </w:r>
      <w:r w:rsidR="00E16703">
        <w:rPr>
          <w:lang w:val="en-CA"/>
        </w:rPr>
        <w:t xml:space="preserve">a </w:t>
      </w:r>
      <w:r w:rsidR="006E0F46" w:rsidRPr="006E0F46">
        <w:rPr>
          <w:lang w:val="en-CA"/>
        </w:rPr>
        <w:t xml:space="preserve">different </w:t>
      </w:r>
      <w:r w:rsidR="00E16703">
        <w:rPr>
          <w:lang w:val="en-CA"/>
        </w:rPr>
        <w:t xml:space="preserve">way </w:t>
      </w:r>
      <w:r w:rsidR="006E0F46" w:rsidRPr="006E0F46">
        <w:rPr>
          <w:lang w:val="en-CA"/>
        </w:rPr>
        <w:t>(</w:t>
      </w:r>
      <w:r w:rsidR="006E0F46" w:rsidRPr="006E0F46">
        <w:rPr>
          <w:i/>
          <w:lang w:val="en-CA"/>
        </w:rPr>
        <w:t>d</w:t>
      </w:r>
      <w:r w:rsidR="006E0F46" w:rsidRPr="006E0F46">
        <w:rPr>
          <w:lang w:val="en-CA"/>
        </w:rPr>
        <w:t>)</w:t>
      </w:r>
      <w:r w:rsidR="00E16703">
        <w:rPr>
          <w:lang w:val="en-CA"/>
        </w:rPr>
        <w:t xml:space="preserve"> on each tree; </w:t>
      </w:r>
      <w:r w:rsidR="006E0F46" w:rsidRPr="006E0F46">
        <w:rPr>
          <w:lang w:val="en-CA"/>
        </w:rPr>
        <w:t>resolved in tree 1 only (</w:t>
      </w:r>
      <w:r w:rsidR="006E0F46" w:rsidRPr="006E0F46">
        <w:rPr>
          <w:i/>
          <w:lang w:val="en-CA"/>
        </w:rPr>
        <w:t>r</w:t>
      </w:r>
      <w:r w:rsidR="006E0F46" w:rsidRPr="006E0F46">
        <w:rPr>
          <w:vertAlign w:val="subscript"/>
          <w:lang w:val="en-CA"/>
        </w:rPr>
        <w:t>1</w:t>
      </w:r>
      <w:r w:rsidR="006E0F46" w:rsidRPr="006E0F46">
        <w:rPr>
          <w:lang w:val="en-CA"/>
        </w:rPr>
        <w:t>)</w:t>
      </w:r>
      <w:r w:rsidR="00E16703">
        <w:rPr>
          <w:lang w:val="en-CA"/>
        </w:rPr>
        <w:t>;</w:t>
      </w:r>
      <w:r w:rsidR="006E0F46" w:rsidRPr="006E0F46">
        <w:rPr>
          <w:lang w:val="en-CA"/>
        </w:rPr>
        <w:t xml:space="preserve"> resolved in tree 2 only (</w:t>
      </w:r>
      <w:r w:rsidR="006E0F46" w:rsidRPr="006E0F46">
        <w:rPr>
          <w:i/>
          <w:lang w:val="en-CA"/>
        </w:rPr>
        <w:t>r</w:t>
      </w:r>
      <w:r w:rsidR="006E0F46" w:rsidRPr="006E0F46">
        <w:rPr>
          <w:vertAlign w:val="subscript"/>
          <w:lang w:val="en-CA"/>
        </w:rPr>
        <w:t>2</w:t>
      </w:r>
      <w:r w:rsidR="006E0F46" w:rsidRPr="006E0F46">
        <w:rPr>
          <w:lang w:val="en-CA"/>
        </w:rPr>
        <w:t>)</w:t>
      </w:r>
      <w:r w:rsidR="00E16703">
        <w:rPr>
          <w:lang w:val="en-CA"/>
        </w:rPr>
        <w:t>;</w:t>
      </w:r>
      <w:r w:rsidR="00163176">
        <w:rPr>
          <w:lang w:val="en-CA"/>
        </w:rPr>
        <w:t xml:space="preserve"> </w:t>
      </w:r>
      <w:r w:rsidR="006E0F46" w:rsidRPr="006E0F46">
        <w:rPr>
          <w:lang w:val="en-CA"/>
        </w:rPr>
        <w:t>or unresolved in both trees (</w:t>
      </w:r>
      <w:r w:rsidR="006E0F46" w:rsidRPr="006E0F46">
        <w:rPr>
          <w:i/>
          <w:lang w:val="en-CA"/>
        </w:rPr>
        <w:t>u</w:t>
      </w:r>
      <w:r w:rsidR="006E0F46" w:rsidRPr="006E0F46">
        <w:rPr>
          <w:lang w:val="en-CA"/>
        </w:rPr>
        <w:t>)</w:t>
      </w:r>
      <w:r w:rsidR="00C96343" w:rsidRPr="00C96343">
        <w:rPr>
          <w:lang w:val="en-CA"/>
        </w:rPr>
        <w:t xml:space="preserve">. </w:t>
      </w:r>
      <w:r w:rsidR="00CC5AD4" w:rsidRPr="006128DF">
        <w:t>(2</w:t>
      </w:r>
      <w:r w:rsidR="00CC5AD4" w:rsidRPr="00394F39">
        <w:rPr>
          <w:i/>
        </w:rPr>
        <w:t>d</w:t>
      </w:r>
      <w:r w:rsidR="00CC5AD4" w:rsidRPr="006128DF">
        <w:t xml:space="preserve"> + </w:t>
      </w:r>
      <w:r w:rsidR="00CC5AD4" w:rsidRPr="00394F39">
        <w:rPr>
          <w:i/>
        </w:rPr>
        <w:t>r</w:t>
      </w:r>
      <w:r w:rsidR="00CC5AD4" w:rsidRPr="00394F39">
        <w:rPr>
          <w:vertAlign w:val="subscript"/>
        </w:rPr>
        <w:t>1</w:t>
      </w:r>
      <w:r w:rsidR="00CC5AD4" w:rsidRPr="006128DF">
        <w:t xml:space="preserve"> + </w:t>
      </w:r>
      <w:r w:rsidR="00CC5AD4" w:rsidRPr="00394F39">
        <w:rPr>
          <w:i/>
        </w:rPr>
        <w:t>r</w:t>
      </w:r>
      <w:r w:rsidR="00CC5AD4" w:rsidRPr="00394F39">
        <w:rPr>
          <w:vertAlign w:val="subscript"/>
        </w:rPr>
        <w:t>2</w:t>
      </w:r>
      <w:r w:rsidR="00CC5AD4" w:rsidRPr="006128DF">
        <w:t>) / 2</w:t>
      </w:r>
      <w:r w:rsidR="00CC5AD4">
        <w:rPr>
          <w:i/>
        </w:rPr>
        <w:t>E</w:t>
      </w:r>
      <w:r w:rsidR="00CC5AD4">
        <w:t xml:space="preserve"> provides an information-based measure of tree dissimilarity that reflects both accuracy and precision; this quantity corresponds to </w:t>
      </w:r>
      <w:r w:rsidR="00644FCB">
        <w:rPr>
          <w:lang w:val="en-CA"/>
        </w:rPr>
        <w:t xml:space="preserve">the </w:t>
      </w:r>
      <w:r w:rsidR="00C11422">
        <w:rPr>
          <w:lang w:val="en-CA"/>
        </w:rPr>
        <w:t xml:space="preserve">quartet dissimilarity metric or the </w:t>
      </w:r>
      <w:r w:rsidR="00644FCB">
        <w:rPr>
          <w:lang w:val="en-CA"/>
        </w:rPr>
        <w:t xml:space="preserve">normalised symmetric difference metric </w:t>
      </w:r>
      <w:r w:rsidR="00C11422">
        <w:rPr>
          <w:lang w:val="en-CA"/>
        </w:rPr>
        <w:t xml:space="preserve">for </w:t>
      </w:r>
      <w:r w:rsidR="00CC5AD4">
        <w:rPr>
          <w:lang w:val="en-CA"/>
        </w:rPr>
        <w:t xml:space="preserve">quartets </w:t>
      </w:r>
      <w:r w:rsidR="00C11422">
        <w:rPr>
          <w:lang w:val="en-CA"/>
        </w:rPr>
        <w:t xml:space="preserve">and nodes </w:t>
      </w:r>
      <w:r w:rsidR="00CC5AD4">
        <w:rPr>
          <w:lang w:val="en-CA"/>
        </w:rPr>
        <w:t>respectively</w:t>
      </w:r>
      <w:r w:rsidR="00644FCB">
        <w:rPr>
          <w:lang w:val="en-CA"/>
        </w:rPr>
        <w:t xml:space="preserve"> </w:t>
      </w:r>
      <w:r w:rsidR="00644FCB">
        <w:rPr>
          <w:lang w:val="en-CA"/>
        </w:rPr>
        <w:fldChar w:fldCharType="begin" w:fldLock="1"/>
      </w:r>
      <w:r w:rsidR="00644FCB">
        <w:rPr>
          <w:lang w:val="en-CA"/>
        </w:rPr>
        <w:instrText>ADDIN CSL_CITATION { "citationItems" : [ { "id" : "ITEM-1", "itemData" : { "DOI" : "10.1016/0196-8858(86)90038-2", "ISSN" : "10902074", "abstract" : "Branching structures, alias topological tree structures are fundamental to any hierarchical classification that aims to relate objects according to their similarities or dissimilarities. This paper provides a rigorous treatment of these structures, and continues previous work of Colonius and Schulze on H-structures. Thus extensive use is made of the so-called neighbors relation associated with a dissimilarity index. Arbitrary dissimilarity data are then analyzed by comparing their neighbors relations with ideal, that is, tree-like relations: if it matches an ideal relation, then one can readily construct a tree representing the data that is optimal in a certain sense. Finally, some algorithms are proposed for fitting observed data to tree-like data. \u00a9 1986.", "author" : [ { "dropping-particle" : "", "family" : "Bandelt", "given" : "Hans J\u00fcrgen", "non-dropping-particle" : "", "parse-names" : false, "suffix" : "" }, { "dropping-particle" : "", "family" : "Dress", "given" : "Andreas", "non-dropping-particle" : "", "parse-names" : false, "suffix" : "" } ], "container-title" : "Advances in Applied Mathematics", "id" : "ITEM-1", "issue" : "3", "issued" : { "date-parts" : [ [ "1986" ] ] }, "page" : "309-343", "title" : "Reconstructing the shape of a tree from observed dissimilarity data", "type" : "article-journal", "volume" : "7" }, "uris" : [ "http://www.mendeley.com/documents/?uuid=ed983c33-77df-4bba-aeb6-3ea296486704" ] } ], "mendeley" : { "formattedCitation" : "(Bandelt and Dress 1986)", "plainTextFormattedCitation" : "(Bandelt and Dress 1986)", "previouslyFormattedCitation" : "(Bandelt and Dress 1986)" }, "properties" : { "noteIndex" : 0 }, "schema" : "https://github.com/citation-style-language/schema/raw/master/csl-citation.json" }</w:instrText>
      </w:r>
      <w:r w:rsidR="00644FCB">
        <w:rPr>
          <w:lang w:val="en-CA"/>
        </w:rPr>
        <w:fldChar w:fldCharType="separate"/>
      </w:r>
      <w:r w:rsidR="00644FCB" w:rsidRPr="00EC5D45">
        <w:rPr>
          <w:noProof/>
          <w:lang w:val="en-CA"/>
        </w:rPr>
        <w:t>(Bandelt and Dress 1986)</w:t>
      </w:r>
      <w:r w:rsidR="00644FCB">
        <w:rPr>
          <w:lang w:val="en-CA"/>
        </w:rPr>
        <w:fldChar w:fldCharType="end"/>
      </w:r>
      <w:r w:rsidR="00C96343" w:rsidRPr="00C96343">
        <w:rPr>
          <w:lang w:val="en-CA"/>
        </w:rPr>
        <w:t xml:space="preserve">. </w:t>
      </w:r>
      <w:r w:rsidR="00644FCB">
        <w:rPr>
          <w:lang w:val="en-CA"/>
        </w:rPr>
        <w:t xml:space="preserve">These metrics </w:t>
      </w:r>
      <w:r w:rsidR="00CC5AD4">
        <w:rPr>
          <w:lang w:val="en-CA"/>
        </w:rPr>
        <w:t xml:space="preserve">reflect </w:t>
      </w:r>
      <w:r w:rsidR="00E9121C">
        <w:t>the number of quartet</w:t>
      </w:r>
      <w:r w:rsidR="00CC5AD4">
        <w:t xml:space="preserve"> </w:t>
      </w:r>
      <w:r w:rsidR="000529AA">
        <w:t xml:space="preserve">or node </w:t>
      </w:r>
      <w:r w:rsidR="00CC5AD4">
        <w:t xml:space="preserve">modifications taken </w:t>
      </w:r>
      <w:r w:rsidR="00E9121C">
        <w:t xml:space="preserve">to </w:t>
      </w:r>
      <w:r w:rsidR="0033548E">
        <w:t xml:space="preserve">change </w:t>
      </w:r>
      <w:r w:rsidR="00E9121C">
        <w:t xml:space="preserve">from </w:t>
      </w:r>
      <w:r w:rsidR="0033548E">
        <w:t>one tree into the</w:t>
      </w:r>
      <w:r w:rsidR="00E9121C">
        <w:t xml:space="preserve"> other: </w:t>
      </w:r>
      <w:r w:rsidR="0033548E">
        <w:t xml:space="preserve">each of the </w:t>
      </w:r>
      <w:r w:rsidR="0033548E" w:rsidRPr="005238A7">
        <w:rPr>
          <w:i/>
        </w:rPr>
        <w:t>d</w:t>
      </w:r>
      <w:r w:rsidR="0033548E">
        <w:t xml:space="preserve"> + </w:t>
      </w:r>
      <w:r w:rsidR="0033548E" w:rsidRPr="005238A7">
        <w:rPr>
          <w:i/>
        </w:rPr>
        <w:t>r</w:t>
      </w:r>
      <w:r w:rsidR="0033548E" w:rsidRPr="005238A7">
        <w:rPr>
          <w:vertAlign w:val="subscript"/>
        </w:rPr>
        <w:t>1</w:t>
      </w:r>
      <w:r w:rsidR="0033548E" w:rsidRPr="006128DF">
        <w:t xml:space="preserve"> </w:t>
      </w:r>
      <w:r w:rsidR="00644FCB">
        <w:t xml:space="preserve">entities </w:t>
      </w:r>
      <w:r w:rsidR="0033548E">
        <w:t xml:space="preserve">that </w:t>
      </w:r>
      <w:r w:rsidR="0033548E" w:rsidRPr="006128DF">
        <w:t xml:space="preserve">are </w:t>
      </w:r>
      <w:r w:rsidR="0033548E">
        <w:t xml:space="preserve">present </w:t>
      </w:r>
      <w:r w:rsidR="0033548E" w:rsidRPr="006128DF">
        <w:t>in</w:t>
      </w:r>
      <w:r w:rsidR="0033548E">
        <w:t xml:space="preserve"> the first tree must be </w:t>
      </w:r>
      <w:r w:rsidR="00644FCB">
        <w:t>removed</w:t>
      </w:r>
      <w:r w:rsidR="0033548E">
        <w:t xml:space="preserve">, and each of the </w:t>
      </w:r>
      <w:r w:rsidR="0033548E" w:rsidRPr="005238A7">
        <w:rPr>
          <w:i/>
        </w:rPr>
        <w:t>d</w:t>
      </w:r>
      <w:r w:rsidR="0033548E">
        <w:t xml:space="preserve"> + </w:t>
      </w:r>
      <w:r w:rsidR="0033548E" w:rsidRPr="005238A7">
        <w:rPr>
          <w:i/>
        </w:rPr>
        <w:t>r</w:t>
      </w:r>
      <w:r w:rsidR="0033548E" w:rsidRPr="005238A7">
        <w:rPr>
          <w:vertAlign w:val="subscript"/>
        </w:rPr>
        <w:t>2</w:t>
      </w:r>
      <w:r w:rsidR="0033548E">
        <w:t xml:space="preserve"> </w:t>
      </w:r>
      <w:r w:rsidR="00644FCB">
        <w:t xml:space="preserve">entities </w:t>
      </w:r>
      <w:r w:rsidR="0033548E">
        <w:t xml:space="preserve">unique to the second tree must be </w:t>
      </w:r>
      <w:r w:rsidR="00644FCB">
        <w:t>added</w:t>
      </w:r>
      <w:r w:rsidR="00C96343" w:rsidRPr="00C96343">
        <w:t xml:space="preserve">. </w:t>
      </w:r>
      <w:r w:rsidR="00CC5AD4">
        <w:t xml:space="preserve">This view suggests an analogy with </w:t>
      </w:r>
      <w:r w:rsidR="006128DF" w:rsidRPr="006128DF">
        <w:rPr>
          <w:lang w:val="en-CA"/>
        </w:rPr>
        <w:t xml:space="preserve">the </w:t>
      </w:r>
      <w:proofErr w:type="spellStart"/>
      <w:r w:rsidR="006128DF" w:rsidRPr="006128DF">
        <w:rPr>
          <w:lang w:val="en-CA"/>
        </w:rPr>
        <w:t>Kullback-Leib</w:t>
      </w:r>
      <w:r w:rsidR="001B1B7E">
        <w:rPr>
          <w:lang w:val="en-CA"/>
        </w:rPr>
        <w:t>l</w:t>
      </w:r>
      <w:r w:rsidR="006128DF" w:rsidRPr="006128DF">
        <w:rPr>
          <w:lang w:val="en-CA"/>
        </w:rPr>
        <w:t>er</w:t>
      </w:r>
      <w:proofErr w:type="spellEnd"/>
      <w:r w:rsidR="006128DF" w:rsidRPr="006128DF">
        <w:rPr>
          <w:lang w:val="en-CA"/>
        </w:rPr>
        <w:t xml:space="preserve"> divergence</w:t>
      </w:r>
      <w:r w:rsidR="006128DF">
        <w:rPr>
          <w:lang w:val="en-CA"/>
        </w:rPr>
        <w:t xml:space="preserve"> </w:t>
      </w:r>
      <w:r w:rsidR="006128DF">
        <w:rPr>
          <w:lang w:val="en-CA"/>
        </w:rPr>
        <w:fldChar w:fldCharType="begin" w:fldLock="1"/>
      </w:r>
      <w:r w:rsidR="00EC5D45">
        <w:rPr>
          <w:lang w:val="en-CA"/>
        </w:rPr>
        <w:instrText>ADDIN CSL_CITATION { "citationItems" : [ { "id" : "ITEM-1", "itemData" : { "DOI" : "10.1214/aoms/1177729694", "author" : [ { "dropping-particle" : "", "family" : "Kullback", "given" : "S.", "non-dropping-particle" : "", "parse-names" : false, "suffix" : "" }, { "dropping-particle" : "", "family" : "Leibler", "given" : "R. A.", "non-dropping-particle" : "", "parse-names" : false, "suffix" : "" } ], "container-title" : "The Annals of Mathematical Statistics", "id" : "ITEM-1", "issue" : "1", "issued" : { "date-parts" : [ [ "1951" ] ] }, "page" : "79-86", "title" : "On information and sufficiency", "type" : "article-journal", "volume" : "22" }, "uris" : [ "http://www.mendeley.com/documents/?uuid=1b71a105-d557-45fd-ba0c-feff6803e2b9" ] } ], "mendeley" : { "formattedCitation" : "(Kullback and Leibler 1951)", "plainTextFormattedCitation" : "(Kullback and Leibler 1951)", "previouslyFormattedCitation" : "(Kullback and Leibler 1951)" }, "properties" : { "noteIndex" : 0 }, "schema" : "https://github.com/citation-style-language/schema/raw/master/csl-citation.json" }</w:instrText>
      </w:r>
      <w:r w:rsidR="006128DF">
        <w:rPr>
          <w:lang w:val="en-CA"/>
        </w:rPr>
        <w:fldChar w:fldCharType="separate"/>
      </w:r>
      <w:r w:rsidR="00EC5D45" w:rsidRPr="00EC5D45">
        <w:rPr>
          <w:noProof/>
          <w:lang w:val="en-CA"/>
        </w:rPr>
        <w:t>(Kullback and Leibler 1951)</w:t>
      </w:r>
      <w:r w:rsidR="006128DF">
        <w:rPr>
          <w:lang w:val="en-CA"/>
        </w:rPr>
        <w:fldChar w:fldCharType="end"/>
      </w:r>
      <w:r w:rsidR="00CC5AD4">
        <w:rPr>
          <w:lang w:val="en-CA"/>
        </w:rPr>
        <w:t>,</w:t>
      </w:r>
      <w:r w:rsidR="0033548E">
        <w:rPr>
          <w:lang w:val="en-CA"/>
        </w:rPr>
        <w:t xml:space="preserve"> though </w:t>
      </w:r>
      <w:r w:rsidR="00CC5AD4">
        <w:rPr>
          <w:lang w:val="en-CA"/>
        </w:rPr>
        <w:t xml:space="preserve">as </w:t>
      </w:r>
      <w:r w:rsidR="00644FCB">
        <w:rPr>
          <w:lang w:val="en-CA"/>
        </w:rPr>
        <w:t xml:space="preserve">neither </w:t>
      </w:r>
      <w:r w:rsidR="00551DC0">
        <w:rPr>
          <w:lang w:val="en-CA"/>
        </w:rPr>
        <w:t xml:space="preserve">quartets nor </w:t>
      </w:r>
      <w:r w:rsidR="00644FCB">
        <w:rPr>
          <w:lang w:val="en-CA"/>
        </w:rPr>
        <w:t xml:space="preserve">nodes </w:t>
      </w:r>
      <w:r w:rsidR="006128DF" w:rsidRPr="006128DF">
        <w:rPr>
          <w:lang w:val="en-CA"/>
        </w:rPr>
        <w:t>are independent</w:t>
      </w:r>
      <w:r w:rsidR="00644FCB">
        <w:rPr>
          <w:lang w:val="en-CA"/>
        </w:rPr>
        <w:t>,</w:t>
      </w:r>
      <w:r w:rsidR="006128DF" w:rsidRPr="006128DF">
        <w:rPr>
          <w:lang w:val="en-CA"/>
        </w:rPr>
        <w:t xml:space="preserve"> </w:t>
      </w:r>
      <w:r w:rsidR="00A540CD">
        <w:rPr>
          <w:lang w:val="en-CA"/>
        </w:rPr>
        <w:t xml:space="preserve">they </w:t>
      </w:r>
      <w:r w:rsidR="00AC2EA1">
        <w:rPr>
          <w:lang w:val="en-CA"/>
        </w:rPr>
        <w:t xml:space="preserve">do not </w:t>
      </w:r>
      <w:r w:rsidR="0033548E">
        <w:rPr>
          <w:lang w:val="en-CA"/>
        </w:rPr>
        <w:t xml:space="preserve">satisfy the statistical properties of </w:t>
      </w:r>
      <w:r w:rsidR="006128DF" w:rsidRPr="006128DF">
        <w:rPr>
          <w:lang w:val="en-CA"/>
        </w:rPr>
        <w:t>Shannon</w:t>
      </w:r>
      <w:r w:rsidR="0033548E">
        <w:rPr>
          <w:lang w:val="en-CA"/>
        </w:rPr>
        <w:t>-Weiner</w:t>
      </w:r>
      <w:r w:rsidR="006128DF" w:rsidRPr="006128DF">
        <w:rPr>
          <w:lang w:val="en-CA"/>
        </w:rPr>
        <w:t xml:space="preserve"> </w:t>
      </w:r>
      <w:r w:rsidR="0033548E">
        <w:rPr>
          <w:lang w:val="en-CA"/>
        </w:rPr>
        <w:t>information</w:t>
      </w:r>
      <w:r w:rsidR="006128DF" w:rsidRPr="006128DF">
        <w:rPr>
          <w:lang w:val="en-CA"/>
        </w:rPr>
        <w:t>.</w:t>
      </w:r>
      <w:r w:rsidR="00F61421">
        <w:rPr>
          <w:lang w:val="en-CA"/>
        </w:rPr>
        <w:t xml:space="preserve"> A high value of either metric may represent high resolution (but some misinformation) or high accuracy (tempered by low resolution), or some intermediate compromise.</w:t>
      </w:r>
    </w:p>
    <w:p w14:paraId="02924000" w14:textId="07D5E4F6" w:rsidR="00EC442B" w:rsidRDefault="00EC442B" w:rsidP="00644FCB">
      <w:pPr>
        <w:pStyle w:val="Subsequentpara"/>
        <w:rPr>
          <w:lang w:val="en-CA"/>
        </w:rPr>
      </w:pPr>
      <w:r>
        <w:rPr>
          <w:lang w:val="en-CA" w:bidi="en-US"/>
        </w:rPr>
        <w:lastRenderedPageBreak/>
        <w:t xml:space="preserve">I used the </w:t>
      </w:r>
      <w:r>
        <w:rPr>
          <w:lang w:val="en-CA"/>
        </w:rPr>
        <w:t xml:space="preserve">quartet dissimilarity and normalised symmetric difference metrics to revisit the results of two simulation studies that </w:t>
      </w:r>
      <w:r>
        <w:rPr>
          <w:lang w:val="en-CA" w:bidi="en-US"/>
        </w:rPr>
        <w:t>evaluate different methods of phylogenetic reconstruction, in order to establish whether the results obtained remain valid when precision is considered alongside accuracy as a desideratum.</w:t>
      </w:r>
    </w:p>
    <w:p w14:paraId="5ECFF387" w14:textId="77777777" w:rsidR="009A244C" w:rsidRDefault="009A244C" w:rsidP="009A02E1">
      <w:pPr>
        <w:pStyle w:val="Heading1"/>
        <w:rPr>
          <w:lang w:bidi="en-US"/>
        </w:rPr>
      </w:pPr>
      <w:bookmarkStart w:id="1" w:name="_Toc453324579"/>
      <w:r>
        <w:rPr>
          <w:lang w:bidi="en-US"/>
        </w:rPr>
        <w:t>Methods</w:t>
      </w:r>
    </w:p>
    <w:bookmarkEnd w:id="1"/>
    <w:p w14:paraId="7E0FC00D" w14:textId="14C58283" w:rsidR="000A6C5D" w:rsidRDefault="000A6C5D" w:rsidP="000A6C5D">
      <w:pPr>
        <w:pStyle w:val="Heading2"/>
        <w:rPr>
          <w:lang w:val="en-CA" w:bidi="en-US"/>
        </w:rPr>
      </w:pPr>
      <w:r>
        <w:rPr>
          <w:lang w:val="en-CA" w:bidi="en-US"/>
        </w:rPr>
        <w:t>Data analysis</w:t>
      </w:r>
    </w:p>
    <w:p w14:paraId="33587E31" w14:textId="332DC434" w:rsidR="00CB75A2" w:rsidRDefault="00CC5AD4" w:rsidP="00EC442B">
      <w:pPr>
        <w:pStyle w:val="Subsequentpara"/>
        <w:ind w:firstLine="0"/>
        <w:rPr>
          <w:lang w:val="en-CA" w:bidi="en-US"/>
        </w:rPr>
      </w:pPr>
      <w:r>
        <w:rPr>
          <w:lang w:val="en-CA" w:bidi="en-US"/>
        </w:rPr>
        <w:t xml:space="preserve">Congreve and Lamsdell </w:t>
      </w:r>
      <w:r w:rsidR="002227E2">
        <w:rPr>
          <w:lang w:val="en-CA" w:bidi="en-US"/>
        </w:rPr>
        <w:fldChar w:fldCharType="begin" w:fldLock="1"/>
      </w:r>
      <w:r w:rsidR="00CB75A2">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label" : "volume", "suffix" : "; CL hereafter", "suppress-author" : 1, "uris" : [ "http://www.mendeley.com/documents/?uuid=0415ea90-8454-44b1-b142-36b493eddbb1" ] } ], "mendeley" : { "formattedCitation" : "(2016; CL hereafter)", "plainTextFormattedCitation" : "(2016; CL hereafter)", "previouslyFormattedCitation" : "(2016; CL hereafter)" }, "properties" : { "noteIndex" : 0 }, "schema" : "https://github.com/citation-style-language/schema/raw/master/csl-citation.json" }</w:instrText>
      </w:r>
      <w:r w:rsidR="002227E2">
        <w:rPr>
          <w:lang w:val="en-CA" w:bidi="en-US"/>
        </w:rPr>
        <w:fldChar w:fldCharType="separate"/>
      </w:r>
      <w:r w:rsidR="00CB75A2" w:rsidRPr="00CB75A2">
        <w:rPr>
          <w:noProof/>
          <w:lang w:val="en-CA" w:bidi="en-US"/>
        </w:rPr>
        <w:t>(2016; CL hereafter)</w:t>
      </w:r>
      <w:r w:rsidR="002227E2">
        <w:rPr>
          <w:lang w:val="en-CA" w:bidi="en-US"/>
        </w:rPr>
        <w:fldChar w:fldCharType="end"/>
      </w:r>
      <w:r w:rsidR="00844D1D">
        <w:rPr>
          <w:lang w:val="en-CA" w:bidi="en-US"/>
        </w:rPr>
        <w:t xml:space="preserve"> simulated </w:t>
      </w:r>
      <w:r w:rsidR="00B56836">
        <w:rPr>
          <w:lang w:val="en-CA" w:bidi="en-US"/>
        </w:rPr>
        <w:t xml:space="preserve">55-character </w:t>
      </w:r>
      <w:r w:rsidR="002D4E1C">
        <w:rPr>
          <w:lang w:val="en-CA" w:bidi="en-US"/>
        </w:rPr>
        <w:t>matrices</w:t>
      </w:r>
      <w:r w:rsidR="00844D1D">
        <w:rPr>
          <w:lang w:val="en-CA" w:bidi="en-US"/>
        </w:rPr>
        <w:t xml:space="preserve"> from a bifurcating </w:t>
      </w:r>
      <w:r w:rsidR="003806A8">
        <w:rPr>
          <w:lang w:val="en-CA" w:bidi="en-US"/>
        </w:rPr>
        <w:t xml:space="preserve">22-tip </w:t>
      </w:r>
      <w:r w:rsidR="00844D1D">
        <w:rPr>
          <w:lang w:val="en-CA" w:bidi="en-US"/>
        </w:rPr>
        <w:t xml:space="preserve">tree using </w:t>
      </w:r>
      <w:r w:rsidR="00B56836">
        <w:rPr>
          <w:lang w:val="en-CA" w:bidi="en-US"/>
        </w:rPr>
        <w:t xml:space="preserve">a Markov </w:t>
      </w:r>
      <w:r w:rsidR="00B56836">
        <w:rPr>
          <w:i/>
          <w:lang w:val="en-CA" w:bidi="en-US"/>
        </w:rPr>
        <w:t>k</w:t>
      </w:r>
      <w:r w:rsidR="00B56836">
        <w:rPr>
          <w:i/>
          <w:lang w:val="en-CA" w:bidi="en-US"/>
        </w:rPr>
        <w:softHyphen/>
      </w:r>
      <w:r w:rsidR="00B56836">
        <w:rPr>
          <w:lang w:val="en-CA" w:bidi="en-US"/>
        </w:rPr>
        <w:t xml:space="preserve">-state 1 parameter model </w:t>
      </w:r>
      <w:r w:rsidR="00B56836">
        <w:rPr>
          <w:lang w:val="en-CA" w:bidi="en-US"/>
        </w:rPr>
        <w:fldChar w:fldCharType="begin" w:fldLock="1"/>
      </w:r>
      <w:r w:rsidR="00F72A74">
        <w:rPr>
          <w:lang w:val="en-CA" w:bidi="en-US"/>
        </w:rPr>
        <w:instrText>ADDIN CSL_CITATION { "citationItems" : [ { "id" : "ITEM-1", "itemData" : { "DOI" : "10.1080/106351501753462876", "abstract" : "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 "author" : [ { "dropping-particle" : "", "family" : "Lewis", "given" : "Paul O", "non-dropping-particle" : "", "parse-names" : false, "suffix" : "" } ], "container-title" : "Systematic Biology", "genre" : "Journal Article", "id" : "ITEM-1", "issue" : "6", "issued" : { "date-parts" : [ [ "2001" ] ] }, "page" : "913-925", "title" : "A likelihood approach to estimating phylogeny from discrete morphological character data", "type" : "article-journal", "volume" : "50" }, "label" : "volume", "prefix" : "Mk1, ", "uris" : [ "http://www.mendeley.com/documents/?uuid=3247d63c-127b-48a7-b36d-bcd0ce0db10d" ] } ], "mendeley" : { "formattedCitation" : "(Mk1, Lewis 2001)", "plainTextFormattedCitation" : "(Mk1, Lewis 2001)", "previouslyFormattedCitation" : "(Mk1, Lewis 2001)" }, "properties" : { "noteIndex" : 0 }, "schema" : "https://github.com/citation-style-language/schema/raw/master/csl-citation.json" }</w:instrText>
      </w:r>
      <w:r w:rsidR="00B56836">
        <w:rPr>
          <w:lang w:val="en-CA" w:bidi="en-US"/>
        </w:rPr>
        <w:fldChar w:fldCharType="separate"/>
      </w:r>
      <w:r w:rsidR="00EC5D45" w:rsidRPr="00EC5D45">
        <w:rPr>
          <w:noProof/>
          <w:lang w:val="en-CA" w:bidi="en-US"/>
        </w:rPr>
        <w:t>(Mk1, Lewis 2001)</w:t>
      </w:r>
      <w:r w:rsidR="00B56836">
        <w:rPr>
          <w:lang w:val="en-CA" w:bidi="en-US"/>
        </w:rPr>
        <w:fldChar w:fldCharType="end"/>
      </w:r>
      <w:r w:rsidR="00B56836">
        <w:rPr>
          <w:lang w:val="en-CA" w:bidi="en-US"/>
        </w:rPr>
        <w:t xml:space="preserve"> with a gamma parameter </w:t>
      </w:r>
      <w:r w:rsidR="00B56836">
        <w:rPr>
          <w:lang w:val="en-CA" w:bidi="en-US"/>
        </w:rPr>
        <w:fldChar w:fldCharType="begin" w:fldLock="1"/>
      </w:r>
      <w:r w:rsidR="00EC5D45">
        <w:rPr>
          <w:lang w:val="en-CA" w:bidi="en-US"/>
        </w:rPr>
        <w:instrText>ADDIN CSL_CITATION { "citationItems" : [ { "id" : "ITEM-1", "itemData" : { "DOI" : "10.1371/journal.pone.0109210", "ISBN" : "1932-6203", "ISSN" : "1932-6203", "PMID" : "25279853", "abstract" : "Despite the introduction of likelihood-based methods for estimating phylogenetic trees from phenotypic data, parsimony remains the most widely-used optimality criterion for building trees from discrete morphological data. However, it has been known for decades that there are regions of solution space in which parsimony is a poor estimator of tree topology. Numerous software implementations of likelihood-based models for the estimation of phylogeny from discrete morphological data exist, especially for the Mk model of discrete character evolution. Here we explore the efficacy of Bayesian estimation of phylogeny, using the Mk model, under conditions that are commonly encountered in paleontological studies. Using simulated data, we describe the relative performances of parsimony and the Mk model under a range of realistic conditions that include common scenarios of missing data and rate heterogeneity.", "author" : [ { "dropping-particle" : "", "family" : "Wright", "given" : "April M", "non-dropping-particle" : "", "parse-names" : false, "suffix" : "" }, { "dropping-particle" : "", "family" : "Hillis", "given" : "David M", "non-dropping-particle" : "", "parse-names" : false, "suffix" : "" } ], "container-title" : "PLoS ONE", "id" : "ITEM-1", "issue" : "10", "issued" : { "date-parts" : [ [ "2014" ] ] }, "page" : "e109210", "title" : "Bayesian analysis using a simple likelihood model outperforms parsimony for estimation of phylogeny from discrete morphological data.", "type" : "article-journal", "volume" : "9" }, "uris" : [ "http://www.mendeley.com/documents/?uuid=7a98990f-48ea-4abb-a924-27a6f09d6cb0" ] } ], "mendeley" : { "formattedCitation" : "(Wright and Hillis 2014)", "plainTextFormattedCitation" : "(Wright and Hillis 2014)", "previouslyFormattedCitation" : "(Wright and Hillis 2014)" }, "properties" : { "noteIndex" : 0 }, "schema" : "https://github.com/citation-style-language/schema/raw/master/csl-citation.json" }</w:instrText>
      </w:r>
      <w:r w:rsidR="00B56836">
        <w:rPr>
          <w:lang w:val="en-CA" w:bidi="en-US"/>
        </w:rPr>
        <w:fldChar w:fldCharType="separate"/>
      </w:r>
      <w:r w:rsidR="00EC5D45" w:rsidRPr="00EC5D45">
        <w:rPr>
          <w:noProof/>
          <w:lang w:val="en-CA" w:bidi="en-US"/>
        </w:rPr>
        <w:t>(Wright and Hillis 2014)</w:t>
      </w:r>
      <w:r w:rsidR="00B56836">
        <w:rPr>
          <w:lang w:val="en-CA" w:bidi="en-US"/>
        </w:rPr>
        <w:fldChar w:fldCharType="end"/>
      </w:r>
      <w:r w:rsidR="00C96343" w:rsidRPr="00C96343">
        <w:rPr>
          <w:lang w:val="en-CA" w:bidi="en-US"/>
        </w:rPr>
        <w:t xml:space="preserve">. </w:t>
      </w:r>
      <w:r w:rsidR="00CB75A2">
        <w:rPr>
          <w:lang w:val="en-CA" w:bidi="en-US"/>
        </w:rPr>
        <w:t xml:space="preserve">O’Reilly et al. </w:t>
      </w:r>
      <w:r w:rsidR="00CB75A2">
        <w:rPr>
          <w:lang w:val="en-CA" w:bidi="en-US"/>
        </w:rPr>
        <w:fldChar w:fldCharType="begin" w:fldLock="1"/>
      </w:r>
      <w:r w:rsidR="00F05143">
        <w:rPr>
          <w:lang w:val="en-CA" w:bidi="en-US"/>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label" : "volume", "suffix" : "; OR hereafter", "suppress-author" : 1, "uris" : [ "http://www.mendeley.com/documents/?uuid=a3104b8e-ee39-4176-817f-619614104d3e" ] } ], "mendeley" : { "formattedCitation" : "(2016; OR hereafter)", "plainTextFormattedCitation" : "(2016; OR hereafter)", "previouslyFormattedCitation" : "(2016; OR hereafter)" }, "properties" : { "noteIndex" : 0 }, "schema" : "https://github.com/citation-style-language/schema/raw/master/csl-citation.json" }</w:instrText>
      </w:r>
      <w:r w:rsidR="00CB75A2">
        <w:rPr>
          <w:lang w:val="en-CA" w:bidi="en-US"/>
        </w:rPr>
        <w:fldChar w:fldCharType="separate"/>
      </w:r>
      <w:r w:rsidR="00CB75A2" w:rsidRPr="00CB75A2">
        <w:rPr>
          <w:noProof/>
          <w:lang w:val="en-CA" w:bidi="en-US"/>
        </w:rPr>
        <w:t>(2016; OR hereafter)</w:t>
      </w:r>
      <w:r w:rsidR="00CB75A2">
        <w:rPr>
          <w:lang w:val="en-CA" w:bidi="en-US"/>
        </w:rPr>
        <w:fldChar w:fldCharType="end"/>
      </w:r>
      <w:r w:rsidR="00CB75A2">
        <w:rPr>
          <w:lang w:val="en-CA" w:bidi="en-US"/>
        </w:rPr>
        <w:t xml:space="preserve"> simulated character matrices containing 100, 350 and 1000 characters from a bifurcating 75-tip tree using a modified HKY85 </w:t>
      </w:r>
      <w:r w:rsidR="00CB75A2">
        <w:rPr>
          <w:lang w:val="en-CA" w:bidi="en-US"/>
        </w:rPr>
        <w:fldChar w:fldCharType="begin" w:fldLock="1"/>
      </w:r>
      <w:r w:rsidR="00CB75A2">
        <w:rPr>
          <w:lang w:val="en-CA" w:bidi="en-US"/>
        </w:rPr>
        <w:instrText>ADDIN CSL_CITATION { "citationItems" : [ { "id" : "ITEM-1", "itemData" : { "DOI" : "10.1007/BF02101694", "ISBN" : "0022-2844", "ISSN" : "00222844", "PMID" : "3934395", "abstract" : "Summary A new statistical method for estimating divergence dates of species from DNA sequence data by a molecular clock approach is developed. This method takes into account effectively the information contained in a set of DNA sequence data. The molecular clock of mitochondrial DNA (mtDNA) was calibrated by setting the date of divergence between primates and ungulates at the Cretaceous-Tertiary boundary (65 million years ago), when the extinction of dinosaurs occurred. A generalized leastsquares method was applied in fitting a model to mtDNA sequence data, and the clock gave dates of 92.3\u00b111.7, 13.3\u00b11.5, 10.9\u00b11.2, 3.7\u00b10.6, and 2.7\u00b10.6 million years ago (where the second of each pair of numbers is the standard deviation) for the separation of mouse, gibbon, orangutan, gorilla, and chimpanzee, respectively, from the line leading to humans. Although there is some uncertainty in the clock, this dating may pose a problem for the widely believed hypothesis that the bipedal creatureAustralopithecus afarensis, which lived some 3.7 million years ago at Laetoli in Tanzania and at Hadar in Ethiopia, was ancestral to man and evolved after the human-ape splitting. Another likelier possibility is that mtDNA was transferred through hybridization between a proto-human and a protochimpanzee after the former had developed bipedalism.", "author" : [ { "dropping-particle" : "", "family" : "Hasegawa", "given" : "Masami", "non-dropping-particle" : "", "parse-names" : false, "suffix" : "" }, { "dropping-particle" : "", "family" : "Kishino", "given" : "Hirohisa", "non-dropping-particle" : "", "parse-names" : false, "suffix" : "" }, { "dropping-particle" : "", "family" : "Yano", "given" : "Taka aki", "non-dropping-particle" : "", "parse-names" : false, "suffix" : "" } ], "container-title" : "Journal of Molecular Evolution", "id" : "ITEM-1", "issue" : "2", "issued" : { "date-parts" : [ [ "1985" ] ] }, "page" : "160-174", "title" : "Dating of the human-ape splitting by a molecular clock of mitochondrial DNA", "type" : "article-journal", "volume" : "22" }, "uris" : [ "http://www.mendeley.com/documents/?uuid=ae76fddf-d9b0-4d93-9701-6265d7a9c397" ] } ], "mendeley" : { "formattedCitation" : "(Hasegawa &lt;i&gt;et al.&lt;/i&gt; 1985)", "plainTextFormattedCitation" : "(Hasegawa et al. 1985)", "previouslyFormattedCitation" : "(Hasegawa &lt;i&gt;et al.&lt;/i&gt; 1985)" }, "properties" : { "noteIndex" : 0 }, "schema" : "https://github.com/citation-style-language/schema/raw/master/csl-citation.json" }</w:instrText>
      </w:r>
      <w:r w:rsidR="00CB75A2">
        <w:rPr>
          <w:lang w:val="en-CA" w:bidi="en-US"/>
        </w:rPr>
        <w:fldChar w:fldCharType="separate"/>
      </w:r>
      <w:r w:rsidR="00CB75A2" w:rsidRPr="003806A8">
        <w:rPr>
          <w:noProof/>
          <w:lang w:val="en-CA" w:bidi="en-US"/>
        </w:rPr>
        <w:t xml:space="preserve">(Hasegawa </w:t>
      </w:r>
      <w:r w:rsidR="00CB75A2" w:rsidRPr="003806A8">
        <w:rPr>
          <w:i/>
          <w:noProof/>
          <w:lang w:val="en-CA" w:bidi="en-US"/>
        </w:rPr>
        <w:t>et al.</w:t>
      </w:r>
      <w:r w:rsidR="00CB75A2" w:rsidRPr="003806A8">
        <w:rPr>
          <w:noProof/>
          <w:lang w:val="en-CA" w:bidi="en-US"/>
        </w:rPr>
        <w:t xml:space="preserve"> 1985)</w:t>
      </w:r>
      <w:r w:rsidR="00CB75A2">
        <w:rPr>
          <w:lang w:val="en-CA" w:bidi="en-US"/>
        </w:rPr>
        <w:fldChar w:fldCharType="end"/>
      </w:r>
      <w:r w:rsidR="00CB75A2">
        <w:rPr>
          <w:lang w:val="en-CA" w:bidi="en-US"/>
        </w:rPr>
        <w:t xml:space="preserve"> model. </w:t>
      </w:r>
    </w:p>
    <w:p w14:paraId="5BD9751D" w14:textId="736D8DD6" w:rsidR="00F80B0A" w:rsidRDefault="00FE0F3C" w:rsidP="00CB75A2">
      <w:pPr>
        <w:pStyle w:val="Subsequentpara"/>
        <w:rPr>
          <w:lang w:val="en-CA" w:bidi="en-US"/>
        </w:rPr>
      </w:pPr>
      <w:r>
        <w:rPr>
          <w:lang w:val="en-CA" w:bidi="en-US"/>
        </w:rPr>
        <w:t xml:space="preserve">I </w:t>
      </w:r>
      <w:r w:rsidR="00B551CE">
        <w:rPr>
          <w:lang w:val="en-CA" w:bidi="en-US"/>
        </w:rPr>
        <w:t xml:space="preserve">used TNT v1.1 </w:t>
      </w:r>
      <w:r w:rsidR="00B551CE">
        <w:rPr>
          <w:lang w:val="en-CA" w:bidi="en-US"/>
        </w:rPr>
        <w:fldChar w:fldCharType="begin" w:fldLock="1"/>
      </w:r>
      <w:r w:rsidR="00F72A74">
        <w:rPr>
          <w:lang w:val="en-CA" w:bidi="en-US"/>
        </w:rPr>
        <w:instrText>ADDIN CSL_CITATION { "citationItems" : [ { "id" : "ITEM-1", "itemData" : { "DOI" : "10.1111/j.1096-0031.2008.00217.x", "ISBN" : "0748-3007", "author" : [ { "dropping-particle" : "", "family" : "Goloboff", "given" : "Pablo A.", "non-dropping-particle" : "", "parse-names" : false, "suffix" : "" }, { "dropping-particle" : "", "family" : "Farris", "given" : "James S.", "non-dropping-particle" : "", "parse-names" : false, "suffix" : "" }, { "dropping-particle" : "", "family" : "Nixon", "given" : "Kevin C.", "non-dropping-particle" : "", "parse-names" : false, "suffix" : "" } ], "container-title" : "Cladistics", "genre" : "Journal Article", "id" : "ITEM-1", "issue" : "5", "issued" : { "date-parts" : [ [ "2008" ] ] }, "page" : "774-786", "title" : "TNT, a free program for phylogenetic analysis", "type" : "article-journal", "volume" : "24" }, "uris" : [ "http://www.mendeley.com/documents/?uuid=577821f1-8802-40e2-bf8a-1ad0aa2d8bd7" ] } ], "mendeley" : { "formattedCitation" : "(Goloboff &lt;i&gt;et al.&lt;/i&gt; 2008)", "plainTextFormattedCitation" : "(Goloboff et al. 2008)", "previouslyFormattedCitation" : "(Goloboff &lt;i&gt;et al.&lt;/i&gt; 2008)" }, "properties" : { "noteIndex" : 0 }, "schema" : "https://github.com/citation-style-language/schema/raw/master/csl-citation.json" }</w:instrText>
      </w:r>
      <w:r w:rsidR="00B551CE">
        <w:rPr>
          <w:lang w:val="en-CA" w:bidi="en-US"/>
        </w:rPr>
        <w:fldChar w:fldCharType="separate"/>
      </w:r>
      <w:r w:rsidR="00EC5D45" w:rsidRPr="00EC5D45">
        <w:rPr>
          <w:noProof/>
          <w:lang w:val="en-CA" w:bidi="en-US"/>
        </w:rPr>
        <w:t xml:space="preserve">(Goloboff </w:t>
      </w:r>
      <w:r w:rsidR="00EC5D45" w:rsidRPr="00EC5D45">
        <w:rPr>
          <w:i/>
          <w:noProof/>
          <w:lang w:val="en-CA" w:bidi="en-US"/>
        </w:rPr>
        <w:t>et al.</w:t>
      </w:r>
      <w:r w:rsidR="00EC5D45" w:rsidRPr="00EC5D45">
        <w:rPr>
          <w:noProof/>
          <w:lang w:val="en-CA" w:bidi="en-US"/>
        </w:rPr>
        <w:t xml:space="preserve"> 2008)</w:t>
      </w:r>
      <w:r w:rsidR="00B551CE">
        <w:rPr>
          <w:lang w:val="en-CA" w:bidi="en-US"/>
        </w:rPr>
        <w:fldChar w:fldCharType="end"/>
      </w:r>
      <w:r w:rsidR="00B551CE">
        <w:rPr>
          <w:lang w:val="en-CA" w:bidi="en-US"/>
        </w:rPr>
        <w:t xml:space="preserve"> to conduct </w:t>
      </w:r>
      <w:r>
        <w:rPr>
          <w:lang w:val="en-CA" w:bidi="en-US"/>
        </w:rPr>
        <w:t>p</w:t>
      </w:r>
      <w:r w:rsidR="00AA0089">
        <w:rPr>
          <w:lang w:val="en-CA" w:bidi="en-US"/>
        </w:rPr>
        <w:t>arsimony search</w:t>
      </w:r>
      <w:r w:rsidR="00695F7C">
        <w:rPr>
          <w:lang w:val="en-CA" w:bidi="en-US"/>
        </w:rPr>
        <w:t>es</w:t>
      </w:r>
      <w:r w:rsidR="00AA0089">
        <w:rPr>
          <w:lang w:val="en-CA" w:bidi="en-US"/>
        </w:rPr>
        <w:t xml:space="preserve"> </w:t>
      </w:r>
      <w:r w:rsidR="00CC5AD4">
        <w:rPr>
          <w:lang w:val="en-CA" w:bidi="en-US"/>
        </w:rPr>
        <w:t xml:space="preserve">on each of these matrices under </w:t>
      </w:r>
      <w:r w:rsidR="00B03D2C">
        <w:rPr>
          <w:lang w:val="en-CA" w:bidi="en-US"/>
        </w:rPr>
        <w:t xml:space="preserve">equal </w:t>
      </w:r>
      <w:r>
        <w:rPr>
          <w:lang w:val="en-CA" w:bidi="en-US"/>
        </w:rPr>
        <w:t xml:space="preserve">and </w:t>
      </w:r>
      <w:r w:rsidR="00B03D2C">
        <w:rPr>
          <w:lang w:val="en-CA" w:bidi="en-US"/>
        </w:rPr>
        <w:t>implied weight</w:t>
      </w:r>
      <w:r w:rsidR="00B551CE">
        <w:rPr>
          <w:lang w:val="en-CA" w:bidi="en-US"/>
        </w:rPr>
        <w:t>s,</w:t>
      </w:r>
      <w:r w:rsidR="00AB367C">
        <w:rPr>
          <w:lang w:val="en-CA" w:bidi="en-US"/>
        </w:rPr>
        <w:t xml:space="preserve"> </w:t>
      </w:r>
      <w:r w:rsidR="00E7326F">
        <w:rPr>
          <w:lang w:val="en-CA" w:bidi="en-US"/>
        </w:rPr>
        <w:t>using</w:t>
      </w:r>
      <w:r w:rsidR="005777EC">
        <w:rPr>
          <w:lang w:val="en-CA" w:bidi="en-US"/>
        </w:rPr>
        <w:t xml:space="preserve"> </w:t>
      </w:r>
      <w:r w:rsidR="00AA0089">
        <w:rPr>
          <w:lang w:val="en-CA" w:bidi="en-US"/>
        </w:rPr>
        <w:t xml:space="preserve">the parsimony ratchet </w:t>
      </w:r>
      <w:r w:rsidR="00AA0089">
        <w:rPr>
          <w:lang w:val="en-CA" w:bidi="en-US"/>
        </w:rPr>
        <w:fldChar w:fldCharType="begin" w:fldLock="1"/>
      </w:r>
      <w:r w:rsidR="00EC5D45">
        <w:rPr>
          <w:lang w:val="en-CA" w:bidi="en-US"/>
        </w:rPr>
        <w:instrText>ADDIN CSL_CITATION { "citationItems" : [ { "id" : "ITEM-1", "itemData" : { "DOI" : "10.1111/j.1096-0031.1999.tb00277.x", "ISSN" : "0748-3007", "author" : [ { "dropping-particle" : "", "family" : "Nixon", "given" : "Kevin C.", "non-dropping-particle" : "", "parse-names" : false, "suffix" : "" } ], "container-title" : "Cladistics", "id" : "ITEM-1", "issue" : "4", "issued" : { "date-parts" : [ [ "1999", "12" ] ] }, "page" : "407-414", "title" : "The Parsimony Ratchet, a new method for rapid parsimony analysis", "type" : "article-journal", "volume" : "15" }, "uris" : [ "http://www.mendeley.com/documents/?uuid=0c5fc7f5-ff67-4558-b8f6-36213a094e39" ] } ], "mendeley" : { "formattedCitation" : "(Nixon 1999)", "plainTextFormattedCitation" : "(Nixon 1999)", "previouslyFormattedCitation" : "(Nixon 1999)" }, "properties" : { "noteIndex" : 0 }, "schema" : "https://github.com/citation-style-language/schema/raw/master/csl-citation.json" }</w:instrText>
      </w:r>
      <w:r w:rsidR="00AA0089">
        <w:rPr>
          <w:lang w:val="en-CA" w:bidi="en-US"/>
        </w:rPr>
        <w:fldChar w:fldCharType="separate"/>
      </w:r>
      <w:r w:rsidR="00EC5D45" w:rsidRPr="00EC5D45">
        <w:rPr>
          <w:noProof/>
          <w:lang w:val="en-CA" w:bidi="en-US"/>
        </w:rPr>
        <w:t>(Nixon 1999)</w:t>
      </w:r>
      <w:r w:rsidR="00AA0089">
        <w:rPr>
          <w:lang w:val="en-CA" w:bidi="en-US"/>
        </w:rPr>
        <w:fldChar w:fldCharType="end"/>
      </w:r>
      <w:r w:rsidR="00AA0089">
        <w:rPr>
          <w:lang w:val="en-CA" w:bidi="en-US"/>
        </w:rPr>
        <w:t xml:space="preserve"> and sectorial search </w:t>
      </w:r>
      <w:r w:rsidR="00AA0089">
        <w:rPr>
          <w:lang w:val="en-CA" w:bidi="en-US"/>
        </w:rPr>
        <w:fldChar w:fldCharType="begin" w:fldLock="1"/>
      </w:r>
      <w:r w:rsidR="00EC5D45">
        <w:rPr>
          <w:lang w:val="en-CA" w:bidi="en-US"/>
        </w:rPr>
        <w:instrText>ADDIN CSL_CITATION { "citationItems" : [ { "id" : "ITEM-1", "itemData" : { "DOI" : "10.1006/clad.1999.0122", "ISSN" : "07483007", "author" : [ { "dropping-particle" : "", "family" : "Goloboff", "given" : "Pablo A.", "non-dropping-particle" : "", "parse-names" : false, "suffix" : "" } ], "container-title" : "Cladistics", "id" : "ITEM-1", "issue" : "4", "issued" : { "date-parts" : [ [ "1999", "12" ] ] }, "page" : "415-428", "title" : "Analyzing large data sets in reasonable times: solutions for composite optima", "type" : "article-journal", "volume" : "15" }, "uris" : [ "http://www.mendeley.com/documents/?uuid=a0b5a028-7b4f-459c-bb94-4b26036c9f6d" ] } ], "mendeley" : { "formattedCitation" : "(Goloboff 1999)", "plainTextFormattedCitation" : "(Goloboff 1999)", "previouslyFormattedCitation" : "(Goloboff 1999)" }, "properties" : { "noteIndex" : 0 }, "schema" : "https://github.com/citation-style-language/schema/raw/master/csl-citation.json" }</w:instrText>
      </w:r>
      <w:r w:rsidR="00AA0089">
        <w:rPr>
          <w:lang w:val="en-CA" w:bidi="en-US"/>
        </w:rPr>
        <w:fldChar w:fldCharType="separate"/>
      </w:r>
      <w:r w:rsidR="00EC5D45" w:rsidRPr="00EC5D45">
        <w:rPr>
          <w:noProof/>
          <w:lang w:val="en-CA" w:bidi="en-US"/>
        </w:rPr>
        <w:t>(Goloboff 1999)</w:t>
      </w:r>
      <w:r w:rsidR="00AA0089">
        <w:rPr>
          <w:lang w:val="en-CA" w:bidi="en-US"/>
        </w:rPr>
        <w:fldChar w:fldCharType="end"/>
      </w:r>
      <w:r w:rsidR="00AA0089">
        <w:rPr>
          <w:lang w:val="en-CA" w:bidi="en-US"/>
        </w:rPr>
        <w:t xml:space="preserve"> </w:t>
      </w:r>
      <w:r w:rsidR="009D7DE4">
        <w:rPr>
          <w:lang w:val="en-CA" w:bidi="en-US"/>
        </w:rPr>
        <w:t xml:space="preserve">heuristics </w:t>
      </w:r>
      <w:r w:rsidR="00AA0089">
        <w:rPr>
          <w:lang w:val="en-CA" w:bidi="en-US"/>
        </w:rPr>
        <w:t>(</w:t>
      </w:r>
      <w:r w:rsidR="005777EC">
        <w:rPr>
          <w:lang w:val="en-CA" w:bidi="en-US"/>
        </w:rPr>
        <w:t>search options</w:t>
      </w:r>
      <w:r w:rsidR="00AA0089">
        <w:rPr>
          <w:lang w:val="en-CA" w:bidi="en-US"/>
        </w:rPr>
        <w:t>:</w:t>
      </w:r>
      <w:r w:rsidR="005777EC">
        <w:rPr>
          <w:lang w:val="en-CA" w:bidi="en-US"/>
        </w:rPr>
        <w:t xml:space="preserve"> </w:t>
      </w:r>
      <w:proofErr w:type="spellStart"/>
      <w:r w:rsidR="005777EC" w:rsidRPr="005777EC">
        <w:rPr>
          <w:rStyle w:val="CodeChar"/>
          <w:lang w:val="en-CA"/>
        </w:rPr>
        <w:t>xmult:hits</w:t>
      </w:r>
      <w:proofErr w:type="spellEnd"/>
      <w:r w:rsidR="005777EC" w:rsidRPr="005777EC">
        <w:rPr>
          <w:rStyle w:val="CodeChar"/>
          <w:lang w:val="en-CA"/>
        </w:rPr>
        <w:t xml:space="preserve"> 20 l</w:t>
      </w:r>
      <w:r w:rsidR="00E7326F">
        <w:rPr>
          <w:rStyle w:val="CodeChar"/>
          <w:lang w:val="en-CA"/>
        </w:rPr>
        <w:t xml:space="preserve">evel 4 </w:t>
      </w:r>
      <w:proofErr w:type="spellStart"/>
      <w:r w:rsidR="00E7326F">
        <w:rPr>
          <w:rStyle w:val="CodeChar"/>
          <w:lang w:val="en-CA"/>
        </w:rPr>
        <w:t>chklevel</w:t>
      </w:r>
      <w:proofErr w:type="spellEnd"/>
      <w:r w:rsidR="00E7326F">
        <w:rPr>
          <w:rStyle w:val="CodeChar"/>
          <w:lang w:val="en-CA"/>
        </w:rPr>
        <w:t xml:space="preserve"> 5 rat10 drift10</w:t>
      </w:r>
      <w:r w:rsidR="00AA0089">
        <w:rPr>
          <w:lang w:val="en-CA" w:bidi="en-US"/>
        </w:rPr>
        <w:t>)</w:t>
      </w:r>
      <w:r w:rsidR="00B551CE">
        <w:rPr>
          <w:lang w:val="en-CA" w:bidi="en-US"/>
        </w:rPr>
        <w:t xml:space="preserve">. I took </w:t>
      </w:r>
      <w:r w:rsidR="007C0721">
        <w:rPr>
          <w:lang w:val="en-CA" w:bidi="en-US"/>
        </w:rPr>
        <w:t>a strict consensus of all optimal trees</w:t>
      </w:r>
      <w:r w:rsidR="00DC2030">
        <w:rPr>
          <w:lang w:val="en-CA" w:bidi="en-US"/>
        </w:rPr>
        <w:t xml:space="preserve"> </w:t>
      </w:r>
      <w:r w:rsidR="00B551CE">
        <w:rPr>
          <w:lang w:val="en-CA" w:bidi="en-US"/>
        </w:rPr>
        <w:t xml:space="preserve">obtained </w:t>
      </w:r>
      <w:r w:rsidR="00DC2030">
        <w:rPr>
          <w:lang w:val="en-CA" w:bidi="en-US"/>
        </w:rPr>
        <w:t xml:space="preserve">under equal weights, and under implied weights </w:t>
      </w:r>
      <w:r w:rsidR="00DC2030">
        <w:rPr>
          <w:lang w:val="en-CA" w:bidi="en-US"/>
        </w:rPr>
        <w:fldChar w:fldCharType="begin" w:fldLock="1"/>
      </w:r>
      <w:r w:rsidR="00F72A74">
        <w:rPr>
          <w:lang w:val="en-CA" w:bidi="en-US"/>
        </w:rPr>
        <w:instrText>ADDIN CSL_CITATION { "citationItems" : [ { "id" : "ITEM-1", "itemData" : { "DOI" : "10.1111/j.1096-0031.1993.tb00209.x", "author" : [ { "dropping-particle" : "", "family" : "Goloboff", "given" : "Pablo A.", "non-dropping-particle" : "", "parse-names" : false, "suffix" : "" } ], "container-title" : "Cladistics", "genre" : "Journal Article", "id" : "ITEM-1", "issue" : "1", "issued" : { "date-parts" : [ [ "1993" ] ] }, "note" : "1096-0031", "page" : "83-91", "publisher" : "Blackwell Publishing Ltd", "title" : "Estimating character weights during tree search", "type" : "article-journal", "volume" : "9" }, "uris" : [ "http://www.mendeley.com/documents/?uuid=43c2cf80-44ff-44d9-a075-207f4ff472e0" ] } ], "mendeley" : { "formattedCitation" : "(Goloboff 1993)", "plainTextFormattedCitation" : "(Goloboff 1993)", "previouslyFormattedCitation" : "(Goloboff 1993)" }, "properties" : { "noteIndex" : 0 }, "schema" : "https://github.com/citation-style-language/schema/raw/master/csl-citation.json" }</w:instrText>
      </w:r>
      <w:r w:rsidR="00DC2030">
        <w:rPr>
          <w:lang w:val="en-CA" w:bidi="en-US"/>
        </w:rPr>
        <w:fldChar w:fldCharType="separate"/>
      </w:r>
      <w:r w:rsidR="00EC5D45" w:rsidRPr="00EC5D45">
        <w:rPr>
          <w:noProof/>
          <w:lang w:val="en-CA" w:bidi="en-US"/>
        </w:rPr>
        <w:t>(Goloboff 1993)</w:t>
      </w:r>
      <w:r w:rsidR="00DC2030">
        <w:rPr>
          <w:lang w:val="en-CA" w:bidi="en-US"/>
        </w:rPr>
        <w:fldChar w:fldCharType="end"/>
      </w:r>
      <w:r w:rsidR="005E367F">
        <w:rPr>
          <w:lang w:val="en-CA" w:bidi="en-US"/>
        </w:rPr>
        <w:t xml:space="preserve"> at </w:t>
      </w:r>
      <w:r w:rsidR="00CB75A2">
        <w:rPr>
          <w:lang w:val="en-CA" w:bidi="en-US"/>
        </w:rPr>
        <w:t xml:space="preserve">the </w:t>
      </w:r>
      <w:r w:rsidR="00DC2030">
        <w:rPr>
          <w:lang w:val="en-CA" w:bidi="en-US"/>
        </w:rPr>
        <w:t>concavity constant</w:t>
      </w:r>
      <w:r w:rsidR="00E87B26">
        <w:rPr>
          <w:lang w:val="en-CA" w:bidi="en-US"/>
        </w:rPr>
        <w:t xml:space="preserve">s </w:t>
      </w:r>
      <w:r w:rsidR="00CB75A2">
        <w:rPr>
          <w:lang w:val="en-CA" w:bidi="en-US"/>
        </w:rPr>
        <w:t xml:space="preserve">used in each respective study (CL: </w:t>
      </w:r>
      <w:r w:rsidR="00E87B26">
        <w:rPr>
          <w:i/>
          <w:lang w:val="en-CA" w:bidi="en-US"/>
        </w:rPr>
        <w:t xml:space="preserve">k </w:t>
      </w:r>
      <w:r w:rsidR="00292BD1">
        <w:rPr>
          <w:lang w:val="en-CA" w:bidi="en-US"/>
        </w:rPr>
        <w:t>= 1, 2, 3, 5 and 10</w:t>
      </w:r>
      <w:r w:rsidR="00CB75A2">
        <w:rPr>
          <w:lang w:val="en-CA" w:bidi="en-US"/>
        </w:rPr>
        <w:t xml:space="preserve">; OR: </w:t>
      </w:r>
      <w:r w:rsidR="00CB75A2">
        <w:rPr>
          <w:i/>
          <w:lang w:val="en-CA" w:bidi="en-US"/>
        </w:rPr>
        <w:t xml:space="preserve">k </w:t>
      </w:r>
      <w:r w:rsidR="00CB75A2">
        <w:rPr>
          <w:lang w:val="en-CA" w:bidi="en-US"/>
        </w:rPr>
        <w:t>= 2, 3, 5, 10, 20 and 200)</w:t>
      </w:r>
      <w:r w:rsidR="006E6C8B">
        <w:rPr>
          <w:lang w:val="en-CA" w:bidi="en-US"/>
        </w:rPr>
        <w:t xml:space="preserve">. </w:t>
      </w:r>
      <w:r w:rsidR="006E6C8B" w:rsidRPr="006A0D36">
        <w:rPr>
          <w:lang w:val="en-CA" w:bidi="en-US"/>
        </w:rPr>
        <w:t>For</w:t>
      </w:r>
      <w:r w:rsidR="006E6C8B">
        <w:rPr>
          <w:lang w:val="en-CA" w:bidi="en-US"/>
        </w:rPr>
        <w:t xml:space="preserve"> each dataset I generated a further strict consensus of all trees that were optimal under any of the concavity constants</w:t>
      </w:r>
      <w:r w:rsidR="00E90ABC">
        <w:rPr>
          <w:lang w:val="en-CA" w:bidi="en-US"/>
        </w:rPr>
        <w:t xml:space="preserve"> –</w:t>
      </w:r>
      <w:r w:rsidR="000A6C5D">
        <w:rPr>
          <w:lang w:val="en-CA" w:bidi="en-US"/>
        </w:rPr>
        <w:t xml:space="preserve"> </w:t>
      </w:r>
      <w:r w:rsidR="00CB75A2">
        <w:rPr>
          <w:lang w:val="en-CA" w:bidi="en-US"/>
        </w:rPr>
        <w:t>excluding the unreasonable value of</w:t>
      </w:r>
      <w:r w:rsidR="00B551CE">
        <w:rPr>
          <w:lang w:val="en-CA" w:bidi="en-US"/>
        </w:rPr>
        <w:t xml:space="preserve"> </w:t>
      </w:r>
      <w:r w:rsidR="006A0D36" w:rsidRPr="006A0D36">
        <w:rPr>
          <w:i/>
          <w:lang w:val="en-CA" w:bidi="en-US"/>
        </w:rPr>
        <w:t>k</w:t>
      </w:r>
      <w:r w:rsidR="006A0D36">
        <w:rPr>
          <w:lang w:val="en-CA" w:bidi="en-US"/>
        </w:rPr>
        <w:t xml:space="preserve"> = 1</w:t>
      </w:r>
      <w:r w:rsidR="00842D10">
        <w:rPr>
          <w:lang w:val="en-CA" w:bidi="en-US"/>
        </w:rPr>
        <w:t>,</w:t>
      </w:r>
      <w:r w:rsidR="00B551CE">
        <w:rPr>
          <w:lang w:val="en-CA" w:bidi="en-US"/>
        </w:rPr>
        <w:t xml:space="preserve"> </w:t>
      </w:r>
      <w:r w:rsidR="00842D10">
        <w:rPr>
          <w:lang w:val="en-CA" w:bidi="en-US"/>
        </w:rPr>
        <w:t xml:space="preserve">as this </w:t>
      </w:r>
      <w:r w:rsidR="006A0D36">
        <w:rPr>
          <w:lang w:val="en-CA" w:bidi="en-US"/>
        </w:rPr>
        <w:t xml:space="preserve">represents </w:t>
      </w:r>
      <w:r w:rsidR="00B551CE">
        <w:rPr>
          <w:lang w:val="en-CA" w:bidi="en-US"/>
        </w:rPr>
        <w:t xml:space="preserve">the </w:t>
      </w:r>
      <w:r w:rsidR="006A0D36">
        <w:rPr>
          <w:lang w:val="en-CA" w:bidi="en-US"/>
        </w:rPr>
        <w:t xml:space="preserve">extreme philosophy </w:t>
      </w:r>
      <w:r w:rsidR="00B551CE">
        <w:rPr>
          <w:lang w:val="en-CA" w:bidi="en-US"/>
        </w:rPr>
        <w:fldChar w:fldCharType="begin" w:fldLock="1"/>
      </w:r>
      <w:r w:rsidR="00EC5D45">
        <w:rPr>
          <w:lang w:val="en-CA" w:bidi="en-US"/>
        </w:rPr>
        <w:instrText>ADDIN CSL_CITATION { "citationItems" : [ { "id" : "ITEM-1", "itemData" : { "DOI" : "10.1038/nature14573", "ISSN" : "14764687", "abstract" : "The molecularly defined clade Ecdysozoa comprises the panarthropods (Euarthropoda, Onychophora and Tardigrada) and the cycloneuralian worms (Nematoda, Nematomorpha, Priapulida, Loricifera and Kinorhyncha). These disparate phyla are united by their means of moulting, but otherwise share few morphological characters--none of which has a meaningful fossilization potential. As such, the early evolutionary history of the group as a whole is largely uncharted. Here we redescribe the 508-million-year-old stem-group onychophoran Hallucigenia sparsa from the mid-Cambrian Burgess Shale. We document an elongate head with a pair of simple eyes, a terminal buccal chamber containing a radial array of sclerotized elements, and a differentiated foregut that is lined with acicular teeth. The radial elements and pharyngeal teeth resemble the sclerotized circumoral elements and pharyngeal teeth expressed in tardigrades, stem-group euarthropods and cycloneuralian worms. Phylogenetic results indicate that equivalent structures characterized the ancestral panarthropod and, seemingly, the ancestral ecdysozoan, demonstrating the deep homology of panarthropod and cycloneuralian mouthparts, and providing an anatomical synapomorphy for the ecdysozoan supergroup.", "author" : [ { "dropping-particle" : "", "family" : "Smith", "given" : "Martin Ross", "non-dropping-particle" : "", "parse-names" : false, "suffix" : "" }, { "dropping-particle" : "", "family" : "Caron", "given" : "Jean-Bernard", "non-dropping-particle" : "", "parse-names" : false, "suffix" : "" } ], "container-title" : "Nature", "id" : "ITEM-1", "issue" : "7558", "issued" : { "date-parts" : [ [ "2015" ] ] }, "page" : "75\u201378", "title" : "~Hallucigenia~\u2019s head and the pharyngeal armature of early ecdysozoans", "type" : "article-journal", "volume" : "523" }, "uris" : [ "http://www.mendeley.com/documents/?uuid=59ef554c-d4d9-4d7f-a8e1-18dde12bdb2d" ] } ], "mendeley" : { "formattedCitation" : "(Smith and Caron 2015)", "plainTextFormattedCitation" : "(Smith and Caron 2015)", "previouslyFormattedCitation" : "(Smith and Caron 2015)" }, "properties" : { "noteIndex" : 0 }, "schema" : "https://github.com/citation-style-language/schema/raw/master/csl-citation.json" }</w:instrText>
      </w:r>
      <w:r w:rsidR="00B551CE">
        <w:rPr>
          <w:lang w:val="en-CA" w:bidi="en-US"/>
        </w:rPr>
        <w:fldChar w:fldCharType="separate"/>
      </w:r>
      <w:r w:rsidR="00EC5D45" w:rsidRPr="00EC5D45">
        <w:rPr>
          <w:noProof/>
          <w:lang w:val="en-CA" w:bidi="en-US"/>
        </w:rPr>
        <w:t>(Smith and Caron 2015)</w:t>
      </w:r>
      <w:r w:rsidR="00B551CE">
        <w:rPr>
          <w:lang w:val="en-CA" w:bidi="en-US"/>
        </w:rPr>
        <w:fldChar w:fldCharType="end"/>
      </w:r>
      <w:r w:rsidR="00B551CE">
        <w:rPr>
          <w:lang w:val="en-CA" w:bidi="en-US"/>
        </w:rPr>
        <w:t xml:space="preserve"> that </w:t>
      </w:r>
      <w:r w:rsidR="006A0D36">
        <w:rPr>
          <w:lang w:val="en-CA" w:bidi="en-US"/>
        </w:rPr>
        <w:t>each step beyond the first makes a negligible contribution to tree score.</w:t>
      </w:r>
    </w:p>
    <w:p w14:paraId="4BD5CB14" w14:textId="74E8FBBF" w:rsidR="00B34CA1" w:rsidRPr="00B34CA1" w:rsidRDefault="003806A8" w:rsidP="00CB75A2">
      <w:pPr>
        <w:pStyle w:val="Subsequentpara"/>
        <w:rPr>
          <w:lang w:val="en-CA" w:bidi="en-US"/>
        </w:rPr>
      </w:pPr>
      <w:r>
        <w:rPr>
          <w:lang w:val="en-CA" w:bidi="en-US"/>
        </w:rPr>
        <w:t xml:space="preserve">I also generated majority-rule consensus trees in MrBayes 3.2.2 </w:t>
      </w:r>
      <w:r>
        <w:rPr>
          <w:lang w:val="en-CA" w:bidi="en-US"/>
        </w:rPr>
        <w:fldChar w:fldCharType="begin" w:fldLock="1"/>
      </w:r>
      <w:r>
        <w:rPr>
          <w:lang w:val="en-CA" w:bidi="en-US"/>
        </w:rPr>
        <w:instrText>ADDIN CSL_CITATION { "citationItems" : [ { "id" : "ITEM-1", "itemData" : { "DOI" : "10.1093/bioinformatics/17.8.754", "abstract" : "Summary: The program MRBAYES performs Bayesian inference of phylogeny using a variant of Markov chain Monte Carlo.Availability: MRBAYES, including the source code, documentation, sample data files, and an executable, is available at http://brahms.biology.rochester.edu/software.html.Contact: johnh@brahms.biology.rochester.edu", "author" : [ { "dropping-particle" : "", "family" : "Huelsenbeck", "given" : "John P", "non-dropping-particle" : "", "parse-names" : false, "suffix" : "" }, { "dropping-particle" : "", "family" : "Ronquist", "given" : "Fredrik", "non-dropping-particle" : "", "parse-names" : false, "suffix" : "" } ], "container-title" : "Bioinformatics", "genre" : "Journal Article", "id" : "ITEM-1", "issue" : "8", "issued" : { "date-parts" : [ [ "2001" ] ] }, "page" : "754-755", "title" : "MRBAYES: Bayesian inference of phylogenetic trees", "type" : "article-journal", "volume" : "17" }, "uris" : [ "http://www.mendeley.com/documents/?uuid=0a7f4e64-17b8-4c49-8097-3b68b1fa23af" ] } ], "mendeley" : { "formattedCitation" : "(Huelsenbeck and Ronquist 2001)", "plainTextFormattedCitation" : "(Huelsenbeck and Ronquist 2001)", "previouslyFormattedCitation" : "(Huelsenbeck and Ronquist 2001)" }, "properties" : { "noteIndex" : 0 }, "schema" : "https://github.com/citation-style-language/schema/raw/master/csl-citation.json" }</w:instrText>
      </w:r>
      <w:r>
        <w:rPr>
          <w:lang w:val="en-CA" w:bidi="en-US"/>
        </w:rPr>
        <w:fldChar w:fldCharType="separate"/>
      </w:r>
      <w:r w:rsidRPr="00EC5D45">
        <w:rPr>
          <w:noProof/>
          <w:lang w:val="en-CA" w:bidi="en-US"/>
        </w:rPr>
        <w:t>(Huelsenbeck and Ronquist 2001)</w:t>
      </w:r>
      <w:r>
        <w:rPr>
          <w:lang w:val="en-CA" w:bidi="en-US"/>
        </w:rPr>
        <w:fldChar w:fldCharType="end"/>
      </w:r>
      <w:r>
        <w:rPr>
          <w:lang w:val="en-CA" w:bidi="en-US"/>
        </w:rPr>
        <w:t xml:space="preserve"> using an Mk model </w:t>
      </w:r>
      <w:r>
        <w:rPr>
          <w:lang w:val="en-CA" w:bidi="en-US"/>
        </w:rPr>
        <w:fldChar w:fldCharType="begin" w:fldLock="1"/>
      </w:r>
      <w:r>
        <w:rPr>
          <w:lang w:val="en-CA" w:bidi="en-US"/>
        </w:rPr>
        <w:instrText>ADDIN CSL_CITATION { "citationItems" : [ { "id" : "ITEM-1", "itemData" : { "DOI" : "10.1080/106351501753462876", "abstract" : "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 "author" : [ { "dropping-particle" : "", "family" : "Lewis", "given" : "Paul O", "non-dropping-particle" : "", "parse-names" : false, "suffix" : "" } ], "container-title" : "Systematic Biology", "genre" : "Journal Article", "id" : "ITEM-1", "issue" : "6", "issued" : { "date-parts" : [ [ "2001" ] ] }, "page" : "913-925", "title" : "A likelihood approach to estimating phylogeny from discrete morphological character data", "type" : "article-journal", "volume" : "50" }, "uris" : [ "http://www.mendeley.com/documents/?uuid=3247d63c-127b-48a7-b36d-bcd0ce0db10d" ] } ], "mendeley" : { "formattedCitation" : "(Lewis 2001)", "plainTextFormattedCitation" : "(Lewis 2001)", "previouslyFormattedCitation" : "(Lewis 2001)" }, "properties" : { "noteIndex" : 0 }, "schema" : "https://github.com/citation-style-language/schema/raw/master/csl-citation.json" }</w:instrText>
      </w:r>
      <w:r>
        <w:rPr>
          <w:lang w:val="en-CA" w:bidi="en-US"/>
        </w:rPr>
        <w:fldChar w:fldCharType="separate"/>
      </w:r>
      <w:r w:rsidRPr="00EC5D45">
        <w:rPr>
          <w:noProof/>
          <w:lang w:val="en-CA" w:bidi="en-US"/>
        </w:rPr>
        <w:t>(Lewis 2001)</w:t>
      </w:r>
      <w:r>
        <w:rPr>
          <w:lang w:val="en-CA" w:bidi="en-US"/>
        </w:rPr>
        <w:fldChar w:fldCharType="end"/>
      </w:r>
      <w:r>
        <w:rPr>
          <w:lang w:val="en-CA" w:bidi="en-US"/>
        </w:rPr>
        <w:t>, with rates distributed according to a gamma parameter</w:t>
      </w:r>
      <w:r w:rsidR="00C96343" w:rsidRPr="00C96343">
        <w:rPr>
          <w:lang w:val="en-CA" w:bidi="en-US"/>
        </w:rPr>
        <w:t xml:space="preserve">. </w:t>
      </w:r>
      <w:r>
        <w:rPr>
          <w:lang w:val="en-CA" w:bidi="en-US"/>
        </w:rPr>
        <w:t xml:space="preserve">I combined results from four runs of four chains, sampling every 10 000 generations </w:t>
      </w:r>
      <w:r>
        <w:rPr>
          <w:lang w:val="en-CA" w:bidi="en-US"/>
        </w:rPr>
        <w:lastRenderedPageBreak/>
        <w:t>for 10 000 000 generations, then discarding the first 40% of samples as burn-in (topology parameter: 0.999 &lt; PSRF &lt; 1.001; ESS &gt; 400)</w:t>
      </w:r>
      <w:r w:rsidR="00C96343" w:rsidRPr="00C96343">
        <w:rPr>
          <w:lang w:val="en-CA" w:bidi="en-US"/>
        </w:rPr>
        <w:t xml:space="preserve">. </w:t>
      </w:r>
      <w:r>
        <w:rPr>
          <w:lang w:val="en-CA" w:bidi="en-US"/>
        </w:rPr>
        <w:t>Scripts are provided in the Supplementary Information.</w:t>
      </w:r>
    </w:p>
    <w:p w14:paraId="57F2B961" w14:textId="27D8812B" w:rsidR="002F4AD1" w:rsidRDefault="003806A8" w:rsidP="002F4AD1">
      <w:pPr>
        <w:pStyle w:val="Subsequentpara"/>
      </w:pPr>
      <w:r>
        <w:t>With the results of each dataset, and f</w:t>
      </w:r>
      <w:r w:rsidR="00B03D2C">
        <w:t xml:space="preserve">or each analytical configuration, I generated 20 </w:t>
      </w:r>
      <w:r w:rsidR="00AB1BA1">
        <w:t xml:space="preserve">further </w:t>
      </w:r>
      <w:r w:rsidR="00B03D2C">
        <w:t xml:space="preserve">trees </w:t>
      </w:r>
      <w:r w:rsidR="00AB1BA1">
        <w:t xml:space="preserve">by </w:t>
      </w:r>
      <w:r w:rsidR="00B03D2C">
        <w:t>progressively lower</w:t>
      </w:r>
      <w:r w:rsidR="00AB1BA1">
        <w:t xml:space="preserve">ing the </w:t>
      </w:r>
      <w:r w:rsidR="00B03D2C">
        <w:t>resolution</w:t>
      </w:r>
      <w:r w:rsidR="005775BB">
        <w:t xml:space="preserve"> </w:t>
      </w:r>
      <w:r w:rsidR="00AB1BA1">
        <w:t xml:space="preserve">of </w:t>
      </w:r>
      <w:r w:rsidR="005775BB">
        <w:t>the most resolved tree</w:t>
      </w:r>
      <w:r w:rsidR="00C96343" w:rsidRPr="00C96343">
        <w:t xml:space="preserve">. </w:t>
      </w:r>
      <w:r w:rsidR="00B03D2C">
        <w:t xml:space="preserve">Under the Mk model, </w:t>
      </w:r>
      <w:r w:rsidR="00AB1BA1">
        <w:t xml:space="preserve">I collapsed clades with a posterior probability of </w:t>
      </w:r>
      <w:r w:rsidR="00D67B8F">
        <w:t xml:space="preserve">&lt; </w:t>
      </w:r>
      <w:r w:rsidR="00B03D2C">
        <w:rPr>
          <w:i/>
        </w:rPr>
        <w:t>x</w:t>
      </w:r>
      <w:r w:rsidR="00B03D2C">
        <w:t>%</w:t>
      </w:r>
      <w:r w:rsidR="00AB1BA1">
        <w:t xml:space="preserve">, with </w:t>
      </w:r>
      <w:r w:rsidR="00B03D2C">
        <w:rPr>
          <w:i/>
        </w:rPr>
        <w:t>x</w:t>
      </w:r>
      <w:r w:rsidR="00B03D2C">
        <w:t xml:space="preserve"> </w:t>
      </w:r>
      <w:r w:rsidR="00AB1BA1">
        <w:t xml:space="preserve">varying uniformly </w:t>
      </w:r>
      <w:r w:rsidR="00B03D2C">
        <w:t>from 50–100</w:t>
      </w:r>
      <w:r w:rsidR="00C96343" w:rsidRPr="00C96343">
        <w:t xml:space="preserve">. </w:t>
      </w:r>
      <w:r w:rsidR="007F4023">
        <w:t xml:space="preserve">In parsimony analyses, strict consensus trees </w:t>
      </w:r>
      <w:r w:rsidR="000A712F">
        <w:t xml:space="preserve">were produced </w:t>
      </w:r>
      <w:r w:rsidR="00D8590D">
        <w:t xml:space="preserve">from forests of </w:t>
      </w:r>
      <w:r w:rsidR="00B03D2C">
        <w:t xml:space="preserve">trees that were suboptimal by </w:t>
      </w:r>
      <w:r w:rsidR="00D8590D">
        <w:t xml:space="preserve">up to </w:t>
      </w:r>
      <w:r w:rsidR="00B03D2C">
        <w:rPr>
          <w:i/>
        </w:rPr>
        <w:t>x</w:t>
      </w:r>
      <w:r w:rsidR="00B03D2C">
        <w:t xml:space="preserve"> steps</w:t>
      </w:r>
      <w:r w:rsidR="000A712F">
        <w:t xml:space="preserve"> (TNT command </w:t>
      </w:r>
      <w:proofErr w:type="spellStart"/>
      <w:r w:rsidR="000A712F" w:rsidRPr="005777EC">
        <w:rPr>
          <w:rStyle w:val="CodeChar"/>
        </w:rPr>
        <w:t>subopt</w:t>
      </w:r>
      <w:proofErr w:type="spellEnd"/>
      <w:r w:rsidR="000A712F" w:rsidRPr="005777EC">
        <w:rPr>
          <w:rStyle w:val="CodeChar"/>
        </w:rPr>
        <w:t xml:space="preserve"> </w:t>
      </w:r>
      <w:r w:rsidR="000A712F" w:rsidRPr="00B42CA4">
        <w:rPr>
          <w:rStyle w:val="CodeChar"/>
          <w:i/>
        </w:rPr>
        <w:t>x</w:t>
      </w:r>
      <w:r w:rsidR="000A712F" w:rsidRPr="005777EC">
        <w:rPr>
          <w:rStyle w:val="CodeChar"/>
        </w:rPr>
        <w:t xml:space="preserve">; </w:t>
      </w:r>
      <w:proofErr w:type="spellStart"/>
      <w:r w:rsidR="000A712F" w:rsidRPr="005777EC">
        <w:rPr>
          <w:rStyle w:val="CodeChar"/>
        </w:rPr>
        <w:t>bbreak</w:t>
      </w:r>
      <w:proofErr w:type="spellEnd"/>
      <w:r w:rsidR="000A712F" w:rsidRPr="005777EC">
        <w:rPr>
          <w:rStyle w:val="CodeChar"/>
        </w:rPr>
        <w:t>;</w:t>
      </w:r>
      <w:r w:rsidR="000A712F">
        <w:t>)</w:t>
      </w:r>
      <w:r w:rsidR="00B03D2C">
        <w:t xml:space="preserve">, with </w:t>
      </w:r>
      <w:r w:rsidR="00B03D2C">
        <w:rPr>
          <w:i/>
        </w:rPr>
        <w:t>x</w:t>
      </w:r>
      <w:r w:rsidR="00B03D2C">
        <w:t xml:space="preserve"> corresponding to the integers 1..20</w:t>
      </w:r>
      <w:r w:rsidR="000A712F">
        <w:t xml:space="preserve"> for </w:t>
      </w:r>
      <w:r w:rsidR="00D67B8F">
        <w:t xml:space="preserve">equal </w:t>
      </w:r>
      <w:r w:rsidR="000A712F">
        <w:t xml:space="preserve">weights, and </w:t>
      </w:r>
      <w:r w:rsidR="00B03D2C">
        <w:t>drawn from a log</w:t>
      </w:r>
      <w:r w:rsidR="005253B1">
        <w:t>arithmic</w:t>
      </w:r>
      <w:r w:rsidR="00B03D2C">
        <w:t xml:space="preserve"> distribution (0.73</w:t>
      </w:r>
      <w:r w:rsidR="00B03D2C">
        <w:rPr>
          <w:vertAlign w:val="superscript"/>
        </w:rPr>
        <w:t>0...19</w:t>
      </w:r>
      <w:r w:rsidR="00B03D2C">
        <w:t>,</w:t>
      </w:r>
      <w:r w:rsidR="00B03D2C" w:rsidRPr="00957F91">
        <w:t xml:space="preserve"> </w:t>
      </w:r>
      <w:r w:rsidR="00B03D2C">
        <w:t>2.5×10</w:t>
      </w:r>
      <w:r w:rsidR="00B03D2C" w:rsidRPr="009A18C9">
        <w:rPr>
          <w:vertAlign w:val="superscript"/>
        </w:rPr>
        <w:t>−</w:t>
      </w:r>
      <w:r w:rsidR="00B03D2C">
        <w:rPr>
          <w:vertAlign w:val="superscript"/>
        </w:rPr>
        <w:t>3</w:t>
      </w:r>
      <w:r w:rsidR="00B03D2C">
        <w:t>→1×10</w:t>
      </w:r>
      <w:r w:rsidR="00B03D2C" w:rsidRPr="009A18C9">
        <w:rPr>
          <w:vertAlign w:val="superscript"/>
        </w:rPr>
        <w:t>0</w:t>
      </w:r>
      <w:r w:rsidR="00B03D2C">
        <w:t>)</w:t>
      </w:r>
      <w:r w:rsidR="000A712F">
        <w:t xml:space="preserve"> for implied weights</w:t>
      </w:r>
      <w:r w:rsidR="00B03D2C">
        <w:t>.</w:t>
      </w:r>
    </w:p>
    <w:p w14:paraId="6F86B935" w14:textId="22BB0AEF" w:rsidR="00291BAE" w:rsidRDefault="009A244C" w:rsidP="002F4AD1">
      <w:pPr>
        <w:pStyle w:val="Subsequentpara"/>
        <w:rPr>
          <w:lang w:val="en-CA" w:bidi="en-US"/>
        </w:rPr>
      </w:pPr>
      <w:r>
        <w:t>For each tree, I calculated the condition of each quartet and partition relative to the generative tree</w:t>
      </w:r>
      <w:r w:rsidR="00C96343" w:rsidRPr="00C96343">
        <w:t xml:space="preserve">. </w:t>
      </w:r>
      <w:r>
        <w:t>Quartet methods used the new R</w:t>
      </w:r>
      <w:r>
        <w:rPr>
          <w:lang w:val="en-CA" w:bidi="en-US"/>
        </w:rPr>
        <w:t xml:space="preserve"> package </w:t>
      </w:r>
      <w:proofErr w:type="spellStart"/>
      <w:r w:rsidRPr="0066065D">
        <w:rPr>
          <w:rStyle w:val="CodeChar"/>
        </w:rPr>
        <w:t>SlowQuartet</w:t>
      </w:r>
      <w:proofErr w:type="spellEnd"/>
      <w:r>
        <w:t>, which uses explicit enumeration to calculate the condition of each quartet, an O(</w:t>
      </w:r>
      <w:r w:rsidRPr="003C7CBE">
        <w:rPr>
          <w:i/>
        </w:rPr>
        <w:t>n</w:t>
      </w:r>
      <w:r>
        <w:rPr>
          <w:vertAlign w:val="superscript"/>
        </w:rPr>
        <w:t>4</w:t>
      </w:r>
      <w:r>
        <w:t>) approach that is only practical for trees with up to a few dozen tips</w:t>
      </w:r>
      <w:r w:rsidR="00D8590D">
        <w:t>, but supports polytomies</w:t>
      </w:r>
      <w:r w:rsidR="00C96343" w:rsidRPr="00C96343">
        <w:t xml:space="preserve">. </w:t>
      </w:r>
      <w:r>
        <w:t xml:space="preserve">A quicker </w:t>
      </w:r>
      <w:r w:rsidRPr="003C7CBE">
        <w:t>O(</w:t>
      </w:r>
      <w:r w:rsidRPr="000A4CF9">
        <w:rPr>
          <w:i/>
        </w:rPr>
        <w:t>n</w:t>
      </w:r>
      <w:r>
        <w:rPr>
          <w:i/>
        </w:rPr>
        <w:t xml:space="preserve"> </w:t>
      </w:r>
      <w:r w:rsidRPr="003C7CBE">
        <w:t>log</w:t>
      </w:r>
      <w:r>
        <w:t xml:space="preserve"> </w:t>
      </w:r>
      <w:r w:rsidRPr="000A4CF9">
        <w:rPr>
          <w:i/>
        </w:rPr>
        <w:t>n</w:t>
      </w:r>
      <w:r>
        <w:t xml:space="preserve">) solution </w:t>
      </w:r>
      <w:r>
        <w:fldChar w:fldCharType="begin" w:fldLock="1"/>
      </w:r>
      <w:r>
        <w:instrText>ADDIN CSL_CITATION { "citationItems" : [ { "id" : "ITEM-1", "itemData" : { "DOI" : "10.1093/bioinformatics/btu157", "ISSN" : "1460-2059", "author" : [ { "dropping-particle" : "", "family" : "Sand", "given" : "Andreas", "non-dropping-particle" : "", "parse-names" : false, "suffix" : "" }, { "dropping-particle" : "", "family" : "Holt", "given" : "Morten K.", "non-dropping-particle" : "", "parse-names" : false, "suffix" : "" }, { "dropping-particle" : "", "family" : "Johansen", "given" : "Jens", "non-dropping-particle" : "", "parse-names" : false, "suffix" : "" }, { "dropping-particle" : "", "family" : "Brodal", "given" : "Gerth St\u00f8lting", "non-dropping-particle" : "", "parse-names" : false, "suffix" : "" }, { "dropping-particle" : "", "family" : "Mailund", "given" : "Thomas", "non-dropping-particle" : "", "parse-names" : false, "suffix" : "" }, { "dropping-particle" : "", "family" : "Pedersen", "given" : "Christian N. S.", "non-dropping-particle" : "", "parse-names" : false, "suffix" : "" } ], "container-title" : "Bioinformatics", "id" : "ITEM-1", "issue" : "14", "issued" : { "date-parts" : [ [ "2014", "7", "15" ] ] }, "page" : "2079-2080", "title" : "tqDist: a library for computing the quartet and triplet distances between binary or general trees", "type" : "article-journal", "volume" : "30" }, "uris" : [ "http://www.mendeley.com/documents/?uuid=4ded52c1-b88b-46e6-a080-1367317e68fe" ] } ], "mendeley" : { "formattedCitation" : "(Sand &lt;i&gt;et al.&lt;/i&gt; 2014)", "plainTextFormattedCitation" : "(Sand et al. 2014)", "previouslyFormattedCitation" : "(Sand &lt;i&gt;et al.&lt;/i&gt; 2014)" }, "properties" : { "noteIndex" : 0 }, "schema" : "https://github.com/citation-style-language/schema/raw/master/csl-citation.json" }</w:instrText>
      </w:r>
      <w:r>
        <w:fldChar w:fldCharType="separate"/>
      </w:r>
      <w:r w:rsidRPr="00EC5D45">
        <w:rPr>
          <w:noProof/>
        </w:rPr>
        <w:t xml:space="preserve">(Sand </w:t>
      </w:r>
      <w:r w:rsidRPr="00EC5D45">
        <w:rPr>
          <w:i/>
          <w:noProof/>
        </w:rPr>
        <w:t>et al.</w:t>
      </w:r>
      <w:r w:rsidRPr="00EC5D45">
        <w:rPr>
          <w:noProof/>
        </w:rPr>
        <w:t xml:space="preserve"> 2014)</w:t>
      </w:r>
      <w:r>
        <w:fldChar w:fldCharType="end"/>
      </w:r>
      <w:r>
        <w:t xml:space="preserve"> </w:t>
      </w:r>
      <w:r w:rsidR="00873D73">
        <w:t>wa</w:t>
      </w:r>
      <w:r>
        <w:t>s applied to pairs of bifurcating trees</w:t>
      </w:r>
      <w:r w:rsidR="00C96343" w:rsidRPr="00C96343">
        <w:t xml:space="preserve">. </w:t>
      </w:r>
      <w:r w:rsidR="00F61421">
        <w:t xml:space="preserve">Partition measures were calculated </w:t>
      </w:r>
      <w:r w:rsidR="00D8590D">
        <w:t>using the R package</w:t>
      </w:r>
      <w:r w:rsidR="00F61421">
        <w:t xml:space="preserve"> </w:t>
      </w:r>
      <w:r w:rsidR="00F61421" w:rsidRPr="00F61421">
        <w:rPr>
          <w:rStyle w:val="CodeChar"/>
        </w:rPr>
        <w:t>phangorn</w:t>
      </w:r>
      <w:r w:rsidR="005B559C">
        <w:t xml:space="preserve"> </w:t>
      </w:r>
      <w:r w:rsidR="005B559C" w:rsidRPr="00F61421">
        <w:fldChar w:fldCharType="begin" w:fldLock="1"/>
      </w:r>
      <w:r w:rsidR="005B559C">
        <w:instrText>ADDIN CSL_CITATION { "citationItems" : [ { "id" : "ITEM-1", "itemData" : { "DOI" : "10.1093/bioinformatics/btq706",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Availability: phangorn can be obtained through the CRAN homepage http://cran.r-project.org/web/packages/phangorn/index.html. phangorn is licensed under GPL 2.Contact: klaus.kschliep@snv.jussieu.frSupplementary information: Supplementary data are available at Bioinformatics online.", "author" : [ { "dropping-particle" : "", "family" : "Schliep", "given" : "Klaus Peter", "non-dropping-particle" : "", "parse-names" : false, "suffix" : "" } ], "container-title" : "Bioinformatics", "genre" : "Journal Article", "id" : "ITEM-1", "issue" : "4", "issued" : { "date-parts" : [ [ "2011" ] ] }, "page" : "592-593", "title" : "phangorn: phylogenetic analysis in R", "type" : "article-journal", "volume" : "27" }, "uris" : [ "http://www.mendeley.com/documents/?uuid=0fa827d6-4359-4bf2-ab2d-5cb1eec2beb8" ] } ], "mendeley" : { "formattedCitation" : "(Schliep 2011)", "plainTextFormattedCitation" : "(Schliep 2011)", "previouslyFormattedCitation" : "(Schliep 2011)" }, "properties" : { "noteIndex" : 0 }, "schema" : "https://github.com/citation-style-language/schema/raw/master/csl-citation.json" }</w:instrText>
      </w:r>
      <w:r w:rsidR="005B559C" w:rsidRPr="00F61421">
        <w:fldChar w:fldCharType="separate"/>
      </w:r>
      <w:r w:rsidR="005B559C" w:rsidRPr="00F61421">
        <w:rPr>
          <w:noProof/>
        </w:rPr>
        <w:t>(Schliep 2011)</w:t>
      </w:r>
      <w:r w:rsidR="005B559C" w:rsidRPr="00F61421">
        <w:fldChar w:fldCharType="end"/>
      </w:r>
      <w:r w:rsidR="00C96343" w:rsidRPr="00C96343">
        <w:t xml:space="preserve">. </w:t>
      </w:r>
      <w:r w:rsidR="00291BAE">
        <w:rPr>
          <w:lang w:val="en-CA" w:bidi="en-US"/>
        </w:rPr>
        <w:t xml:space="preserve">To generate summary statistics, </w:t>
      </w:r>
      <w:r w:rsidR="00291BAE">
        <w:rPr>
          <w:i/>
          <w:lang w:val="en-CA" w:bidi="en-US"/>
        </w:rPr>
        <w:t>s</w:t>
      </w:r>
      <w:r w:rsidR="00291BAE">
        <w:rPr>
          <w:lang w:val="en-CA" w:bidi="en-US"/>
        </w:rPr>
        <w:t xml:space="preserve">, </w:t>
      </w:r>
      <w:r w:rsidR="00291BAE">
        <w:rPr>
          <w:i/>
          <w:lang w:val="en-CA" w:bidi="en-US"/>
        </w:rPr>
        <w:t>d</w:t>
      </w:r>
      <w:r w:rsidR="00291BAE">
        <w:rPr>
          <w:lang w:val="en-CA" w:bidi="en-US"/>
        </w:rPr>
        <w:t xml:space="preserve">, and </w:t>
      </w:r>
      <w:r w:rsidR="00291BAE">
        <w:rPr>
          <w:i/>
          <w:lang w:val="en-CA" w:bidi="en-US"/>
        </w:rPr>
        <w:t>r</w:t>
      </w:r>
      <w:r w:rsidR="00291BAE" w:rsidRPr="00291BAE">
        <w:rPr>
          <w:i/>
          <w:vertAlign w:val="subscript"/>
          <w:lang w:val="en-CA" w:bidi="en-US"/>
        </w:rPr>
        <w:t>2</w:t>
      </w:r>
      <w:r w:rsidR="00291BAE">
        <w:rPr>
          <w:lang w:val="en-CA" w:bidi="en-US"/>
        </w:rPr>
        <w:t xml:space="preserve"> were calculated for each tree relative to the </w:t>
      </w:r>
      <w:r w:rsidR="00761D52">
        <w:rPr>
          <w:lang w:val="en-CA" w:bidi="en-US"/>
        </w:rPr>
        <w:t xml:space="preserve">bifurcating </w:t>
      </w:r>
      <w:r w:rsidR="00291BAE">
        <w:rPr>
          <w:lang w:val="en-CA" w:bidi="en-US"/>
        </w:rPr>
        <w:t>generative tree</w:t>
      </w:r>
      <w:r w:rsidR="00761D52">
        <w:rPr>
          <w:lang w:val="en-CA" w:bidi="en-US"/>
        </w:rPr>
        <w:t xml:space="preserve"> (</w:t>
      </w:r>
      <w:r w:rsidR="00761D52" w:rsidRPr="00291BAE">
        <w:rPr>
          <w:i/>
          <w:lang w:val="en-CA" w:bidi="en-US"/>
        </w:rPr>
        <w:t>r</w:t>
      </w:r>
      <w:r w:rsidR="00761D52" w:rsidRPr="00291BAE">
        <w:rPr>
          <w:vertAlign w:val="subscript"/>
          <w:lang w:val="en-CA" w:bidi="en-US"/>
        </w:rPr>
        <w:t>1</w:t>
      </w:r>
      <w:r w:rsidR="00761D52">
        <w:rPr>
          <w:lang w:val="en-CA" w:bidi="en-US"/>
        </w:rPr>
        <w:t xml:space="preserve"> = </w:t>
      </w:r>
      <w:r w:rsidR="00761D52" w:rsidRPr="00291BAE">
        <w:rPr>
          <w:i/>
          <w:lang w:val="en-CA" w:bidi="en-US"/>
        </w:rPr>
        <w:t>u</w:t>
      </w:r>
      <w:r w:rsidR="00761D52">
        <w:rPr>
          <w:lang w:val="en-CA" w:bidi="en-US"/>
        </w:rPr>
        <w:t xml:space="preserve"> = 0)</w:t>
      </w:r>
      <w:r w:rsidR="00291BAE">
        <w:rPr>
          <w:lang w:val="en-CA" w:bidi="en-US"/>
        </w:rPr>
        <w:t xml:space="preserve">, and the mean of each of parameter was calculated for each analysis at each value of </w:t>
      </w:r>
      <w:r w:rsidR="00291BAE">
        <w:rPr>
          <w:i/>
          <w:lang w:val="en-CA" w:bidi="en-US"/>
        </w:rPr>
        <w:t>x</w:t>
      </w:r>
      <w:r w:rsidR="00291BAE">
        <w:rPr>
          <w:lang w:val="en-CA" w:bidi="en-US"/>
        </w:rPr>
        <w:t>.</w:t>
      </w:r>
    </w:p>
    <w:p w14:paraId="3C0A8C07" w14:textId="6F82FBD9" w:rsidR="009A244C" w:rsidRDefault="009A244C" w:rsidP="009A244C">
      <w:pPr>
        <w:pStyle w:val="Heading2"/>
      </w:pPr>
      <w:r>
        <w:t>Visualization</w:t>
      </w:r>
    </w:p>
    <w:p w14:paraId="724A9163" w14:textId="23C16AB7" w:rsidR="009A244C" w:rsidRDefault="009A02E1" w:rsidP="00DC7C6B">
      <w:pPr>
        <w:pStyle w:val="Subsequentpara"/>
        <w:ind w:firstLine="0"/>
      </w:pPr>
      <w:r>
        <w:rPr>
          <w:lang w:val="en-CA"/>
        </w:rPr>
        <w:t xml:space="preserve">The overall </w:t>
      </w:r>
      <w:r w:rsidR="00A37AB2">
        <w:rPr>
          <w:lang w:val="en-CA"/>
        </w:rPr>
        <w:t>information content</w:t>
      </w:r>
      <w:r>
        <w:rPr>
          <w:lang w:val="en-CA"/>
        </w:rPr>
        <w:t xml:space="preserve"> of a tree reflects both its precision and is accuracy</w:t>
      </w:r>
      <w:r w:rsidR="00C96343" w:rsidRPr="00C96343">
        <w:rPr>
          <w:lang w:val="en-CA"/>
        </w:rPr>
        <w:t xml:space="preserve">. </w:t>
      </w:r>
      <w:r w:rsidR="00DC7C6B">
        <w:rPr>
          <w:lang w:val="en-CA"/>
        </w:rPr>
        <w:t xml:space="preserve">Plotting tree scores against resolution </w:t>
      </w:r>
      <w:r w:rsidR="009A244C">
        <w:rPr>
          <w:lang w:val="en-CA"/>
        </w:rPr>
        <w:fldChar w:fldCharType="begin" w:fldLock="1"/>
      </w:r>
      <w:r w:rsidR="000C6945">
        <w:rPr>
          <w:lang w:val="en-CA"/>
        </w:rPr>
        <w:instrText>ADDIN CSL_CITATION { "citationItems" : [ { "id" : "ITEM-1",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1", "issue" : "1846", "issued" : { "date-parts" : [ [ "2017" ] ] }, "page" : "20162290", "title" : "Uncertain-tree: discriminating among competing approaches to the phylogenetic analysis of phenotype data", "type" : "article-journal", "volume" : "284" }, "uris" : [ "http://www.mendeley.com/documents/?uuid=d552377d-daa7-4533-aa81-aa4c386ae0d3" ] }, { "id" : "ITEM-2",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2",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id" : "ITEM-3",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3", "issued" : { "date-parts" : [ [ "2018" ] ] }, "title" : "Probabilistic methods outperform parsimony in the phylogenetic analysis of data simulated without a probabilistic model", "type" : "article-journal" }, "uris" : [ "http://www.mendeley.com/documents/?uuid=7878a4c1-8d61-4fce-b7de-9b9869ab4500" ] } ], "mendeley" : { "formattedCitation" : "(O\u2019Reilly &lt;i&gt;et al.&lt;/i&gt; 2016; Puttick &lt;i&gt;et al.&lt;/i&gt; 2017, 2018)", "plainTextFormattedCitation" : "(O\u2019Reilly et al. 2016; Puttick et al. 2017, 2018)", "previouslyFormattedCitation" : "(O\u2019Reilly &lt;i&gt;et al.&lt;/i&gt; 2016; Puttick &lt;i&gt;et al.&lt;/i&gt; 2017, 2018)" }, "properties" : { "noteIndex" : 0 }, "schema" : "https://github.com/citation-style-language/schema/raw/master/csl-citation.json" }</w:instrText>
      </w:r>
      <w:r w:rsidR="009A244C">
        <w:rPr>
          <w:lang w:val="en-CA"/>
        </w:rPr>
        <w:fldChar w:fldCharType="separate"/>
      </w:r>
      <w:r w:rsidR="00F05143" w:rsidRPr="00F05143">
        <w:rPr>
          <w:noProof/>
          <w:lang w:val="en-CA"/>
        </w:rPr>
        <w:t xml:space="preserve">(O’Reilly </w:t>
      </w:r>
      <w:r w:rsidR="00F05143" w:rsidRPr="00F05143">
        <w:rPr>
          <w:i/>
          <w:noProof/>
          <w:lang w:val="en-CA"/>
        </w:rPr>
        <w:t>et al.</w:t>
      </w:r>
      <w:r w:rsidR="00F05143" w:rsidRPr="00F05143">
        <w:rPr>
          <w:noProof/>
          <w:lang w:val="en-CA"/>
        </w:rPr>
        <w:t xml:space="preserve"> 2016; Puttick </w:t>
      </w:r>
      <w:r w:rsidR="00F05143" w:rsidRPr="00F05143">
        <w:rPr>
          <w:i/>
          <w:noProof/>
          <w:lang w:val="en-CA"/>
        </w:rPr>
        <w:t>et al.</w:t>
      </w:r>
      <w:r w:rsidR="00F05143" w:rsidRPr="00F05143">
        <w:rPr>
          <w:noProof/>
          <w:lang w:val="en-CA"/>
        </w:rPr>
        <w:t xml:space="preserve"> 2017, 2018)</w:t>
      </w:r>
      <w:r w:rsidR="009A244C">
        <w:rPr>
          <w:lang w:val="en-CA"/>
        </w:rPr>
        <w:fldChar w:fldCharType="end"/>
      </w:r>
      <w:r w:rsidR="00DC7C6B">
        <w:rPr>
          <w:lang w:val="en-CA"/>
        </w:rPr>
        <w:t xml:space="preserve"> has the drawback that </w:t>
      </w:r>
      <w:r w:rsidR="009A244C">
        <w:rPr>
          <w:lang w:val="en-CA"/>
        </w:rPr>
        <w:t>precision affects both of these quantities</w:t>
      </w:r>
      <w:r w:rsidR="00DC7C6B">
        <w:rPr>
          <w:lang w:val="en-CA"/>
        </w:rPr>
        <w:t>;</w:t>
      </w:r>
      <w:r w:rsidR="009A244C">
        <w:rPr>
          <w:lang w:val="en-CA"/>
        </w:rPr>
        <w:t xml:space="preserve"> such plots will be dominated by autocorrelation, making them difficult to interpret</w:t>
      </w:r>
      <w:r w:rsidR="00C96343" w:rsidRPr="00C96343">
        <w:rPr>
          <w:lang w:val="en-CA"/>
        </w:rPr>
        <w:t xml:space="preserve">. </w:t>
      </w:r>
      <w:r w:rsidR="007203D7">
        <w:rPr>
          <w:lang w:val="en-CA"/>
        </w:rPr>
        <w:t xml:space="preserve">As </w:t>
      </w:r>
      <w:r w:rsidR="008D6467">
        <w:rPr>
          <w:lang w:val="en-CA"/>
        </w:rPr>
        <w:t xml:space="preserve">a measure of </w:t>
      </w:r>
      <w:r w:rsidR="007203D7">
        <w:rPr>
          <w:lang w:val="en-CA"/>
        </w:rPr>
        <w:t xml:space="preserve">tree score reflects </w:t>
      </w:r>
      <w:r w:rsidR="008D6467">
        <w:rPr>
          <w:lang w:val="en-CA"/>
        </w:rPr>
        <w:t xml:space="preserve">which of three exclusive states (correctly resolved, incorrectly resolved, or unresolved) is represented by each countable unit (a quartet or a node), the natural plotting device is a </w:t>
      </w:r>
      <w:r w:rsidR="009A244C">
        <w:t>ternary plot</w:t>
      </w:r>
      <w:r w:rsidR="00C96343" w:rsidRPr="00C96343">
        <w:t xml:space="preserve">. </w:t>
      </w:r>
      <w:r w:rsidR="00F05143">
        <w:t>The three corners of each plot</w:t>
      </w:r>
      <w:r w:rsidR="001B0A48">
        <w:t xml:space="preserve"> then</w:t>
      </w:r>
      <w:r w:rsidR="00F05143">
        <w:t xml:space="preserve"> </w:t>
      </w:r>
      <w:r w:rsidR="009A244C">
        <w:t>correspond to the proportion of quartets or partitions that are the same in both trees (</w:t>
      </w:r>
      <w:r w:rsidR="009A244C">
        <w:rPr>
          <w:i/>
        </w:rPr>
        <w:t>s</w:t>
      </w:r>
      <w:r w:rsidR="009A244C">
        <w:t xml:space="preserve">), </w:t>
      </w:r>
      <w:r w:rsidR="009A244C">
        <w:lastRenderedPageBreak/>
        <w:t>different in both trees (</w:t>
      </w:r>
      <w:r w:rsidR="009A244C">
        <w:rPr>
          <w:i/>
        </w:rPr>
        <w:t>d</w:t>
      </w:r>
      <w:r w:rsidR="009A244C">
        <w:t>), and unresolved in at least one tree (</w:t>
      </w:r>
      <w:r w:rsidR="009A244C">
        <w:rPr>
          <w:i/>
        </w:rPr>
        <w:t>r</w:t>
      </w:r>
      <w:r w:rsidR="009A244C">
        <w:rPr>
          <w:i/>
        </w:rPr>
        <w:softHyphen/>
      </w:r>
      <w:r w:rsidR="009A244C" w:rsidRPr="003C7CBE">
        <w:rPr>
          <w:vertAlign w:val="subscript"/>
        </w:rPr>
        <w:t>1</w:t>
      </w:r>
      <w:r w:rsidR="009A244C" w:rsidRPr="003C7CBE">
        <w:t xml:space="preserve"> + </w:t>
      </w:r>
      <w:r w:rsidR="009A244C">
        <w:rPr>
          <w:i/>
        </w:rPr>
        <w:t>r</w:t>
      </w:r>
      <w:r w:rsidR="009A244C" w:rsidRPr="003C7CBE">
        <w:rPr>
          <w:vertAlign w:val="subscript"/>
        </w:rPr>
        <w:t>2</w:t>
      </w:r>
      <w:r w:rsidR="009A244C" w:rsidRPr="003C7CBE">
        <w:t xml:space="preserve"> + </w:t>
      </w:r>
      <w:r w:rsidR="009A244C">
        <w:rPr>
          <w:i/>
        </w:rPr>
        <w:t>u</w:t>
      </w:r>
      <w:r w:rsidR="009A244C" w:rsidRPr="003C7CBE">
        <w:t>)</w:t>
      </w:r>
      <w:r w:rsidR="00C96343" w:rsidRPr="00C96343">
        <w:t xml:space="preserve">. </w:t>
      </w:r>
      <w:r w:rsidR="00F05143">
        <w:t>Plots</w:t>
      </w:r>
      <w:r w:rsidR="001B0A48">
        <w:t xml:space="preserve"> were generated in </w:t>
      </w:r>
      <w:r w:rsidR="001B0A48" w:rsidRPr="008D6467">
        <w:rPr>
          <w:rStyle w:val="CodeChar"/>
        </w:rPr>
        <w:t>R</w:t>
      </w:r>
      <w:r w:rsidR="001B0A48">
        <w:t xml:space="preserve"> using the </w:t>
      </w:r>
      <w:r w:rsidR="001B0A48" w:rsidRPr="00F67621">
        <w:rPr>
          <w:rStyle w:val="CodeChar"/>
        </w:rPr>
        <w:t>Ternary</w:t>
      </w:r>
      <w:r w:rsidR="001B0A48">
        <w:t xml:space="preserve"> package </w:t>
      </w:r>
      <w:r w:rsidR="001B0A48">
        <w:fldChar w:fldCharType="begin" w:fldLock="1"/>
      </w:r>
      <w:r w:rsidR="001B0A48">
        <w:instrText>ADDIN CSL_CITATION { "citationItems" : [ { "id" : "ITEM-1", "itemData" : { "author" : [ { "dropping-particle" : "", "family" : "Smith", "given" : "Martin Ross", "non-dropping-particle" : "", "parse-names" : false, "suffix" : "" } ], "id" : "ITEM-1", "issued" : { "date-parts" : [ [ "2017" ] ] }, "page" : "doi:10.5281/zenodo.1068997", "title" : "Ternary: an R package to generate ternary plots", "type" : "article" }, "uris" : [ "http://www.mendeley.com/documents/?uuid=3ec0e56c-e742-4c20-a996-38843a73c39c" ] } ], "mendeley" : { "formattedCitation" : "(Smith 2017)", "plainTextFormattedCitation" : "(Smith 2017)", "previouslyFormattedCitation" : "(Smith 2017)" }, "properties" : { "noteIndex" : 0 }, "schema" : "https://github.com/citation-style-language/schema/raw/master/csl-citation.json" }</w:instrText>
      </w:r>
      <w:r w:rsidR="001B0A48">
        <w:fldChar w:fldCharType="separate"/>
      </w:r>
      <w:r w:rsidR="001B0A48" w:rsidRPr="00EC5D45">
        <w:rPr>
          <w:noProof/>
        </w:rPr>
        <w:t>(Smith 2017)</w:t>
      </w:r>
      <w:r w:rsidR="001B0A48">
        <w:fldChar w:fldCharType="end"/>
      </w:r>
      <w:r w:rsidR="001B0A48">
        <w:t xml:space="preserve">, </w:t>
      </w:r>
      <w:r w:rsidR="00F05143">
        <w:t xml:space="preserve">oriented such that </w:t>
      </w:r>
      <w:r w:rsidR="00DC7C6B">
        <w:t xml:space="preserve">the </w:t>
      </w:r>
      <w:r w:rsidR="009A244C" w:rsidRPr="009A244C">
        <w:rPr>
          <w:i/>
        </w:rPr>
        <w:t>y</w:t>
      </w:r>
      <w:r w:rsidR="009A244C">
        <w:t xml:space="preserve"> direction correspond</w:t>
      </w:r>
      <w:r w:rsidR="00F05143">
        <w:t>s</w:t>
      </w:r>
      <w:r w:rsidR="009A244C">
        <w:t xml:space="preserve"> </w:t>
      </w:r>
      <w:r w:rsidR="009B4AA5">
        <w:t xml:space="preserve">to </w:t>
      </w:r>
      <w:r w:rsidR="009A244C">
        <w:t>tree</w:t>
      </w:r>
      <w:r w:rsidR="00F05143">
        <w:t xml:space="preserve"> quality</w:t>
      </w:r>
      <w:r w:rsidR="009A244C">
        <w:t xml:space="preserve">, and the </w:t>
      </w:r>
      <w:r w:rsidR="009A244C">
        <w:rPr>
          <w:i/>
        </w:rPr>
        <w:t>x</w:t>
      </w:r>
      <w:r w:rsidR="009A244C">
        <w:t xml:space="preserve"> direction to precision.</w:t>
      </w:r>
    </w:p>
    <w:p w14:paraId="78F0D90C" w14:textId="72B515A4" w:rsidR="005678EB" w:rsidRPr="009A244C" w:rsidRDefault="005678EB" w:rsidP="00C27C30">
      <w:pPr>
        <w:pStyle w:val="Subsequentpara"/>
      </w:pPr>
      <w:r>
        <w:t>Each tree recovered maps to a single point in ternary space, which denotes the accuracy and precision of that particular tree</w:t>
      </w:r>
      <w:r w:rsidR="00C96343" w:rsidRPr="00C96343">
        <w:t xml:space="preserve">. </w:t>
      </w:r>
      <w:r w:rsidR="00B22BC8">
        <w:t>C</w:t>
      </w:r>
      <w:r>
        <w:t>ollapsing the least-</w:t>
      </w:r>
      <w:r w:rsidRPr="00C27C30">
        <w:t>supported</w:t>
      </w:r>
      <w:r>
        <w:t xml:space="preserve"> node </w:t>
      </w:r>
      <w:r w:rsidR="00B22BC8">
        <w:t xml:space="preserve">in a given tree </w:t>
      </w:r>
      <w:r>
        <w:t>generates a new tree that is less precise and either more accurate (if the collapsed node happened to be incorrect) or less accurate (if the collapsed node was a node that also appears in the reference tree)</w:t>
      </w:r>
      <w:r w:rsidR="00C96343" w:rsidRPr="00C96343">
        <w:t xml:space="preserve">. </w:t>
      </w:r>
      <w:r>
        <w:t>This new, less resolved tree will correspond to a point closer</w:t>
      </w:r>
      <w:r w:rsidR="00C27C30">
        <w:t xml:space="preserve"> in the </w:t>
      </w:r>
      <w:r w:rsidR="004A1F36">
        <w:rPr>
          <w:i/>
        </w:rPr>
        <w:t>x</w:t>
      </w:r>
      <w:r w:rsidR="004A1F36" w:rsidRPr="004A1F36">
        <w:t> </w:t>
      </w:r>
      <w:r w:rsidR="00C27C30">
        <w:t>direction</w:t>
      </w:r>
      <w:r>
        <w:t xml:space="preserve"> to the fully-unresolved corner of ternary space</w:t>
      </w:r>
      <w:r w:rsidR="00B22BC8">
        <w:t xml:space="preserve">; collapsing subsequent nodes will yield a path that depicts the </w:t>
      </w:r>
      <w:r w:rsidR="004A1F36">
        <w:t xml:space="preserve">gain or loss of </w:t>
      </w:r>
      <w:r w:rsidR="00B22BC8">
        <w:t>accuracy</w:t>
      </w:r>
      <w:r w:rsidR="004A1F36">
        <w:t xml:space="preserve"> as precision is progressively sacrificed</w:t>
      </w:r>
      <w:r w:rsidR="00C96343" w:rsidRPr="00C96343">
        <w:t xml:space="preserve">. </w:t>
      </w:r>
      <w:r w:rsidR="00B22BC8">
        <w:t xml:space="preserve">To visualize the </w:t>
      </w:r>
      <w:r w:rsidR="00430BCA">
        <w:t xml:space="preserve">net </w:t>
      </w:r>
      <w:r w:rsidR="00B22BC8">
        <w:t xml:space="preserve">effect of this barter, I have plotted </w:t>
      </w:r>
      <w:r w:rsidR="00430BCA">
        <w:t xml:space="preserve">the mean path for each </w:t>
      </w:r>
      <w:r w:rsidR="00B22BC8">
        <w:t>dataset</w:t>
      </w:r>
      <w:r w:rsidR="00430BCA">
        <w:t xml:space="preserve"> under</w:t>
      </w:r>
      <w:r w:rsidR="00B22BC8">
        <w:t xml:space="preserve"> each analytical configuration</w:t>
      </w:r>
      <w:r w:rsidR="00430BCA">
        <w:t>.</w:t>
      </w:r>
    </w:p>
    <w:p w14:paraId="5772F8F2" w14:textId="65FFB6FF" w:rsidR="001A66C2" w:rsidRDefault="001A66C2" w:rsidP="00745C8E">
      <w:pPr>
        <w:pStyle w:val="Heading1"/>
        <w:rPr>
          <w:lang w:bidi="en-US"/>
        </w:rPr>
      </w:pPr>
      <w:bookmarkStart w:id="2" w:name="_Toc453324582"/>
      <w:r>
        <w:rPr>
          <w:lang w:bidi="en-US"/>
        </w:rPr>
        <w:t>Results</w:t>
      </w:r>
      <w:bookmarkEnd w:id="2"/>
    </w:p>
    <w:p w14:paraId="0E696027" w14:textId="1A88FD61" w:rsidR="00BB5978" w:rsidRPr="00CE29FD" w:rsidRDefault="00BD213D" w:rsidP="00BB5978">
      <w:pPr>
        <w:rPr>
          <w:lang w:val="en-CA" w:bidi="en-US"/>
        </w:rPr>
      </w:pPr>
      <w:r>
        <w:rPr>
          <w:lang w:val="en-CA" w:bidi="en-US"/>
        </w:rPr>
        <w:t xml:space="preserve">With the </w:t>
      </w:r>
      <w:r w:rsidR="00FD380B">
        <w:rPr>
          <w:lang w:val="en-CA" w:bidi="en-US"/>
        </w:rPr>
        <w:t xml:space="preserve">Congreve and Lamsdell </w:t>
      </w:r>
      <w:r>
        <w:rPr>
          <w:lang w:val="en-CA" w:bidi="en-US"/>
        </w:rPr>
        <w:t>dataset</w:t>
      </w:r>
      <w:r w:rsidR="00FD380B">
        <w:rPr>
          <w:lang w:val="en-CA" w:bidi="en-US"/>
        </w:rPr>
        <w:t>s</w:t>
      </w:r>
      <w:r>
        <w:rPr>
          <w:lang w:val="en-CA" w:bidi="en-US"/>
        </w:rPr>
        <w:t>, t</w:t>
      </w:r>
      <w:r w:rsidR="00BB5978">
        <w:rPr>
          <w:lang w:val="en-CA" w:bidi="en-US"/>
        </w:rPr>
        <w:t xml:space="preserve">here is no significant difference (at </w:t>
      </w:r>
      <w:r w:rsidR="00BB5978">
        <w:rPr>
          <w:i/>
          <w:lang w:val="en-CA" w:bidi="en-US"/>
        </w:rPr>
        <w:t>p</w:t>
      </w:r>
      <w:r w:rsidR="00BB5978">
        <w:rPr>
          <w:lang w:val="en-CA" w:bidi="en-US"/>
        </w:rPr>
        <w:t xml:space="preserve"> = 0.01) between the quartet divergence </w:t>
      </w:r>
      <w:r w:rsidR="00BB5978" w:rsidRPr="00CE29FD">
        <w:rPr>
          <w:lang w:val="en-CA" w:bidi="en-US"/>
        </w:rPr>
        <w:t xml:space="preserve">of the best trees generated by the </w:t>
      </w:r>
      <w:r w:rsidR="00BB5978" w:rsidRPr="00CE29FD">
        <w:rPr>
          <w:i/>
          <w:lang w:val="en-CA" w:bidi="en-US"/>
        </w:rPr>
        <w:t>Mk</w:t>
      </w:r>
      <w:r w:rsidR="00BB5978" w:rsidRPr="00CE29FD">
        <w:rPr>
          <w:lang w:val="en-CA" w:bidi="en-US"/>
        </w:rPr>
        <w:t xml:space="preserve"> model or implied weights (</w:t>
      </w:r>
      <w:r w:rsidR="00BB5978" w:rsidRPr="00CE29FD">
        <w:rPr>
          <w:i/>
          <w:lang w:val="en-CA" w:bidi="en-US"/>
        </w:rPr>
        <w:t>k</w:t>
      </w:r>
      <w:r w:rsidR="00BB5978" w:rsidRPr="00CE29FD">
        <w:rPr>
          <w:lang w:val="en-CA" w:bidi="en-US"/>
        </w:rPr>
        <w:t xml:space="preserve"> </w:t>
      </w:r>
      <w:r w:rsidR="00BB5978" w:rsidRPr="00CE29FD">
        <w:rPr>
          <w:rFonts w:ascii="Cambria Math" w:hAnsi="Cambria Math" w:cs="Cambria Math"/>
          <w:lang w:val="en-CA" w:bidi="en-US"/>
        </w:rPr>
        <w:t>∈</w:t>
      </w:r>
      <w:r w:rsidR="00BB5978" w:rsidRPr="00CE29FD">
        <w:rPr>
          <w:lang w:val="en-CA" w:bidi="en-US"/>
        </w:rPr>
        <w:t xml:space="preserve"> {2, 3, 5, 10}), but the best trees generated by equal weights, or implied weights with </w:t>
      </w:r>
      <w:r w:rsidR="00BB5978" w:rsidRPr="00CE29FD">
        <w:rPr>
          <w:i/>
          <w:lang w:val="en-CA" w:bidi="en-US"/>
        </w:rPr>
        <w:t xml:space="preserve">k </w:t>
      </w:r>
      <w:r w:rsidR="00BB5978" w:rsidRPr="00CE29FD">
        <w:rPr>
          <w:lang w:val="en-CA" w:bidi="en-US"/>
        </w:rPr>
        <w:t>= 1, are significantly worse than those produced by the other methods</w:t>
      </w:r>
      <w:r w:rsidR="00DC27C2" w:rsidRPr="00CE29FD">
        <w:rPr>
          <w:lang w:val="en-CA" w:bidi="en-US"/>
        </w:rPr>
        <w:t xml:space="preserve"> (Figure 1)</w:t>
      </w:r>
      <w:r w:rsidR="00BB5978" w:rsidRPr="00CE29FD">
        <w:rPr>
          <w:lang w:val="en-CA" w:bidi="en-US"/>
        </w:rPr>
        <w:t>.</w:t>
      </w:r>
    </w:p>
    <w:p w14:paraId="5DFEA487" w14:textId="73039DF2" w:rsidR="0046706B" w:rsidRPr="00CE29FD" w:rsidRDefault="00937B06" w:rsidP="009A22E3">
      <w:pPr>
        <w:pStyle w:val="Subsequentpara"/>
        <w:rPr>
          <w:lang w:val="en-CA" w:bidi="en-US"/>
        </w:rPr>
      </w:pPr>
      <w:r w:rsidRPr="00CE29FD">
        <w:rPr>
          <w:lang w:val="en-CA" w:bidi="en-US"/>
        </w:rPr>
        <w:t>Implied weights generated the highest precision, but not the highest accuracy. C</w:t>
      </w:r>
      <w:r w:rsidR="005F53CD" w:rsidRPr="00CE29FD">
        <w:rPr>
          <w:lang w:val="en-CA" w:bidi="en-US"/>
        </w:rPr>
        <w:t xml:space="preserve">ollapsing the least-supported nodes </w:t>
      </w:r>
      <w:r w:rsidR="009A22E3" w:rsidRPr="00CE29FD">
        <w:rPr>
          <w:lang w:val="en-CA" w:bidi="en-US"/>
        </w:rPr>
        <w:t>initially increas</w:t>
      </w:r>
      <w:r w:rsidRPr="00CE29FD">
        <w:rPr>
          <w:lang w:val="en-CA" w:bidi="en-US"/>
        </w:rPr>
        <w:t>es</w:t>
      </w:r>
      <w:r w:rsidR="009A22E3" w:rsidRPr="00CE29FD">
        <w:rPr>
          <w:lang w:val="en-CA" w:bidi="en-US"/>
        </w:rPr>
        <w:t xml:space="preserve"> the </w:t>
      </w:r>
      <w:r w:rsidRPr="00CE29FD">
        <w:rPr>
          <w:lang w:val="en-CA" w:bidi="en-US"/>
        </w:rPr>
        <w:t xml:space="preserve">accuracy (i.e. </w:t>
      </w:r>
      <w:r w:rsidR="009A22E3" w:rsidRPr="00CE29FD">
        <w:rPr>
          <w:lang w:val="en-CA" w:bidi="en-US"/>
        </w:rPr>
        <w:t>proportion of correctly to incorrectly resolved nodes</w:t>
      </w:r>
      <w:r w:rsidRPr="00CE29FD">
        <w:rPr>
          <w:lang w:val="en-CA" w:bidi="en-US"/>
        </w:rPr>
        <w:t>)</w:t>
      </w:r>
      <w:r w:rsidR="009A22E3" w:rsidRPr="00CE29FD">
        <w:rPr>
          <w:lang w:val="en-CA" w:bidi="en-US"/>
        </w:rPr>
        <w:t>, leading to a trivial increase in the overall informativeness of the tree</w:t>
      </w:r>
      <w:r w:rsidR="00C96343" w:rsidRPr="00C96343">
        <w:rPr>
          <w:lang w:val="en-CA" w:bidi="en-US"/>
        </w:rPr>
        <w:t xml:space="preserve">. </w:t>
      </w:r>
      <w:r w:rsidR="0046589F" w:rsidRPr="00CE29FD">
        <w:rPr>
          <w:lang w:val="en-CA" w:bidi="en-US"/>
        </w:rPr>
        <w:t xml:space="preserve">After a point, however, the </w:t>
      </w:r>
      <w:r w:rsidR="005F53CD" w:rsidRPr="00CE29FD">
        <w:rPr>
          <w:lang w:val="en-CA" w:bidi="en-US"/>
        </w:rPr>
        <w:t>gain in accuracy no longer offsets the information lost by collapsing nodes, and</w:t>
      </w:r>
      <w:r w:rsidR="0046589F" w:rsidRPr="00CE29FD">
        <w:rPr>
          <w:lang w:val="en-CA" w:bidi="en-US"/>
        </w:rPr>
        <w:t xml:space="preserve"> </w:t>
      </w:r>
      <w:r w:rsidR="00034FA6" w:rsidRPr="00CE29FD">
        <w:rPr>
          <w:lang w:val="en-CA" w:bidi="en-US"/>
        </w:rPr>
        <w:t xml:space="preserve">the </w:t>
      </w:r>
      <w:r w:rsidR="0046589F" w:rsidRPr="00CE29FD">
        <w:rPr>
          <w:lang w:val="en-CA" w:bidi="en-US"/>
        </w:rPr>
        <w:t xml:space="preserve">tree </w:t>
      </w:r>
      <w:r w:rsidR="00034FA6" w:rsidRPr="00CE29FD">
        <w:rPr>
          <w:lang w:val="en-CA" w:bidi="en-US"/>
        </w:rPr>
        <w:t xml:space="preserve">diverges </w:t>
      </w:r>
      <w:r w:rsidR="002D4442" w:rsidRPr="00CE29FD">
        <w:rPr>
          <w:lang w:val="en-CA" w:bidi="en-US"/>
        </w:rPr>
        <w:t xml:space="preserve">increasingly </w:t>
      </w:r>
      <w:r w:rsidR="00034FA6" w:rsidRPr="00CE29FD">
        <w:rPr>
          <w:lang w:val="en-CA" w:bidi="en-US"/>
        </w:rPr>
        <w:t>from the generative tree</w:t>
      </w:r>
      <w:r w:rsidR="00C96343" w:rsidRPr="00C96343">
        <w:rPr>
          <w:lang w:val="en-CA" w:bidi="en-US"/>
        </w:rPr>
        <w:t xml:space="preserve">. </w:t>
      </w:r>
      <w:r w:rsidR="00AD2DAD" w:rsidRPr="00CE29FD">
        <w:rPr>
          <w:lang w:val="en-CA" w:bidi="en-US"/>
        </w:rPr>
        <w:t xml:space="preserve">The </w:t>
      </w:r>
      <w:r w:rsidRPr="00CE29FD">
        <w:rPr>
          <w:lang w:val="en-CA" w:bidi="en-US"/>
        </w:rPr>
        <w:t xml:space="preserve">lower resolution of the </w:t>
      </w:r>
      <w:r w:rsidR="0046589F" w:rsidRPr="00CE29FD">
        <w:rPr>
          <w:lang w:val="en-CA" w:bidi="en-US"/>
        </w:rPr>
        <w:t xml:space="preserve">equal weights and Bayesian </w:t>
      </w:r>
      <w:r w:rsidR="00034FA6" w:rsidRPr="00CE29FD">
        <w:rPr>
          <w:lang w:val="en-CA" w:bidi="en-US"/>
        </w:rPr>
        <w:t>results</w:t>
      </w:r>
      <w:r w:rsidR="00AD2DAD" w:rsidRPr="00CE29FD">
        <w:rPr>
          <w:lang w:val="en-CA" w:bidi="en-US"/>
        </w:rPr>
        <w:t xml:space="preserve"> </w:t>
      </w:r>
      <w:r w:rsidRPr="00CE29FD">
        <w:rPr>
          <w:lang w:val="en-CA" w:bidi="en-US"/>
        </w:rPr>
        <w:t xml:space="preserve">means that they </w:t>
      </w:r>
      <w:r w:rsidR="00AD2DAD" w:rsidRPr="00CE29FD">
        <w:rPr>
          <w:lang w:val="en-CA" w:bidi="en-US"/>
        </w:rPr>
        <w:t>do not experience this initial increase in tree quality:</w:t>
      </w:r>
      <w:r w:rsidR="0046589F" w:rsidRPr="00CE29FD">
        <w:rPr>
          <w:lang w:val="en-CA" w:bidi="en-US"/>
        </w:rPr>
        <w:t xml:space="preserve"> </w:t>
      </w:r>
      <w:r w:rsidR="00034FA6" w:rsidRPr="00CE29FD">
        <w:rPr>
          <w:lang w:val="en-CA" w:bidi="en-US"/>
        </w:rPr>
        <w:t xml:space="preserve">collapsing nodes immediately </w:t>
      </w:r>
      <w:r w:rsidRPr="00CE29FD">
        <w:rPr>
          <w:lang w:val="en-CA" w:bidi="en-US"/>
        </w:rPr>
        <w:t xml:space="preserve">increases </w:t>
      </w:r>
      <w:r w:rsidR="0046589F" w:rsidRPr="00CE29FD">
        <w:rPr>
          <w:lang w:val="en-CA" w:bidi="en-US"/>
        </w:rPr>
        <w:t>diverge</w:t>
      </w:r>
      <w:r w:rsidRPr="00CE29FD">
        <w:rPr>
          <w:lang w:val="en-CA" w:bidi="en-US"/>
        </w:rPr>
        <w:t>nce</w:t>
      </w:r>
      <w:r w:rsidR="0046589F" w:rsidRPr="00CE29FD">
        <w:rPr>
          <w:lang w:val="en-CA" w:bidi="en-US"/>
        </w:rPr>
        <w:t xml:space="preserve"> from the generative tree.</w:t>
      </w:r>
    </w:p>
    <w:p w14:paraId="03DCE8D5" w14:textId="68836192" w:rsidR="00291BAE" w:rsidRPr="00CE29FD" w:rsidRDefault="00E65A11" w:rsidP="00291BAE">
      <w:pPr>
        <w:pStyle w:val="Subsequentpara"/>
        <w:rPr>
          <w:lang w:val="en-CA" w:bidi="en-US"/>
        </w:rPr>
      </w:pPr>
      <w:r w:rsidRPr="00CE29FD">
        <w:rPr>
          <w:lang w:val="en-CA" w:bidi="en-US"/>
        </w:rPr>
        <w:lastRenderedPageBreak/>
        <w:t>Similar results occur if partition</w:t>
      </w:r>
      <w:r w:rsidR="000533AB" w:rsidRPr="00CE29FD">
        <w:rPr>
          <w:lang w:val="en-CA" w:bidi="en-US"/>
        </w:rPr>
        <w:t xml:space="preserve">s are used instead of </w:t>
      </w:r>
      <w:r w:rsidRPr="00CE29FD">
        <w:rPr>
          <w:lang w:val="en-CA" w:bidi="en-US"/>
        </w:rPr>
        <w:t>quartet</w:t>
      </w:r>
      <w:r w:rsidR="000533AB" w:rsidRPr="00CE29FD">
        <w:rPr>
          <w:lang w:val="en-CA" w:bidi="en-US"/>
        </w:rPr>
        <w:t>s to calculate tree</w:t>
      </w:r>
      <w:r w:rsidRPr="00CE29FD">
        <w:rPr>
          <w:lang w:val="en-CA" w:bidi="en-US"/>
        </w:rPr>
        <w:t xml:space="preserve"> divergence (Figure 2)</w:t>
      </w:r>
      <w:r w:rsidR="00C96343" w:rsidRPr="00C96343">
        <w:rPr>
          <w:lang w:val="en-CA" w:bidi="en-US"/>
        </w:rPr>
        <w:t xml:space="preserve">. </w:t>
      </w:r>
      <w:r w:rsidR="00183D7B" w:rsidRPr="00CE29FD">
        <w:rPr>
          <w:lang w:val="en-CA" w:bidi="en-US"/>
        </w:rPr>
        <w:t xml:space="preserve">The </w:t>
      </w:r>
      <w:r w:rsidR="00C31196" w:rsidRPr="00CE29FD">
        <w:rPr>
          <w:lang w:val="en-CA" w:bidi="en-US"/>
        </w:rPr>
        <w:t xml:space="preserve">accuracy </w:t>
      </w:r>
      <w:r w:rsidR="00183D7B" w:rsidRPr="00CE29FD">
        <w:rPr>
          <w:lang w:val="en-CA" w:bidi="en-US"/>
        </w:rPr>
        <w:t>of implied weights (</w:t>
      </w:r>
      <w:r w:rsidR="00183D7B" w:rsidRPr="00CE29FD">
        <w:rPr>
          <w:i/>
          <w:lang w:val="en-CA" w:bidi="en-US"/>
        </w:rPr>
        <w:t xml:space="preserve">k </w:t>
      </w:r>
      <w:r w:rsidR="00183D7B" w:rsidRPr="00CE29FD">
        <w:rPr>
          <w:rFonts w:ascii="Cambria Math" w:hAnsi="Cambria Math" w:cs="Cambria Math"/>
          <w:lang w:val="en-CA" w:bidi="en-US"/>
        </w:rPr>
        <w:t>∈</w:t>
      </w:r>
      <w:r w:rsidR="00183D7B" w:rsidRPr="00CE29FD">
        <w:rPr>
          <w:lang w:val="en-CA" w:bidi="en-US"/>
        </w:rPr>
        <w:t xml:space="preserve"> {2, 3, 5, 10}) and Bayesian analysis are statistically indistinguishable</w:t>
      </w:r>
      <w:r w:rsidR="00F3362D" w:rsidRPr="00CE29FD">
        <w:rPr>
          <w:lang w:val="en-CA" w:bidi="en-US"/>
        </w:rPr>
        <w:t xml:space="preserve"> (at </w:t>
      </w:r>
      <w:r w:rsidR="00F3362D" w:rsidRPr="00CE29FD">
        <w:rPr>
          <w:i/>
          <w:lang w:val="en-CA" w:bidi="en-US"/>
        </w:rPr>
        <w:t xml:space="preserve">p </w:t>
      </w:r>
      <w:r w:rsidR="00F3362D" w:rsidRPr="00CE29FD">
        <w:rPr>
          <w:lang w:val="en-CA" w:bidi="en-US"/>
        </w:rPr>
        <w:t>= 0.01)</w:t>
      </w:r>
      <w:r w:rsidR="00C31196" w:rsidRPr="00CE29FD">
        <w:rPr>
          <w:lang w:val="en-CA" w:bidi="en-US"/>
        </w:rPr>
        <w:t xml:space="preserve"> at any given level of precision</w:t>
      </w:r>
      <w:r w:rsidR="00183D7B" w:rsidRPr="00CE29FD">
        <w:rPr>
          <w:lang w:val="en-CA" w:bidi="en-US"/>
        </w:rPr>
        <w:t>,</w:t>
      </w:r>
      <w:r w:rsidR="00F3362D" w:rsidRPr="00CE29FD">
        <w:rPr>
          <w:lang w:val="en-CA" w:bidi="en-US"/>
        </w:rPr>
        <w:t xml:space="preserve"> </w:t>
      </w:r>
      <w:r w:rsidR="00C31196" w:rsidRPr="00CE29FD">
        <w:rPr>
          <w:lang w:val="en-CA" w:bidi="en-US"/>
        </w:rPr>
        <w:t xml:space="preserve">whereas </w:t>
      </w:r>
      <w:r w:rsidR="00286B8D" w:rsidRPr="00CE29FD">
        <w:rPr>
          <w:lang w:val="en-CA" w:bidi="en-US"/>
        </w:rPr>
        <w:t xml:space="preserve">equal weights and implied weights with </w:t>
      </w:r>
      <w:r w:rsidR="00286B8D" w:rsidRPr="00CE29FD">
        <w:rPr>
          <w:i/>
          <w:lang w:val="en-CA" w:bidi="en-US"/>
        </w:rPr>
        <w:t>k</w:t>
      </w:r>
      <w:r w:rsidR="00286B8D" w:rsidRPr="00CE29FD">
        <w:rPr>
          <w:lang w:val="en-CA" w:bidi="en-US"/>
        </w:rPr>
        <w:t xml:space="preserve"> = 1 </w:t>
      </w:r>
      <w:r w:rsidR="003175BA" w:rsidRPr="00CE29FD">
        <w:rPr>
          <w:lang w:val="en-CA" w:bidi="en-US"/>
        </w:rPr>
        <w:t xml:space="preserve">generate trees that are </w:t>
      </w:r>
      <w:r w:rsidR="00286B8D" w:rsidRPr="00CE29FD">
        <w:rPr>
          <w:lang w:val="en-CA" w:bidi="en-US"/>
        </w:rPr>
        <w:t>significantly worse.</w:t>
      </w:r>
      <w:r w:rsidR="00F3362D" w:rsidRPr="00CE29FD">
        <w:rPr>
          <w:lang w:val="en-CA" w:bidi="en-US"/>
        </w:rPr>
        <w:t xml:space="preserve"> Relative to the </w:t>
      </w:r>
      <w:r w:rsidR="00490EB3" w:rsidRPr="00CE29FD">
        <w:rPr>
          <w:lang w:val="en-CA" w:bidi="en-US"/>
        </w:rPr>
        <w:t xml:space="preserve">more robust </w:t>
      </w:r>
      <w:r w:rsidR="00F3362D" w:rsidRPr="00CE29FD">
        <w:rPr>
          <w:lang w:val="en-CA" w:bidi="en-US"/>
        </w:rPr>
        <w:t xml:space="preserve">quartet measure, however, collapsing nodes </w:t>
      </w:r>
      <w:r w:rsidR="00A62368" w:rsidRPr="00CE29FD">
        <w:rPr>
          <w:lang w:val="en-CA" w:bidi="en-US"/>
        </w:rPr>
        <w:t>more readily improves the</w:t>
      </w:r>
      <w:r w:rsidR="00F3362D" w:rsidRPr="00CE29FD">
        <w:rPr>
          <w:lang w:val="en-CA" w:bidi="en-US"/>
        </w:rPr>
        <w:t xml:space="preserve"> partition score of a tree</w:t>
      </w:r>
      <w:r w:rsidR="009037C4" w:rsidRPr="00CE29FD">
        <w:rPr>
          <w:lang w:val="en-CA" w:bidi="en-US"/>
        </w:rPr>
        <w:t xml:space="preserve">: </w:t>
      </w:r>
      <w:r w:rsidR="00F3362D" w:rsidRPr="00CE29FD">
        <w:rPr>
          <w:lang w:val="en-CA" w:bidi="en-US"/>
        </w:rPr>
        <w:t xml:space="preserve">optimal trees </w:t>
      </w:r>
      <w:r w:rsidR="00E30EF2" w:rsidRPr="00CE29FD">
        <w:rPr>
          <w:lang w:val="en-CA" w:bidi="en-US"/>
        </w:rPr>
        <w:t xml:space="preserve">are </w:t>
      </w:r>
      <w:r w:rsidR="00F3362D" w:rsidRPr="00CE29FD">
        <w:rPr>
          <w:lang w:val="en-CA" w:bidi="en-US"/>
        </w:rPr>
        <w:t>obtained once relatively many nodes have been collapsed – indicating that the partition measure emphasizes accuracy over precision.</w:t>
      </w:r>
      <w:r w:rsidR="00042311" w:rsidRPr="00CE29FD">
        <w:rPr>
          <w:lang w:val="en-CA" w:bidi="en-US"/>
        </w:rPr>
        <w:t xml:space="preserve"> T</w:t>
      </w:r>
      <w:r w:rsidR="003175BA" w:rsidRPr="00CE29FD">
        <w:rPr>
          <w:lang w:val="en-CA" w:bidi="en-US"/>
        </w:rPr>
        <w:t xml:space="preserve">hese </w:t>
      </w:r>
      <w:r w:rsidR="00F3362D" w:rsidRPr="00CE29FD">
        <w:rPr>
          <w:lang w:val="en-CA" w:bidi="en-US"/>
        </w:rPr>
        <w:t xml:space="preserve">overall </w:t>
      </w:r>
      <w:r w:rsidR="003175BA" w:rsidRPr="00CE29FD">
        <w:rPr>
          <w:lang w:val="en-CA" w:bidi="en-US"/>
        </w:rPr>
        <w:t xml:space="preserve">patterns and relationships </w:t>
      </w:r>
      <w:r w:rsidR="00477B76" w:rsidRPr="00CE29FD">
        <w:rPr>
          <w:lang w:val="en-CA" w:bidi="en-US"/>
        </w:rPr>
        <w:t xml:space="preserve">continue to hold if </w:t>
      </w:r>
      <w:r w:rsidR="00291BAE" w:rsidRPr="00CE29FD">
        <w:rPr>
          <w:lang w:val="en-CA" w:bidi="en-US"/>
        </w:rPr>
        <w:t>datasets with a low consistency index are excluded</w:t>
      </w:r>
      <w:r w:rsidR="004F60E6" w:rsidRPr="00CE29FD">
        <w:rPr>
          <w:lang w:val="en-CA" w:bidi="en-US"/>
        </w:rPr>
        <w:t>.</w:t>
      </w:r>
    </w:p>
    <w:p w14:paraId="715232EB" w14:textId="69F28EA4" w:rsidR="009326F8" w:rsidRPr="00CE29FD" w:rsidRDefault="009326F8" w:rsidP="00291BAE">
      <w:pPr>
        <w:pStyle w:val="Subsequentpara"/>
        <w:rPr>
          <w:lang w:val="en-CA" w:bidi="en-US"/>
        </w:rPr>
      </w:pPr>
      <w:r w:rsidRPr="00CE29FD">
        <w:rPr>
          <w:lang w:val="en-CA" w:bidi="en-US"/>
        </w:rPr>
        <w:t xml:space="preserve">The </w:t>
      </w:r>
      <w:r w:rsidR="00690C91" w:rsidRPr="00CE29FD">
        <w:rPr>
          <w:lang w:val="en-CA" w:bidi="en-US"/>
        </w:rPr>
        <w:t xml:space="preserve">same patterns can be observed in the </w:t>
      </w:r>
      <w:r w:rsidR="00FD380B" w:rsidRPr="00CE29FD">
        <w:rPr>
          <w:lang w:val="en-CA" w:bidi="en-US"/>
        </w:rPr>
        <w:t xml:space="preserve">O’Reilly </w:t>
      </w:r>
      <w:r w:rsidR="00FD380B" w:rsidRPr="00CE29FD">
        <w:rPr>
          <w:i/>
          <w:lang w:val="en-CA" w:bidi="en-US"/>
        </w:rPr>
        <w:t>et al.</w:t>
      </w:r>
      <w:r w:rsidR="00FD380B" w:rsidRPr="00CE29FD">
        <w:rPr>
          <w:lang w:val="en-CA" w:bidi="en-US"/>
        </w:rPr>
        <w:t xml:space="preserve"> datasets</w:t>
      </w:r>
      <w:r w:rsidR="002F7CF0" w:rsidRPr="00CE29FD">
        <w:rPr>
          <w:lang w:val="en-CA" w:bidi="en-US"/>
        </w:rPr>
        <w:t xml:space="preserve"> </w:t>
      </w:r>
      <w:r w:rsidR="00537405" w:rsidRPr="00CE29FD">
        <w:rPr>
          <w:lang w:val="en-CA" w:bidi="en-US"/>
        </w:rPr>
        <w:t>(Figure 3)</w:t>
      </w:r>
      <w:r w:rsidR="00C91D4C" w:rsidRPr="00CE29FD">
        <w:rPr>
          <w:lang w:val="en-CA" w:bidi="en-US"/>
        </w:rPr>
        <w:t xml:space="preserve">: at any given level of precision, the best trees generated by the </w:t>
      </w:r>
      <w:r w:rsidR="00C91D4C" w:rsidRPr="00CE29FD">
        <w:rPr>
          <w:i/>
          <w:lang w:val="en-CA" w:bidi="en-US"/>
        </w:rPr>
        <w:t>Mk</w:t>
      </w:r>
      <w:r w:rsidR="00C91D4C" w:rsidRPr="00CE29FD">
        <w:rPr>
          <w:lang w:val="en-CA" w:bidi="en-US"/>
        </w:rPr>
        <w:t xml:space="preserve"> model are similar in accuracy to those generated under implied weights (except with very small values of </w:t>
      </w:r>
      <w:r w:rsidR="00C91D4C" w:rsidRPr="00CE29FD">
        <w:rPr>
          <w:i/>
          <w:lang w:val="en-CA" w:bidi="en-US"/>
        </w:rPr>
        <w:t>k</w:t>
      </w:r>
      <w:r w:rsidR="00C91D4C" w:rsidRPr="00CE29FD">
        <w:rPr>
          <w:lang w:val="en-CA" w:bidi="en-US"/>
        </w:rPr>
        <w:t>), but are more accurate than those generated using equal weights.</w:t>
      </w:r>
    </w:p>
    <w:p w14:paraId="561F949F" w14:textId="6BA11775" w:rsidR="001B1B7E" w:rsidRPr="00CE29FD" w:rsidRDefault="000F6448" w:rsidP="000F6448">
      <w:pPr>
        <w:pStyle w:val="Heading1"/>
      </w:pPr>
      <w:r w:rsidRPr="00CE29FD">
        <w:t>Discussion</w:t>
      </w:r>
    </w:p>
    <w:p w14:paraId="649CC9DA" w14:textId="7BC8A027" w:rsidR="00F80B0A" w:rsidRPr="00CE29FD" w:rsidRDefault="00BF42BA" w:rsidP="00BF42BA">
      <w:pPr>
        <w:pStyle w:val="Subsequentpara"/>
        <w:ind w:firstLine="0"/>
        <w:rPr>
          <w:lang w:val="en-CA" w:bidi="en-US"/>
        </w:rPr>
      </w:pPr>
      <w:r w:rsidRPr="00CE29FD">
        <w:rPr>
          <w:lang w:val="en-CA" w:bidi="en-US"/>
        </w:rPr>
        <w:t>The</w:t>
      </w:r>
      <w:r w:rsidR="00C765F2" w:rsidRPr="00CE29FD">
        <w:rPr>
          <w:lang w:val="en-CA" w:bidi="en-US"/>
        </w:rPr>
        <w:t xml:space="preserve"> strict preference for </w:t>
      </w:r>
      <w:r w:rsidR="00272E14" w:rsidRPr="00CE29FD">
        <w:rPr>
          <w:lang w:val="en-CA" w:bidi="en-US"/>
        </w:rPr>
        <w:t xml:space="preserve">accuracy </w:t>
      </w:r>
      <w:r w:rsidR="00C765F2" w:rsidRPr="00CE29FD">
        <w:rPr>
          <w:lang w:val="en-CA" w:bidi="en-US"/>
        </w:rPr>
        <w:t xml:space="preserve">(i.e. </w:t>
      </w:r>
      <w:r w:rsidR="00C91D4C" w:rsidRPr="00CE29FD">
        <w:rPr>
          <w:lang w:val="en-CA" w:bidi="en-US"/>
        </w:rPr>
        <w:t xml:space="preserve">minimization of the </w:t>
      </w:r>
      <w:r w:rsidR="00C765F2" w:rsidRPr="00CE29FD">
        <w:rPr>
          <w:lang w:val="en-CA" w:bidi="en-US"/>
        </w:rPr>
        <w:t>number of incorrect nodes) over resolution</w:t>
      </w:r>
      <w:r w:rsidRPr="00CE29FD">
        <w:rPr>
          <w:lang w:val="en-CA" w:bidi="en-US"/>
        </w:rPr>
        <w:t xml:space="preserve"> espoused by Congreve and Lamsdell </w:t>
      </w:r>
      <w:r w:rsidR="00272E14" w:rsidRPr="00CE29FD">
        <w:rPr>
          <w:lang w:val="en-CA" w:bidi="en-US"/>
        </w:rPr>
        <w:fldChar w:fldCharType="begin" w:fldLock="1"/>
      </w:r>
      <w:r w:rsidR="00937B06" w:rsidRPr="00CE29FD">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label" : "volume", "suppress-author" : 1, "uris" : [ "http://www.mendeley.com/documents/?uuid=0415ea90-8454-44b1-b142-36b493eddbb1" ] } ], "mendeley" : { "formattedCitation" : "(2016)", "plainTextFormattedCitation" : "(2016)", "previouslyFormattedCitation" : "(2016)" }, "properties" : { "noteIndex" : 0 }, "schema" : "https://github.com/citation-style-language/schema/raw/master/csl-citation.json" }</w:instrText>
      </w:r>
      <w:r w:rsidR="00272E14" w:rsidRPr="00CE29FD">
        <w:rPr>
          <w:lang w:val="en-CA" w:bidi="en-US"/>
        </w:rPr>
        <w:fldChar w:fldCharType="separate"/>
      </w:r>
      <w:r w:rsidR="009D7DE4" w:rsidRPr="00CE29FD">
        <w:rPr>
          <w:noProof/>
          <w:lang w:val="en-CA" w:bidi="en-US"/>
        </w:rPr>
        <w:t>(2016)</w:t>
      </w:r>
      <w:r w:rsidR="00272E14" w:rsidRPr="00CE29FD">
        <w:rPr>
          <w:lang w:val="en-CA" w:bidi="en-US"/>
        </w:rPr>
        <w:fldChar w:fldCharType="end"/>
      </w:r>
      <w:r w:rsidR="00C765F2" w:rsidRPr="00CE29FD">
        <w:rPr>
          <w:lang w:val="en-CA" w:bidi="en-US"/>
        </w:rPr>
        <w:t xml:space="preserve"> </w:t>
      </w:r>
      <w:r w:rsidRPr="00CE29FD">
        <w:rPr>
          <w:lang w:val="en-CA" w:bidi="en-US"/>
        </w:rPr>
        <w:t>can be visualised as</w:t>
      </w:r>
      <w:r w:rsidR="00C765F2" w:rsidRPr="00CE29FD">
        <w:rPr>
          <w:lang w:val="en-CA" w:bidi="en-US"/>
        </w:rPr>
        <w:t xml:space="preserve"> a preference for trees that are close</w:t>
      </w:r>
      <w:r w:rsidR="003010C3" w:rsidRPr="00CE29FD">
        <w:rPr>
          <w:lang w:val="en-CA" w:bidi="en-US"/>
        </w:rPr>
        <w:t>st</w:t>
      </w:r>
      <w:r w:rsidR="00C765F2" w:rsidRPr="00CE29FD">
        <w:rPr>
          <w:lang w:val="en-CA" w:bidi="en-US"/>
        </w:rPr>
        <w:t xml:space="preserve"> to the upper right edge of the ternary space (Fig</w:t>
      </w:r>
      <w:r w:rsidR="003010C3" w:rsidRPr="00CE29FD">
        <w:rPr>
          <w:lang w:val="en-CA" w:bidi="en-US"/>
        </w:rPr>
        <w:t>ure</w:t>
      </w:r>
      <w:r w:rsidR="00C765F2" w:rsidRPr="00CE29FD">
        <w:rPr>
          <w:lang w:val="en-CA" w:bidi="en-US"/>
        </w:rPr>
        <w:t xml:space="preserve"> </w:t>
      </w:r>
      <w:r w:rsidR="00537405" w:rsidRPr="00CE29FD">
        <w:rPr>
          <w:lang w:val="en-CA" w:bidi="en-US"/>
        </w:rPr>
        <w:t>4</w:t>
      </w:r>
      <w:r w:rsidR="00C765F2" w:rsidRPr="00CE29FD">
        <w:rPr>
          <w:lang w:val="en-CA" w:bidi="en-US"/>
        </w:rPr>
        <w:t>)</w:t>
      </w:r>
      <w:r w:rsidRPr="00CE29FD">
        <w:rPr>
          <w:lang w:val="en-CA" w:bidi="en-US"/>
        </w:rPr>
        <w:t xml:space="preserve">. </w:t>
      </w:r>
      <w:r w:rsidR="001A3B92" w:rsidRPr="00CE29FD">
        <w:rPr>
          <w:lang w:val="en-CA" w:bidi="en-US"/>
        </w:rPr>
        <w:t xml:space="preserve">This philosophy illustrates the danger of examining only the most resolved tree that a given method can produce </w:t>
      </w:r>
      <w:r w:rsidR="001A3B92" w:rsidRPr="00CE29FD">
        <w:rPr>
          <w:lang w:val="en-CA" w:bidi="en-US"/>
        </w:rPr>
        <w:fldChar w:fldCharType="begin" w:fldLock="1"/>
      </w:r>
      <w:r w:rsidR="00DC18F0">
        <w:rPr>
          <w:lang w:val="en-CA" w:bidi="en-US"/>
        </w:rPr>
        <w:instrText>ADDIN CSL_CITATION { "citationItems" : [ { "id" : "ITEM-1",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1", "issue" : "1864", "issued" : { "date-parts" : [ [ "2017", "10", "11" ] ] }, "page" : "20170986", "title" : "Bayesian and likelihood phylogenetic reconstructions of morphological traits are not discordant when taking uncertainty into consideration: a comment on Puttick ~et al~.", "type" : "article-journal", "volume" : "284" }, "label" : "volume", "prefix" : "as discussed by", "uris" : [ "http://www.mendeley.com/documents/?uuid=dde18885-3174-487c-936e-9409758f7e8e" ] } ], "mendeley" : { "formattedCitation" : "(as discussed by Brown &lt;i&gt;et al.&lt;/i&gt; 2017)", "plainTextFormattedCitation" : "(as discussed by Brown et al. 2017)", "previouslyFormattedCitation" : "(as discussed by Brown &lt;i&gt;et al.&lt;/i&gt; 2017)" }, "properties" : { "noteIndex" : 0 }, "schema" : "https://github.com/citation-style-language/schema/raw/master/csl-citation.json" }</w:instrText>
      </w:r>
      <w:r w:rsidR="001A3B92" w:rsidRPr="00CE29FD">
        <w:rPr>
          <w:lang w:val="en-CA" w:bidi="en-US"/>
        </w:rPr>
        <w:fldChar w:fldCharType="separate"/>
      </w:r>
      <w:r w:rsidR="00EC5D45" w:rsidRPr="00CE29FD">
        <w:rPr>
          <w:noProof/>
          <w:lang w:val="en-CA" w:bidi="en-US"/>
        </w:rPr>
        <w:t xml:space="preserve">(as discussed by Brown </w:t>
      </w:r>
      <w:r w:rsidR="00EC5D45" w:rsidRPr="00CE29FD">
        <w:rPr>
          <w:i/>
          <w:noProof/>
          <w:lang w:val="en-CA" w:bidi="en-US"/>
        </w:rPr>
        <w:t>et al.</w:t>
      </w:r>
      <w:r w:rsidR="00EC5D45" w:rsidRPr="00CE29FD">
        <w:rPr>
          <w:noProof/>
          <w:lang w:val="en-CA" w:bidi="en-US"/>
        </w:rPr>
        <w:t xml:space="preserve"> 2017)</w:t>
      </w:r>
      <w:r w:rsidR="001A3B92" w:rsidRPr="00CE29FD">
        <w:rPr>
          <w:lang w:val="en-CA" w:bidi="en-US"/>
        </w:rPr>
        <w:fldChar w:fldCharType="end"/>
      </w:r>
      <w:r w:rsidRPr="00CE29FD">
        <w:rPr>
          <w:lang w:val="en-CA" w:bidi="en-US"/>
        </w:rPr>
        <w:t xml:space="preserve">: the best-resolved tree of equal weights falls closer to this edge than the best-resolved trees under equal weights, </w:t>
      </w:r>
      <w:r w:rsidR="00D81F26" w:rsidRPr="00CE29FD">
        <w:rPr>
          <w:lang w:val="en-CA" w:bidi="en-US"/>
        </w:rPr>
        <w:t xml:space="preserve">but this simply reflects the poor resolving power of equal weights; this approach would prefer a single polytomy that resolves no nodes and therefore obtains </w:t>
      </w:r>
      <w:r w:rsidR="001A3B92" w:rsidRPr="00CE29FD">
        <w:rPr>
          <w:lang w:val="en-CA" w:bidi="en-US"/>
        </w:rPr>
        <w:t>the optimal score of zero incorrect nodes.</w:t>
      </w:r>
    </w:p>
    <w:p w14:paraId="0A9AB200" w14:textId="0E8A9D9E" w:rsidR="004D0748" w:rsidRPr="00CE29FD" w:rsidRDefault="00383035" w:rsidP="0001061A">
      <w:pPr>
        <w:pStyle w:val="Subsequentpara"/>
        <w:rPr>
          <w:lang w:val="en-CA" w:bidi="en-US"/>
        </w:rPr>
      </w:pPr>
      <w:r w:rsidRPr="00CE29FD">
        <w:rPr>
          <w:lang w:val="en-CA" w:bidi="en-US"/>
        </w:rPr>
        <w:t>D</w:t>
      </w:r>
      <w:r w:rsidR="003F2669" w:rsidRPr="00CE29FD">
        <w:rPr>
          <w:lang w:val="en-CA" w:bidi="en-US"/>
        </w:rPr>
        <w:t xml:space="preserve">ivergence metrics </w:t>
      </w:r>
      <w:r w:rsidRPr="00CE29FD">
        <w:rPr>
          <w:lang w:val="en-CA" w:bidi="en-US"/>
        </w:rPr>
        <w:t>offer a more meaningful</w:t>
      </w:r>
      <w:r w:rsidR="00C91D4C" w:rsidRPr="00CE29FD">
        <w:rPr>
          <w:lang w:val="en-CA" w:bidi="en-US"/>
        </w:rPr>
        <w:t xml:space="preserve"> way to evaluate</w:t>
      </w:r>
      <w:r w:rsidR="00BF42BA" w:rsidRPr="00CE29FD">
        <w:rPr>
          <w:lang w:val="en-CA" w:bidi="en-US"/>
        </w:rPr>
        <w:t xml:space="preserve"> methods</w:t>
      </w:r>
      <w:r w:rsidR="00C96343" w:rsidRPr="00C96343">
        <w:rPr>
          <w:lang w:val="en-CA" w:bidi="en-US"/>
        </w:rPr>
        <w:t xml:space="preserve">. </w:t>
      </w:r>
      <w:r w:rsidR="00C91D4C" w:rsidRPr="00CE29FD">
        <w:rPr>
          <w:lang w:val="en-CA" w:bidi="en-US"/>
        </w:rPr>
        <w:t xml:space="preserve">Using an approach that quantifies all aspects in which a tree might be informative – i.e. both accuracy and precision </w:t>
      </w:r>
      <w:r w:rsidR="00C91D4C" w:rsidRPr="00CE29FD">
        <w:rPr>
          <w:lang w:val="en-CA" w:bidi="en-US"/>
        </w:rPr>
        <w:lastRenderedPageBreak/>
        <w:t>– it is clear that</w:t>
      </w:r>
      <w:r w:rsidRPr="00CE29FD">
        <w:rPr>
          <w:lang w:val="en-CA" w:bidi="en-US"/>
        </w:rPr>
        <w:t xml:space="preserve"> </w:t>
      </w:r>
      <w:r w:rsidR="003A6736" w:rsidRPr="00CE29FD">
        <w:rPr>
          <w:lang w:val="en-CA" w:bidi="en-US"/>
        </w:rPr>
        <w:t xml:space="preserve">equal weights </w:t>
      </w:r>
      <w:r w:rsidRPr="00CE29FD">
        <w:rPr>
          <w:lang w:val="en-CA" w:bidi="en-US"/>
        </w:rPr>
        <w:t xml:space="preserve">and the </w:t>
      </w:r>
      <w:r w:rsidR="003A6736" w:rsidRPr="00CE29FD">
        <w:rPr>
          <w:lang w:val="en-CA" w:bidi="en-US"/>
        </w:rPr>
        <w:t xml:space="preserve">extreme implementation of implied weights </w:t>
      </w:r>
      <w:r w:rsidRPr="00CE29FD">
        <w:rPr>
          <w:lang w:val="en-CA" w:bidi="en-US"/>
        </w:rPr>
        <w:t xml:space="preserve">with </w:t>
      </w:r>
      <w:r w:rsidR="003A6736" w:rsidRPr="00CE29FD">
        <w:rPr>
          <w:i/>
          <w:lang w:val="en-CA" w:bidi="en-US"/>
        </w:rPr>
        <w:t>k</w:t>
      </w:r>
      <w:r w:rsidR="003A6736" w:rsidRPr="00CE29FD">
        <w:rPr>
          <w:lang w:val="en-CA" w:bidi="en-US"/>
        </w:rPr>
        <w:t xml:space="preserve"> = </w:t>
      </w:r>
      <w:r w:rsidRPr="00CE29FD">
        <w:rPr>
          <w:lang w:val="en-CA" w:bidi="en-US"/>
        </w:rPr>
        <w:t xml:space="preserve">1 are </w:t>
      </w:r>
      <w:r w:rsidR="00D81F26" w:rsidRPr="00CE29FD">
        <w:rPr>
          <w:lang w:val="en-CA" w:bidi="en-US"/>
        </w:rPr>
        <w:t xml:space="preserve">substantially </w:t>
      </w:r>
      <w:r w:rsidRPr="00CE29FD">
        <w:rPr>
          <w:lang w:val="en-CA" w:bidi="en-US"/>
        </w:rPr>
        <w:t>less accurate</w:t>
      </w:r>
      <w:r w:rsidR="0028011A" w:rsidRPr="00CE29FD">
        <w:rPr>
          <w:lang w:val="en-CA" w:bidi="en-US"/>
        </w:rPr>
        <w:t xml:space="preserve"> than other methods</w:t>
      </w:r>
      <w:r w:rsidR="00C91D4C" w:rsidRPr="00CE29FD">
        <w:rPr>
          <w:lang w:val="en-CA" w:bidi="en-US"/>
        </w:rPr>
        <w:t xml:space="preserve"> at any given level of precision</w:t>
      </w:r>
      <w:r w:rsidR="005678EB" w:rsidRPr="00CE29FD">
        <w:rPr>
          <w:lang w:val="en-CA" w:bidi="en-US"/>
        </w:rPr>
        <w:t xml:space="preserve">  (Figure</w:t>
      </w:r>
      <w:r w:rsidR="00854124" w:rsidRPr="00CE29FD">
        <w:rPr>
          <w:lang w:val="en-CA" w:bidi="en-US"/>
        </w:rPr>
        <w:t> </w:t>
      </w:r>
      <w:r w:rsidR="005678EB" w:rsidRPr="00CE29FD">
        <w:rPr>
          <w:lang w:val="en-CA" w:bidi="en-US"/>
        </w:rPr>
        <w:t>4)</w:t>
      </w:r>
      <w:r w:rsidR="003F2669" w:rsidRPr="00CE29FD">
        <w:rPr>
          <w:lang w:val="en-CA" w:bidi="en-US"/>
        </w:rPr>
        <w:t>.</w:t>
      </w:r>
    </w:p>
    <w:p w14:paraId="3F343F44" w14:textId="4004D7D3" w:rsidR="00D869EF" w:rsidRDefault="004D0748" w:rsidP="003131E3">
      <w:pPr>
        <w:pStyle w:val="Subsequentpara"/>
        <w:rPr>
          <w:lang w:val="en-CA" w:bidi="en-US"/>
        </w:rPr>
      </w:pPr>
      <w:r w:rsidRPr="00CE29FD">
        <w:rPr>
          <w:lang w:val="en-CA" w:bidi="en-US"/>
        </w:rPr>
        <w:t xml:space="preserve">In general, the increase in accuracy </w:t>
      </w:r>
      <w:r w:rsidR="0028011A" w:rsidRPr="00CE29FD">
        <w:rPr>
          <w:lang w:val="en-CA" w:bidi="en-US"/>
        </w:rPr>
        <w:t xml:space="preserve">attainable by intelligently reducing resolution </w:t>
      </w:r>
      <w:r w:rsidR="00284944" w:rsidRPr="00CE29FD">
        <w:fldChar w:fldCharType="begin" w:fldLock="1"/>
      </w:r>
      <w:r w:rsidR="00761B54" w:rsidRPr="00CE29FD">
        <w:instrText>ADDIN CSL_CITATION { "citationItems" : [ { "id" : "ITEM-1", "itemData" : { "DOI" : "10.1111/j.1096-0031.1995.tb00006.x", "ISSN" : "0748-3007", "author" : [ { "dropping-particle" : "", "family" : "Goloboff", "given" : "Pablo A.", "non-dropping-particle" : "", "parse-names" : false, "suffix" : "" } ], "container-title" : "Cladistics", "id" : "ITEM-1", "issue" : "1", "issued" : { "date-parts" : [ [ "1995", "3" ] ] }, "page" : "91-104", "title" : "Parsimony and weighting: a reply To Turner And Zandee", "type" : "article-journal", "volume" : "11" }, "uris" : [ "http://www.mendeley.com/documents/?uuid=93cf436c-2cba-4221-ac96-8effe1f1510a" ] }, { "id" : "ITEM-2", "itemData" : { "DOI" : "10.1006/clad.1999.0099", "ISSN" : "07483007", "author" : [ { "dropping-particle" : "", "family" : "Salisbury", "given" : "Benjamin A.", "non-dropping-particle" : "", "parse-names" : false, "suffix" : "" } ], "container-title" : "Cladistics", "id" : "ITEM-2", "issue" : "2", "issued" : { "date-parts" : [ [ "1999", "6" ] ] }, "page" : "137-149", "title" : "Strongest evidence: maximum apparent phylogenetic signal as a new cladistic optimality criterion", "type" : "article-journal", "volume" : "15" }, "uris" : [ "http://www.mendeley.com/documents/?uuid=3c7c2ffa-0078-4747-a493-44919bec1752" ] }, { "id" : "ITEM-3", "itemData" : { "DOI" : "10.1016/j.ympev.2015.04.003", "ISSN" : "10557903", "abstract" : "This paper describes an efficient implementation of triplet-based measures of stability, in the program TNT. The only available implementations of such measures are much slower than the present one, either because of an inefficient implementation (Phyutility, Thor) or because the stability is evaluated with quartets (RogueNaRok, requiring O(t 4 ), instead of the O(t 3 ) possible for triplets). The method to quickly calculate triplets is applied to solving IterPCR (Pol and Escapa, 2009). It is shown that, in some cases, IterPCR or other algorithms in the program TNT (e.g. commands prunnelsen, prunmajor, or chkmoves) produce more informative results than analysis with RogueNaRok.", "author" : [ { "dropping-particle" : "", "family" : "Goloboff", "given" : "Pablo A.", "non-dropping-particle" : "", "parse-names" : false, "suffix" : "" }, { "dropping-particle" : "", "family" : "Szumik", "given" : "Claudia A.", "non-dropping-particle" : "", "parse-names" : false, "suffix" : "" } ], "container-title" : "Molecular Phylogenetics and Evolution", "id" : "ITEM-3", "issued" : { "date-parts" : [ [ "2015" ] ] }, "note" : "USEFUL TECHNIQUE!! Apply immediately!!\nKeyword TNT", "page" : "93-104", "publisher" : "Elsevier Inc.", "title" : "Identifying unstable taxa: efficient implementation of triplet-based measures of stability, and comparison with Phyutility and RogueNaRok", "type" : "article-journal", "volume" : "88" }, "uris" : [ "http://www.mendeley.com/documents/?uuid=dfbe2a09-68bc-47e0-8d97-0dc63d2a32ea" ] } ], "mendeley" : { "formattedCitation" : "(Goloboff 1995; Salisbury 1999; Goloboff and Szumik 2015)", "plainTextFormattedCitation" : "(Goloboff 1995; Salisbury 1999; Goloboff and Szumik 2015)", "previouslyFormattedCitation" : "(Goloboff 1995; Salisbury 1999; Goloboff and Szumik 2015)" }, "properties" : { "noteIndex" : 0 }, "schema" : "https://github.com/citation-style-language/schema/raw/master/csl-citation.json" }</w:instrText>
      </w:r>
      <w:r w:rsidR="00284944" w:rsidRPr="00CE29FD">
        <w:fldChar w:fldCharType="separate"/>
      </w:r>
      <w:r w:rsidR="00284944" w:rsidRPr="00CE29FD">
        <w:rPr>
          <w:noProof/>
        </w:rPr>
        <w:t>(Goloboff 1995; Salisbury 1999; Goloboff and Szumik 2015)</w:t>
      </w:r>
      <w:r w:rsidR="00284944" w:rsidRPr="00CE29FD">
        <w:fldChar w:fldCharType="end"/>
      </w:r>
      <w:r w:rsidR="0028011A">
        <w:t xml:space="preserve"> </w:t>
      </w:r>
      <w:r w:rsidR="0028011A">
        <w:rPr>
          <w:lang w:val="en-CA" w:bidi="en-US"/>
        </w:rPr>
        <w:t>more than compensates for any reduction in precision</w:t>
      </w:r>
      <w:r w:rsidR="00284944">
        <w:rPr>
          <w:lang w:val="en-CA" w:bidi="en-US"/>
        </w:rPr>
        <w:t>. Practitioners are likely to improve the overall quality of their results by collapsing the most weakly supported nodes, which are more likely than not to represent misinformation. There is a limit, of course, to how much resolution might be profitably sacrificed; i</w:t>
      </w:r>
      <w:r w:rsidR="00D4063F">
        <w:rPr>
          <w:lang w:val="en-CA" w:bidi="en-US"/>
        </w:rPr>
        <w:t xml:space="preserve">nterestingly, the choice of tree comparison metric has a large impact on </w:t>
      </w:r>
      <w:r w:rsidR="0028011A">
        <w:rPr>
          <w:lang w:val="en-CA" w:bidi="en-US"/>
        </w:rPr>
        <w:t>where this optimal trade-off lies</w:t>
      </w:r>
      <w:r w:rsidR="00C96343" w:rsidRPr="00C96343">
        <w:rPr>
          <w:lang w:val="en-CA" w:bidi="en-US"/>
        </w:rPr>
        <w:t xml:space="preserve">. </w:t>
      </w:r>
      <w:r w:rsidR="003131E3">
        <w:rPr>
          <w:lang w:val="en-CA" w:bidi="en-US"/>
        </w:rPr>
        <w:t xml:space="preserve">As a rule of thumb, </w:t>
      </w:r>
      <w:r w:rsidR="00D4063F">
        <w:rPr>
          <w:lang w:val="en-CA" w:bidi="en-US"/>
        </w:rPr>
        <w:t xml:space="preserve">implied weights parsimony will generate trees of a similar accuracy to Mk trees if they are reduced to an equivalent resolution by collapsing their least-supported nodes – </w:t>
      </w:r>
      <w:r w:rsidR="003131E3">
        <w:rPr>
          <w:lang w:val="en-CA" w:bidi="en-US"/>
        </w:rPr>
        <w:t xml:space="preserve">removing </w:t>
      </w:r>
      <w:r w:rsidR="004745BE">
        <w:rPr>
          <w:lang w:val="en-CA" w:bidi="en-US"/>
        </w:rPr>
        <w:t xml:space="preserve">a reason </w:t>
      </w:r>
      <w:r w:rsidR="004D50B2">
        <w:rPr>
          <w:lang w:val="en-CA" w:bidi="en-US"/>
        </w:rPr>
        <w:t xml:space="preserve">to prefer Bayesian analysis to </w:t>
      </w:r>
      <w:r w:rsidR="00DD6593">
        <w:rPr>
          <w:lang w:val="en-CA" w:bidi="en-US"/>
        </w:rPr>
        <w:t xml:space="preserve">parsimony </w:t>
      </w:r>
      <w:r w:rsidR="00DD6593">
        <w:rPr>
          <w:lang w:val="en-CA" w:bidi="en-US"/>
        </w:rPr>
        <w:fldChar w:fldCharType="begin" w:fldLock="1"/>
      </w:r>
      <w:r w:rsidR="00EC5D45">
        <w:rPr>
          <w:lang w:val="en-CA" w:bidi="en-US"/>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label" : "volume", "prefix" : "cf.", "uris" : [ "http://www.mendeley.com/documents/?uuid=a3104b8e-ee39-4176-817f-619614104d3e" ] } ], "mendeley" : { "formattedCitation" : "(cf. O\u2019Reilly &lt;i&gt;et al.&lt;/i&gt; 2016)", "plainTextFormattedCitation" : "(cf. O\u2019Reilly et al. 2016)", "previouslyFormattedCitation" : "(cf. O\u2019Reilly &lt;i&gt;et al.&lt;/i&gt; 2016)" }, "properties" : { "noteIndex" : 0 }, "schema" : "https://github.com/citation-style-language/schema/raw/master/csl-citation.json" }</w:instrText>
      </w:r>
      <w:r w:rsidR="00DD6593">
        <w:rPr>
          <w:lang w:val="en-CA" w:bidi="en-US"/>
        </w:rPr>
        <w:fldChar w:fldCharType="separate"/>
      </w:r>
      <w:r w:rsidR="00EC5D45" w:rsidRPr="00EC5D45">
        <w:rPr>
          <w:noProof/>
          <w:lang w:val="en-CA" w:bidi="en-US"/>
        </w:rPr>
        <w:t xml:space="preserve">(cf. O’Reilly </w:t>
      </w:r>
      <w:r w:rsidR="00EC5D45" w:rsidRPr="00EC5D45">
        <w:rPr>
          <w:i/>
          <w:noProof/>
          <w:lang w:val="en-CA" w:bidi="en-US"/>
        </w:rPr>
        <w:t>et al.</w:t>
      </w:r>
      <w:r w:rsidR="00EC5D45" w:rsidRPr="00EC5D45">
        <w:rPr>
          <w:noProof/>
          <w:lang w:val="en-CA" w:bidi="en-US"/>
        </w:rPr>
        <w:t xml:space="preserve"> 2016)</w:t>
      </w:r>
      <w:r w:rsidR="00DD6593">
        <w:rPr>
          <w:lang w:val="en-CA" w:bidi="en-US"/>
        </w:rPr>
        <w:fldChar w:fldCharType="end"/>
      </w:r>
      <w:r w:rsidR="00005274">
        <w:rPr>
          <w:lang w:val="en-CA" w:bidi="en-US"/>
        </w:rPr>
        <w:t>.</w:t>
      </w:r>
      <w:r w:rsidR="00180522">
        <w:rPr>
          <w:lang w:val="en-CA" w:bidi="en-US"/>
        </w:rPr>
        <w:t xml:space="preserve"> </w:t>
      </w:r>
      <w:r w:rsidR="00D4063F">
        <w:rPr>
          <w:lang w:val="en-CA" w:bidi="en-US"/>
        </w:rPr>
        <w:t xml:space="preserve">Still </w:t>
      </w:r>
      <w:r w:rsidR="003131E3">
        <w:rPr>
          <w:lang w:val="en-CA" w:bidi="en-US"/>
        </w:rPr>
        <w:t xml:space="preserve">more accuracy might be </w:t>
      </w:r>
      <w:r w:rsidR="00D4063F">
        <w:rPr>
          <w:lang w:val="en-CA" w:bidi="en-US"/>
        </w:rPr>
        <w:t xml:space="preserve">yielded from each collapsed node if </w:t>
      </w:r>
      <w:r w:rsidR="001E2B69">
        <w:rPr>
          <w:lang w:val="en-CA" w:bidi="en-US"/>
        </w:rPr>
        <w:t xml:space="preserve">more sophisticated </w:t>
      </w:r>
      <w:r w:rsidR="00180522">
        <w:rPr>
          <w:lang w:val="en-CA" w:bidi="en-US"/>
        </w:rPr>
        <w:t xml:space="preserve">measures of node support </w:t>
      </w:r>
      <w:r w:rsidR="00180522">
        <w:rPr>
          <w:lang w:val="en-CA" w:bidi="en-US"/>
        </w:rPr>
        <w:fldChar w:fldCharType="begin" w:fldLock="1"/>
      </w:r>
      <w:r w:rsidR="00F72A74">
        <w:rPr>
          <w:lang w:val="en-CA" w:bidi="en-US"/>
        </w:rPr>
        <w:instrText>ADDIN CSL_CITATION { "citationItems" : [ { "id" : "ITEM-1", "itemData" : { "DOI" : "10.1080/10635150390223730", "ISBN" : "1063-5157", "ISSN" : "1063-5157", "PMID" : "12857646", "abstract" : "The phylogenetic analysis of nucleic acid sequences, as with other data, is unavoidably based on explicit and implicit assumptions. At the fore are character transformation models\u2014usually transversion\u2013 transition ratios\u2013andthe relative cost of alignment-derived sequence gaps. These values are the fulcra of sequence analysis. Simple homo- geneous weighting does not avoid the issue of arbitrary, yet crucial, assumptions. (Wheeler, 1995:321) Sensitivity Analysis (SA) is the study of how variation in the out- put of a model can be apportioned, qualitatively or quantitatively, to different sources of variation, and how the given model depends upon the information fed into it. (Saltelli, 2000:3)", "author" : [ { "dropping-particle" : "", "family" : "Giribet", "given" : "Gonzalo", "non-dropping-particle" : "", "parse-names" : false, "suffix" : "" } ], "container-title" : "Systematic biology", "id" : "ITEM-1", "issue" : "4", "issued" : { "date-parts" : [ [ "2003" ] ] }, "page" : "554-564", "title" : "Stability in phylogenetic formulations and its relationship to nodal support", "type" : "article-journal", "volume" : "52" }, "label" : "volume", "prefix" : "e.g. ", "uris" : [ "http://www.mendeley.com/documents/?uuid=56a265fa-116c-46df-8100-2d4d043fe7d1" ] }, { "id" : "ITEM-2", "itemData" : { "DOI" : "10.1016/S0748-3007(03)00060-4", "ISSN" : "07483007", "author" : [ { "dropping-particle" : "", "family" : "Goloboff", "given" : "Pablo A.", "non-dropping-particle" : "", "parse-names" : false, "suffix" : "" }, { "dropping-particle" : "", "family" : "Farris", "given" : "James S.", "non-dropping-particle" : "", "parse-names" : false, "suffix" : "" }, { "dropping-particle" : "", "family" : "K\u00e4llersj\u00f6", "given" : "Mari", "non-dropping-particle" : "", "parse-names" : false, "suffix" : "" }, { "dropping-particle" : "", "family" : "Oxelman", "given" : "Bengt", "non-dropping-particle" : "", "parse-names" : false, "suffix" : "" }, { "dropping-particle" : "", "family" : "Ram\u00edrez", "given" : "Mart\u00edn J.", "non-dropping-particle" : "", "parse-names" : false, "suffix" : "" }, { "dropping-particle" : "", "family" : "Szumik", "given" : "Claudia A.", "non-dropping-particle" : "", "parse-names" : false, "suffix" : "" } ], "container-title" : "Cladistics", "genre" : "Journal Article", "id" : "ITEM-2", "issue" : "4", "issued" : { "date-parts" : [ [ "2003" ] ] }, "page" : "324-332", "publisher" : "Blackwell Publishing Ltd", "title" : "Improvements to resampling measures of group support", "type" : "article-journal", "volume" : "19" }, "uris" : [ "http://www.mendeley.com/documents/?uuid=c64fa101-7833-4722-bfa1-8006d5ec8cf3" ] } ], "mendeley" : { "formattedCitation" : "(e.g. Giribet 2003; Goloboff &lt;i&gt;et al.&lt;/i&gt; 2003)", "plainTextFormattedCitation" : "(e.g. Giribet 2003; Goloboff et al. 2003)", "previouslyFormattedCitation" : "(e.g. Giribet 2003; Goloboff &lt;i&gt;et al.&lt;/i&gt; 2003)" }, "properties" : { "noteIndex" : 0 }, "schema" : "https://github.com/citation-style-language/schema/raw/master/csl-citation.json" }</w:instrText>
      </w:r>
      <w:r w:rsidR="00180522">
        <w:rPr>
          <w:lang w:val="en-CA" w:bidi="en-US"/>
        </w:rPr>
        <w:fldChar w:fldCharType="separate"/>
      </w:r>
      <w:r w:rsidR="00EC5D45" w:rsidRPr="00EC5D45">
        <w:rPr>
          <w:noProof/>
          <w:lang w:val="en-CA" w:bidi="en-US"/>
        </w:rPr>
        <w:t xml:space="preserve">(e.g. Giribet 2003; Goloboff </w:t>
      </w:r>
      <w:r w:rsidR="00EC5D45" w:rsidRPr="00EC5D45">
        <w:rPr>
          <w:i/>
          <w:noProof/>
          <w:lang w:val="en-CA" w:bidi="en-US"/>
        </w:rPr>
        <w:t>et al.</w:t>
      </w:r>
      <w:r w:rsidR="00EC5D45" w:rsidRPr="00EC5D45">
        <w:rPr>
          <w:noProof/>
          <w:lang w:val="en-CA" w:bidi="en-US"/>
        </w:rPr>
        <w:t xml:space="preserve"> 2003)</w:t>
      </w:r>
      <w:r w:rsidR="00180522">
        <w:rPr>
          <w:lang w:val="en-CA" w:bidi="en-US"/>
        </w:rPr>
        <w:fldChar w:fldCharType="end"/>
      </w:r>
      <w:r w:rsidR="00180522">
        <w:rPr>
          <w:lang w:val="en-CA" w:bidi="en-US"/>
        </w:rPr>
        <w:t xml:space="preserve"> </w:t>
      </w:r>
      <w:r w:rsidR="00D4063F">
        <w:rPr>
          <w:lang w:val="en-CA" w:bidi="en-US"/>
        </w:rPr>
        <w:t xml:space="preserve">prove more effective at identifying </w:t>
      </w:r>
      <w:r w:rsidR="008A59F7">
        <w:rPr>
          <w:lang w:val="en-CA" w:bidi="en-US"/>
        </w:rPr>
        <w:t>incorrect nodes</w:t>
      </w:r>
      <w:r w:rsidR="003131E3">
        <w:rPr>
          <w:lang w:val="en-CA" w:bidi="en-US"/>
        </w:rPr>
        <w:t>.</w:t>
      </w:r>
    </w:p>
    <w:p w14:paraId="786BB634" w14:textId="79C53B28" w:rsidR="001E2B69" w:rsidRDefault="001E2B69" w:rsidP="001E2B69">
      <w:pPr>
        <w:pStyle w:val="Heading1"/>
        <w:rPr>
          <w:lang w:bidi="en-US"/>
        </w:rPr>
      </w:pPr>
      <w:r>
        <w:rPr>
          <w:lang w:bidi="en-US"/>
        </w:rPr>
        <w:t>Implications for practice</w:t>
      </w:r>
    </w:p>
    <w:p w14:paraId="774A1406" w14:textId="5429143D" w:rsidR="00284944" w:rsidRDefault="00284944" w:rsidP="001E2B69">
      <w:pPr>
        <w:rPr>
          <w:lang w:val="en-CA" w:bidi="en-US"/>
        </w:rPr>
      </w:pPr>
      <w:r>
        <w:rPr>
          <w:lang w:val="en-CA" w:bidi="en-US"/>
        </w:rPr>
        <w:t xml:space="preserve">I recommend that future simulation studies employ the quartet dissimilarity metric to compare trees with the generative tree (or, if there is a particular reason to count nodes, the </w:t>
      </w:r>
      <w:r>
        <w:rPr>
          <w:lang w:val="en-CA"/>
        </w:rPr>
        <w:t xml:space="preserve">normalised symmetric difference metric), so that comparisons </w:t>
      </w:r>
      <w:r>
        <w:rPr>
          <w:lang w:val="en-CA" w:bidi="en-US"/>
        </w:rPr>
        <w:t>reflect information from both precision and accuracy</w:t>
      </w:r>
      <w:r w:rsidR="00C96343" w:rsidRPr="00C96343">
        <w:rPr>
          <w:lang w:val="en-CA" w:bidi="en-US"/>
        </w:rPr>
        <w:t xml:space="preserve">. </w:t>
      </w:r>
      <w:r w:rsidR="008E4C62">
        <w:rPr>
          <w:lang w:val="en-CA" w:bidi="en-US"/>
        </w:rPr>
        <w:t xml:space="preserve">Ternary diagrams represent a natural method of displaying the </w:t>
      </w:r>
      <w:r w:rsidR="008C6600">
        <w:rPr>
          <w:lang w:val="en-CA" w:bidi="en-US"/>
        </w:rPr>
        <w:t xml:space="preserve">relative </w:t>
      </w:r>
      <w:r w:rsidR="008E4C62">
        <w:rPr>
          <w:lang w:val="en-CA" w:bidi="en-US"/>
        </w:rPr>
        <w:t>contribution</w:t>
      </w:r>
      <w:r w:rsidR="008C6600">
        <w:rPr>
          <w:lang w:val="en-CA" w:bidi="en-US"/>
        </w:rPr>
        <w:t>s</w:t>
      </w:r>
      <w:r w:rsidR="008E4C62">
        <w:rPr>
          <w:lang w:val="en-CA" w:bidi="en-US"/>
        </w:rPr>
        <w:t xml:space="preserve"> of accuracy and precision to tree quality</w:t>
      </w:r>
      <w:r>
        <w:rPr>
          <w:lang w:val="en-CA" w:bidi="en-US"/>
        </w:rPr>
        <w:t>.</w:t>
      </w:r>
    </w:p>
    <w:p w14:paraId="1E7B5ED3" w14:textId="06FD942B" w:rsidR="001E2B69" w:rsidRDefault="008C6600" w:rsidP="00284944">
      <w:pPr>
        <w:pStyle w:val="Subsequentpara"/>
        <w:rPr>
          <w:lang w:val="en-CA" w:bidi="en-US"/>
        </w:rPr>
      </w:pPr>
      <w:r>
        <w:rPr>
          <w:lang w:val="en-CA" w:bidi="en-US"/>
        </w:rPr>
        <w:t>Analysis on these principle demonstrates that</w:t>
      </w:r>
      <w:r w:rsidR="001E2B69">
        <w:rPr>
          <w:lang w:val="en-CA" w:bidi="en-US"/>
        </w:rPr>
        <w:t>, at least in the simulation studies analysed herein, the results of parsimony analysis are neither more nor less useful than those of probabilistic analyses in reconstructing evolutionary history</w:t>
      </w:r>
      <w:r w:rsidR="00C96343" w:rsidRPr="00C96343">
        <w:rPr>
          <w:lang w:val="en-CA" w:bidi="en-US"/>
        </w:rPr>
        <w:t xml:space="preserve">. </w:t>
      </w:r>
      <w:r w:rsidR="001E2B69">
        <w:rPr>
          <w:lang w:val="en-CA" w:bidi="en-US"/>
        </w:rPr>
        <w:t xml:space="preserve">The caveat is that parsimony analysis must employ a sensible weighting scheme; implied weighting should be employed with </w:t>
      </w:r>
      <w:r w:rsidR="001E2B69">
        <w:rPr>
          <w:lang w:val="en-CA" w:bidi="en-US"/>
        </w:rPr>
        <w:lastRenderedPageBreak/>
        <w:t>a moderate concavity (</w:t>
      </w:r>
      <w:r w:rsidR="001E2B69" w:rsidRPr="001E2B69">
        <w:rPr>
          <w:i/>
          <w:lang w:val="en-CA" w:bidi="en-US"/>
        </w:rPr>
        <w:t>k</w:t>
      </w:r>
      <w:r w:rsidR="001E2B69">
        <w:rPr>
          <w:lang w:val="en-CA" w:bidi="en-US"/>
        </w:rPr>
        <w:t>) value</w:t>
      </w:r>
      <w:r w:rsidR="00C96343" w:rsidRPr="00C96343">
        <w:rPr>
          <w:lang w:val="en-CA" w:bidi="en-US"/>
        </w:rPr>
        <w:t xml:space="preserve">. </w:t>
      </w:r>
      <w:r w:rsidR="001E2B69">
        <w:rPr>
          <w:lang w:val="en-CA" w:bidi="en-US"/>
        </w:rPr>
        <w:t>Extremely low values (</w:t>
      </w:r>
      <w:r w:rsidR="001E2B69" w:rsidRPr="001E2B69">
        <w:rPr>
          <w:i/>
          <w:lang w:val="en-CA" w:bidi="en-US"/>
        </w:rPr>
        <w:t>k</w:t>
      </w:r>
      <w:r w:rsidR="001E2B69">
        <w:rPr>
          <w:lang w:val="en-CA" w:bidi="en-US"/>
        </w:rPr>
        <w:t xml:space="preserve"> &lt; 3), or extremely high values (i.e. equally weighted parsimony, which is mathematically equivalent to implied weights with an infinite concavity constant) are likely to yield results that are less informative about evolutionary history, with this lack of information representing a combination of imprecision and inaccuracy</w:t>
      </w:r>
      <w:r w:rsidR="0053611F">
        <w:rPr>
          <w:lang w:val="en-CA" w:bidi="en-US"/>
        </w:rPr>
        <w:t xml:space="preserve">; </w:t>
      </w:r>
      <w:r w:rsidR="00B160EB">
        <w:rPr>
          <w:lang w:val="en-CA" w:bidi="en-US"/>
        </w:rPr>
        <w:t>results arising under such values do not merit biological interpretation</w:t>
      </w:r>
      <w:r w:rsidR="001E2B69">
        <w:rPr>
          <w:lang w:val="en-CA" w:bidi="en-US"/>
        </w:rPr>
        <w:t>.</w:t>
      </w:r>
    </w:p>
    <w:p w14:paraId="2AF3FADF" w14:textId="1B829AC3" w:rsidR="00911499" w:rsidRPr="00911499" w:rsidRDefault="003240A4" w:rsidP="00284944">
      <w:pPr>
        <w:pStyle w:val="Subsequentpara"/>
        <w:rPr>
          <w:lang w:val="en-CA" w:bidi="en-US"/>
        </w:rPr>
      </w:pPr>
      <w:r>
        <w:rPr>
          <w:lang w:val="en-CA" w:bidi="en-US"/>
        </w:rPr>
        <w:t xml:space="preserve">As neither </w:t>
      </w:r>
      <w:r w:rsidR="0019317C">
        <w:rPr>
          <w:lang w:val="en-CA" w:bidi="en-US"/>
        </w:rPr>
        <w:t>Bayesian nor parsimony</w:t>
      </w:r>
      <w:r>
        <w:rPr>
          <w:lang w:val="en-CA" w:bidi="en-US"/>
        </w:rPr>
        <w:t xml:space="preserve"> </w:t>
      </w:r>
      <w:r w:rsidR="0019317C">
        <w:rPr>
          <w:lang w:val="en-CA" w:bidi="en-US"/>
        </w:rPr>
        <w:t xml:space="preserve">analyses </w:t>
      </w:r>
      <w:r>
        <w:rPr>
          <w:lang w:val="en-CA" w:bidi="en-US"/>
        </w:rPr>
        <w:t xml:space="preserve">generate consistently superior results, </w:t>
      </w:r>
      <w:r w:rsidR="00A135A3">
        <w:rPr>
          <w:lang w:val="en-CA" w:bidi="en-US"/>
        </w:rPr>
        <w:t xml:space="preserve">researchers may wish to explicitly compare the results of both methods; observations </w:t>
      </w:r>
      <w:r w:rsidR="0019317C">
        <w:rPr>
          <w:lang w:val="en-CA" w:bidi="en-US"/>
        </w:rPr>
        <w:t xml:space="preserve">common to both methods are particularly </w:t>
      </w:r>
      <w:r w:rsidR="00A135A3">
        <w:rPr>
          <w:lang w:val="en-CA" w:bidi="en-US"/>
        </w:rPr>
        <w:t>likely to be well supported by underlying data.</w:t>
      </w:r>
    </w:p>
    <w:p w14:paraId="728DC82E" w14:textId="77777777" w:rsidR="00D233B0" w:rsidRDefault="00D233B0" w:rsidP="00BB1866">
      <w:pPr>
        <w:pStyle w:val="Heading1"/>
        <w:rPr>
          <w:lang w:bidi="en-US"/>
        </w:rPr>
      </w:pPr>
      <w:bookmarkStart w:id="3" w:name="_Toc453324586"/>
      <w:r>
        <w:rPr>
          <w:lang w:bidi="en-US"/>
        </w:rPr>
        <w:t>Acknowledgements</w:t>
      </w:r>
      <w:bookmarkEnd w:id="3"/>
    </w:p>
    <w:p w14:paraId="44456F9E" w14:textId="520A4153" w:rsidR="00D233B0" w:rsidRPr="00D233B0" w:rsidRDefault="00723EB2" w:rsidP="00D233B0">
      <w:pPr>
        <w:rPr>
          <w:lang w:val="en-CA" w:bidi="en-US"/>
        </w:rPr>
      </w:pPr>
      <w:r>
        <w:rPr>
          <w:lang w:val="en-CA" w:bidi="en-US"/>
        </w:rPr>
        <w:t>The TNT software is supported by t</w:t>
      </w:r>
      <w:r w:rsidR="00D233B0">
        <w:rPr>
          <w:lang w:val="en-CA" w:bidi="en-US"/>
        </w:rPr>
        <w:t>he Willi Hennig Society</w:t>
      </w:r>
      <w:r>
        <w:rPr>
          <w:lang w:val="en-CA" w:bidi="en-US"/>
        </w:rPr>
        <w:t>.</w:t>
      </w:r>
    </w:p>
    <w:p w14:paraId="3AF55BD8" w14:textId="425E5509" w:rsidR="00855B70" w:rsidRDefault="00D32079" w:rsidP="00E96E14">
      <w:pPr>
        <w:pStyle w:val="Heading1"/>
        <w:rPr>
          <w:lang w:bidi="en-US"/>
        </w:rPr>
      </w:pPr>
      <w:bookmarkStart w:id="4" w:name="_Toc453324587"/>
      <w:r>
        <w:rPr>
          <w:lang w:bidi="en-US"/>
        </w:rPr>
        <w:t>Data availability</w:t>
      </w:r>
    </w:p>
    <w:p w14:paraId="7E27A532" w14:textId="6D0E4EC6" w:rsidR="00D32079" w:rsidRPr="002E363F" w:rsidRDefault="002E363F" w:rsidP="00D32079">
      <w:pPr>
        <w:rPr>
          <w:lang w:val="en-CA" w:bidi="en-US"/>
        </w:rPr>
      </w:pPr>
      <w:r w:rsidRPr="002E363F">
        <w:rPr>
          <w:lang w:val="en-CA" w:bidi="en-US"/>
        </w:rPr>
        <w:t xml:space="preserve">The </w:t>
      </w:r>
      <w:proofErr w:type="spellStart"/>
      <w:r w:rsidRPr="002E363F">
        <w:rPr>
          <w:rStyle w:val="CodeChar"/>
        </w:rPr>
        <w:t>SlowQuartet</w:t>
      </w:r>
      <w:proofErr w:type="spellEnd"/>
      <w:r w:rsidRPr="002E363F">
        <w:rPr>
          <w:lang w:val="en-CA" w:bidi="en-US"/>
        </w:rPr>
        <w:t xml:space="preserve"> package </w:t>
      </w:r>
      <w:r w:rsidR="00D32079" w:rsidRPr="002E363F">
        <w:rPr>
          <w:color w:val="4BACC6" w:themeColor="accent5"/>
          <w:lang w:val="en-CA" w:bidi="en-US"/>
        </w:rPr>
        <w:t>will be submitted to the CRAN repository when the review process is complete.</w:t>
      </w:r>
      <w:r>
        <w:rPr>
          <w:color w:val="4BACC6" w:themeColor="accent5"/>
          <w:lang w:val="en-CA" w:bidi="en-US"/>
        </w:rPr>
        <w:t xml:space="preserve"> </w:t>
      </w:r>
      <w:r w:rsidR="001A2AE0" w:rsidRPr="001A2AE0">
        <w:rPr>
          <w:lang w:val="en-CA" w:bidi="en-US"/>
        </w:rPr>
        <w:t xml:space="preserve">Its vignettes </w:t>
      </w:r>
      <w:r w:rsidR="00E54F67">
        <w:rPr>
          <w:lang w:val="en-CA" w:bidi="en-US"/>
        </w:rPr>
        <w:t>and provide detailed examples of situations where existing tree distance measures produce undesirable results, and</w:t>
      </w:r>
      <w:r w:rsidR="00E54F67" w:rsidRPr="001A2AE0">
        <w:rPr>
          <w:lang w:val="en-CA" w:bidi="en-US"/>
        </w:rPr>
        <w:t xml:space="preserve"> </w:t>
      </w:r>
      <w:r w:rsidR="001A2AE0" w:rsidRPr="001A2AE0">
        <w:rPr>
          <w:lang w:val="en-CA" w:bidi="en-US"/>
        </w:rPr>
        <w:t>depict a</w:t>
      </w:r>
      <w:r>
        <w:rPr>
          <w:lang w:val="en-CA" w:bidi="en-US"/>
        </w:rPr>
        <w:t>nalytical results</w:t>
      </w:r>
      <w:r w:rsidR="001A2AE0">
        <w:rPr>
          <w:lang w:val="en-CA" w:bidi="en-US"/>
        </w:rPr>
        <w:t xml:space="preserve"> </w:t>
      </w:r>
      <w:r w:rsidR="00C340D4">
        <w:rPr>
          <w:lang w:val="en-CA" w:bidi="en-US"/>
        </w:rPr>
        <w:t>for each individual</w:t>
      </w:r>
      <w:r w:rsidR="001A2AE0">
        <w:rPr>
          <w:lang w:val="en-CA" w:bidi="en-US"/>
        </w:rPr>
        <w:t xml:space="preserve"> Congreve &amp; Lamsdell dataset</w:t>
      </w:r>
      <w:r>
        <w:rPr>
          <w:lang w:val="en-CA" w:bidi="en-US"/>
        </w:rPr>
        <w:t>.</w:t>
      </w:r>
    </w:p>
    <w:p w14:paraId="7F2C5F46" w14:textId="77777777" w:rsidR="002E363F" w:rsidRPr="002E363F" w:rsidRDefault="002E363F" w:rsidP="002E363F">
      <w:pPr>
        <w:pStyle w:val="Subsequentpara"/>
        <w:ind w:firstLine="0"/>
        <w:rPr>
          <w:color w:val="4BACC6" w:themeColor="accent5"/>
        </w:rPr>
      </w:pPr>
      <w:r w:rsidRPr="002E363F">
        <w:rPr>
          <w:color w:val="4BACC6" w:themeColor="accent5"/>
          <w:lang w:val="en-CA" w:bidi="en-US"/>
        </w:rPr>
        <w:t xml:space="preserve">Reviewers can access the </w:t>
      </w:r>
      <w:proofErr w:type="spellStart"/>
      <w:r w:rsidRPr="002E363F">
        <w:rPr>
          <w:rStyle w:val="CodeChar"/>
          <w:color w:val="4BACC6" w:themeColor="accent5"/>
        </w:rPr>
        <w:t>SlowQuartet</w:t>
      </w:r>
      <w:proofErr w:type="spellEnd"/>
      <w:r w:rsidRPr="002E363F">
        <w:rPr>
          <w:color w:val="4BACC6" w:themeColor="accent5"/>
          <w:lang w:val="en-CA" w:bidi="en-US"/>
        </w:rPr>
        <w:t xml:space="preserve"> package at https://github.com/ms609/SlowQuartet</w:t>
      </w:r>
    </w:p>
    <w:p w14:paraId="563FDDC0" w14:textId="2659A9FE" w:rsidR="001D35F3" w:rsidRDefault="001D35F3" w:rsidP="001D35F3">
      <w:pPr>
        <w:pStyle w:val="Subsequentpara"/>
        <w:ind w:firstLine="0"/>
      </w:pPr>
      <w:r>
        <w:rPr>
          <w:lang w:val="en-CA" w:bidi="en-US"/>
        </w:rPr>
        <w:t xml:space="preserve">Supplementary data files have been uploaded to FigShare, </w:t>
      </w:r>
      <w:r w:rsidR="002E363F">
        <w:t>10.6084/m9.figshare.5659195</w:t>
      </w:r>
    </w:p>
    <w:p w14:paraId="1E6A9224" w14:textId="69B33D60" w:rsidR="002E363F" w:rsidRPr="002E363F" w:rsidRDefault="002E363F" w:rsidP="001D35F3">
      <w:pPr>
        <w:pStyle w:val="Subsequentpara"/>
        <w:ind w:firstLine="0"/>
        <w:rPr>
          <w:color w:val="4BACC6" w:themeColor="accent5"/>
          <w:lang w:val="en-CA" w:bidi="en-US"/>
        </w:rPr>
      </w:pPr>
      <w:r w:rsidRPr="002E363F">
        <w:rPr>
          <w:color w:val="4BACC6" w:themeColor="accent5"/>
          <w:lang w:val="en-CA" w:bidi="en-US"/>
        </w:rPr>
        <w:t>Reviewers can access this repository at: https://figshare.com/s/46744779f750495e527b</w:t>
      </w:r>
    </w:p>
    <w:p w14:paraId="36D7D13F" w14:textId="117B1C32" w:rsidR="00E96E14" w:rsidRDefault="00E96E14" w:rsidP="00E96E14">
      <w:pPr>
        <w:pStyle w:val="Heading1"/>
        <w:rPr>
          <w:lang w:bidi="en-US"/>
        </w:rPr>
      </w:pPr>
      <w:r>
        <w:rPr>
          <w:lang w:bidi="en-US"/>
        </w:rPr>
        <w:lastRenderedPageBreak/>
        <w:t>References</w:t>
      </w:r>
      <w:bookmarkEnd w:id="4"/>
    </w:p>
    <w:p w14:paraId="40067B8B" w14:textId="5A58A03C" w:rsidR="00EA2832" w:rsidRPr="00EA2832" w:rsidRDefault="00E96E14" w:rsidP="00EA2832">
      <w:pPr>
        <w:widowControl w:val="0"/>
        <w:autoSpaceDE w:val="0"/>
        <w:autoSpaceDN w:val="0"/>
        <w:adjustRightInd w:val="0"/>
        <w:ind w:left="482" w:hanging="482"/>
        <w:rPr>
          <w:rFonts w:cs="Times New Roman"/>
          <w:noProof/>
          <w:szCs w:val="24"/>
        </w:rPr>
      </w:pPr>
      <w:r>
        <w:rPr>
          <w:lang w:val="en-CA" w:bidi="en-US"/>
        </w:rPr>
        <w:fldChar w:fldCharType="begin" w:fldLock="1"/>
      </w:r>
      <w:r w:rsidRPr="007D3F3A">
        <w:rPr>
          <w:lang w:val="en-CA" w:bidi="en-US"/>
        </w:rPr>
        <w:instrText xml:space="preserve">ADDIN Mendeley Bibliography CSL_BIBLIOGRAPHY </w:instrText>
      </w:r>
      <w:r>
        <w:rPr>
          <w:lang w:val="en-CA" w:bidi="en-US"/>
        </w:rPr>
        <w:fldChar w:fldCharType="separate"/>
      </w:r>
      <w:r w:rsidR="00EA2832" w:rsidRPr="00EA2832">
        <w:rPr>
          <w:rFonts w:cs="Times New Roman"/>
          <w:noProof/>
          <w:szCs w:val="24"/>
        </w:rPr>
        <w:t xml:space="preserve">BANDELT, H. J. and DRESS, A. 1986. Reconstructing the shape of a tree from observed dissimilarity data. </w:t>
      </w:r>
      <w:r w:rsidR="00EA2832" w:rsidRPr="00EA2832">
        <w:rPr>
          <w:rFonts w:cs="Times New Roman"/>
          <w:i/>
          <w:iCs/>
          <w:noProof/>
          <w:szCs w:val="24"/>
        </w:rPr>
        <w:t>Advances in Applied Mathematics</w:t>
      </w:r>
      <w:r w:rsidR="00EA2832" w:rsidRPr="00EA2832">
        <w:rPr>
          <w:rFonts w:cs="Times New Roman"/>
          <w:noProof/>
          <w:szCs w:val="24"/>
        </w:rPr>
        <w:t xml:space="preserve">, </w:t>
      </w:r>
      <w:r w:rsidR="00EA2832" w:rsidRPr="00EA2832">
        <w:rPr>
          <w:rFonts w:cs="Times New Roman"/>
          <w:b/>
          <w:bCs/>
          <w:noProof/>
          <w:szCs w:val="24"/>
        </w:rPr>
        <w:t>7</w:t>
      </w:r>
      <w:r w:rsidR="00EA2832" w:rsidRPr="00EA2832">
        <w:rPr>
          <w:rFonts w:cs="Times New Roman"/>
          <w:noProof/>
          <w:szCs w:val="24"/>
        </w:rPr>
        <w:t>, 309–343.</w:t>
      </w:r>
    </w:p>
    <w:p w14:paraId="53BE66B4"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BILLERA, L. J., HOLMES, S. P. and VOGTMANN, K. 2001. Geometry of the space of phylogenetic trees. </w:t>
      </w:r>
      <w:r w:rsidRPr="00EA2832">
        <w:rPr>
          <w:rFonts w:cs="Times New Roman"/>
          <w:i/>
          <w:iCs/>
          <w:noProof/>
          <w:szCs w:val="24"/>
        </w:rPr>
        <w:t>Advances in Applied Mathematics</w:t>
      </w:r>
      <w:r w:rsidRPr="00EA2832">
        <w:rPr>
          <w:rFonts w:cs="Times New Roman"/>
          <w:noProof/>
          <w:szCs w:val="24"/>
        </w:rPr>
        <w:t xml:space="preserve">, </w:t>
      </w:r>
      <w:r w:rsidRPr="00EA2832">
        <w:rPr>
          <w:rFonts w:cs="Times New Roman"/>
          <w:b/>
          <w:bCs/>
          <w:noProof/>
          <w:szCs w:val="24"/>
        </w:rPr>
        <w:t>27</w:t>
      </w:r>
      <w:r w:rsidRPr="00EA2832">
        <w:rPr>
          <w:rFonts w:cs="Times New Roman"/>
          <w:noProof/>
          <w:szCs w:val="24"/>
        </w:rPr>
        <w:t>, 733–767.</w:t>
      </w:r>
    </w:p>
    <w:p w14:paraId="4A76E4C0" w14:textId="31E33D36"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BROWN, J. W., PARINS-FUKUCHI, C., STULL, G. W., VARGAS, O. M. and SMITH, S. A. 2017. Bayesian and likelihood phylogenetic reconstructions of morphological traits are not discordant when taking uncertainty into consideration: a comment on Puttick </w:t>
      </w:r>
      <w:r w:rsidRPr="00EA2832">
        <w:rPr>
          <w:rFonts w:cs="Times New Roman"/>
          <w:i/>
          <w:noProof/>
          <w:szCs w:val="24"/>
        </w:rPr>
        <w:t>et al</w:t>
      </w:r>
      <w:r w:rsidRPr="00EA2832">
        <w:rPr>
          <w:rFonts w:cs="Times New Roman"/>
          <w:noProof/>
          <w:szCs w:val="24"/>
        </w:rPr>
        <w:t xml:space="preserve">. </w:t>
      </w:r>
      <w:r w:rsidRPr="00EA2832">
        <w:rPr>
          <w:rFonts w:cs="Times New Roman"/>
          <w:i/>
          <w:iCs/>
          <w:noProof/>
          <w:szCs w:val="24"/>
        </w:rPr>
        <w:t>Proceedings of the Royal Society B: Biological Sciences</w:t>
      </w:r>
      <w:r w:rsidRPr="00EA2832">
        <w:rPr>
          <w:rFonts w:cs="Times New Roman"/>
          <w:noProof/>
          <w:szCs w:val="24"/>
        </w:rPr>
        <w:t xml:space="preserve">, </w:t>
      </w:r>
      <w:r w:rsidRPr="00EA2832">
        <w:rPr>
          <w:rFonts w:cs="Times New Roman"/>
          <w:b/>
          <w:bCs/>
          <w:noProof/>
          <w:szCs w:val="24"/>
        </w:rPr>
        <w:t>284</w:t>
      </w:r>
      <w:r w:rsidRPr="00EA2832">
        <w:rPr>
          <w:rFonts w:cs="Times New Roman"/>
          <w:noProof/>
          <w:szCs w:val="24"/>
        </w:rPr>
        <w:t>, 20170986.</w:t>
      </w:r>
    </w:p>
    <w:p w14:paraId="4E328007"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CARPENTER, J. M. 1988. Choosing among multiple equally parsimonious cladograms. </w:t>
      </w:r>
      <w:r w:rsidRPr="00EA2832">
        <w:rPr>
          <w:rFonts w:cs="Times New Roman"/>
          <w:i/>
          <w:iCs/>
          <w:noProof/>
          <w:szCs w:val="24"/>
        </w:rPr>
        <w:t>Cladistics</w:t>
      </w:r>
      <w:r w:rsidRPr="00EA2832">
        <w:rPr>
          <w:rFonts w:cs="Times New Roman"/>
          <w:noProof/>
          <w:szCs w:val="24"/>
        </w:rPr>
        <w:t xml:space="preserve">, </w:t>
      </w:r>
      <w:r w:rsidRPr="00EA2832">
        <w:rPr>
          <w:rFonts w:cs="Times New Roman"/>
          <w:b/>
          <w:bCs/>
          <w:noProof/>
          <w:szCs w:val="24"/>
        </w:rPr>
        <w:t>4</w:t>
      </w:r>
      <w:r w:rsidRPr="00EA2832">
        <w:rPr>
          <w:rFonts w:cs="Times New Roman"/>
          <w:noProof/>
          <w:szCs w:val="24"/>
        </w:rPr>
        <w:t>, 291–296.</w:t>
      </w:r>
    </w:p>
    <w:p w14:paraId="02666410"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CONGREVE, C. R. and LAMSDELL, J. C. 2016. Implied weighting and its utility in palaeontological datasets: a study using modelled phylogenetic matrices. </w:t>
      </w:r>
      <w:r w:rsidRPr="00EA2832">
        <w:rPr>
          <w:rFonts w:cs="Times New Roman"/>
          <w:i/>
          <w:iCs/>
          <w:noProof/>
          <w:szCs w:val="24"/>
        </w:rPr>
        <w:t>Palaeontology</w:t>
      </w:r>
      <w:r w:rsidRPr="00EA2832">
        <w:rPr>
          <w:rFonts w:cs="Times New Roman"/>
          <w:noProof/>
          <w:szCs w:val="24"/>
        </w:rPr>
        <w:t xml:space="preserve">, </w:t>
      </w:r>
      <w:r w:rsidRPr="00EA2832">
        <w:rPr>
          <w:rFonts w:cs="Times New Roman"/>
          <w:b/>
          <w:bCs/>
          <w:noProof/>
          <w:szCs w:val="24"/>
        </w:rPr>
        <w:t>59</w:t>
      </w:r>
      <w:r w:rsidRPr="00EA2832">
        <w:rPr>
          <w:rFonts w:cs="Times New Roman"/>
          <w:noProof/>
          <w:szCs w:val="24"/>
        </w:rPr>
        <w:t>, 447–462.</w:t>
      </w:r>
    </w:p>
    <w:p w14:paraId="2D197349"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ESTABROOK, G. F., MCMORRIS, F. R. and MEACHAM, C. A. 1985. Comparison of undirected phylogenetic trees based on subtrees of four evolutionary units. </w:t>
      </w:r>
      <w:r w:rsidRPr="00EA2832">
        <w:rPr>
          <w:rFonts w:cs="Times New Roman"/>
          <w:i/>
          <w:iCs/>
          <w:noProof/>
          <w:szCs w:val="24"/>
        </w:rPr>
        <w:t>Systematic Zoology</w:t>
      </w:r>
      <w:r w:rsidRPr="00EA2832">
        <w:rPr>
          <w:rFonts w:cs="Times New Roman"/>
          <w:noProof/>
          <w:szCs w:val="24"/>
        </w:rPr>
        <w:t xml:space="preserve">, </w:t>
      </w:r>
      <w:r w:rsidRPr="00EA2832">
        <w:rPr>
          <w:rFonts w:cs="Times New Roman"/>
          <w:b/>
          <w:bCs/>
          <w:noProof/>
          <w:szCs w:val="24"/>
        </w:rPr>
        <w:t>34</w:t>
      </w:r>
      <w:r w:rsidRPr="00EA2832">
        <w:rPr>
          <w:rFonts w:cs="Times New Roman"/>
          <w:noProof/>
          <w:szCs w:val="24"/>
        </w:rPr>
        <w:t>, 193–200.</w:t>
      </w:r>
    </w:p>
    <w:p w14:paraId="44687736"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GIRIBET, G. 2003. Stability in phylogenetic formulations and its relationship to nodal support. </w:t>
      </w:r>
      <w:r w:rsidRPr="00EA2832">
        <w:rPr>
          <w:rFonts w:cs="Times New Roman"/>
          <w:i/>
          <w:iCs/>
          <w:noProof/>
          <w:szCs w:val="24"/>
        </w:rPr>
        <w:t>Systematic biology</w:t>
      </w:r>
      <w:r w:rsidRPr="00EA2832">
        <w:rPr>
          <w:rFonts w:cs="Times New Roman"/>
          <w:noProof/>
          <w:szCs w:val="24"/>
        </w:rPr>
        <w:t xml:space="preserve">, </w:t>
      </w:r>
      <w:r w:rsidRPr="00EA2832">
        <w:rPr>
          <w:rFonts w:cs="Times New Roman"/>
          <w:b/>
          <w:bCs/>
          <w:noProof/>
          <w:szCs w:val="24"/>
        </w:rPr>
        <w:t>52</w:t>
      </w:r>
      <w:r w:rsidRPr="00EA2832">
        <w:rPr>
          <w:rFonts w:cs="Times New Roman"/>
          <w:noProof/>
          <w:szCs w:val="24"/>
        </w:rPr>
        <w:t>, 554–564.</w:t>
      </w:r>
    </w:p>
    <w:p w14:paraId="76B22C3A"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GOLOBOFF, P. A. 1993. Estimating character weights during tree search. </w:t>
      </w:r>
      <w:r w:rsidRPr="00EA2832">
        <w:rPr>
          <w:rFonts w:cs="Times New Roman"/>
          <w:i/>
          <w:iCs/>
          <w:noProof/>
          <w:szCs w:val="24"/>
        </w:rPr>
        <w:t>Cladistics</w:t>
      </w:r>
      <w:r w:rsidRPr="00EA2832">
        <w:rPr>
          <w:rFonts w:cs="Times New Roman"/>
          <w:noProof/>
          <w:szCs w:val="24"/>
        </w:rPr>
        <w:t xml:space="preserve">, </w:t>
      </w:r>
      <w:r w:rsidRPr="00EA2832">
        <w:rPr>
          <w:rFonts w:cs="Times New Roman"/>
          <w:b/>
          <w:bCs/>
          <w:noProof/>
          <w:szCs w:val="24"/>
        </w:rPr>
        <w:t>9</w:t>
      </w:r>
      <w:r w:rsidRPr="00EA2832">
        <w:rPr>
          <w:rFonts w:cs="Times New Roman"/>
          <w:noProof/>
          <w:szCs w:val="24"/>
        </w:rPr>
        <w:t>, 83–91.</w:t>
      </w:r>
    </w:p>
    <w:p w14:paraId="2C57B691"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 1995. Parsimony and weighting: a reply To Turner And Zandee. </w:t>
      </w:r>
      <w:r w:rsidRPr="00EA2832">
        <w:rPr>
          <w:rFonts w:cs="Times New Roman"/>
          <w:i/>
          <w:iCs/>
          <w:noProof/>
          <w:szCs w:val="24"/>
        </w:rPr>
        <w:t>Cladistics</w:t>
      </w:r>
      <w:r w:rsidRPr="00EA2832">
        <w:rPr>
          <w:rFonts w:cs="Times New Roman"/>
          <w:noProof/>
          <w:szCs w:val="24"/>
        </w:rPr>
        <w:t xml:space="preserve">, </w:t>
      </w:r>
      <w:r w:rsidRPr="00EA2832">
        <w:rPr>
          <w:rFonts w:cs="Times New Roman"/>
          <w:b/>
          <w:bCs/>
          <w:noProof/>
          <w:szCs w:val="24"/>
        </w:rPr>
        <w:t>11</w:t>
      </w:r>
      <w:r w:rsidRPr="00EA2832">
        <w:rPr>
          <w:rFonts w:cs="Times New Roman"/>
          <w:noProof/>
          <w:szCs w:val="24"/>
        </w:rPr>
        <w:t>, 91–104.</w:t>
      </w:r>
    </w:p>
    <w:p w14:paraId="3C039824"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 1999. Analyzing large data sets in reasonable times: solutions for composite optima. </w:t>
      </w:r>
      <w:r w:rsidRPr="00EA2832">
        <w:rPr>
          <w:rFonts w:cs="Times New Roman"/>
          <w:i/>
          <w:iCs/>
          <w:noProof/>
          <w:szCs w:val="24"/>
        </w:rPr>
        <w:t>Cladistics</w:t>
      </w:r>
      <w:r w:rsidRPr="00EA2832">
        <w:rPr>
          <w:rFonts w:cs="Times New Roman"/>
          <w:noProof/>
          <w:szCs w:val="24"/>
        </w:rPr>
        <w:t xml:space="preserve">, </w:t>
      </w:r>
      <w:r w:rsidRPr="00EA2832">
        <w:rPr>
          <w:rFonts w:cs="Times New Roman"/>
          <w:b/>
          <w:bCs/>
          <w:noProof/>
          <w:szCs w:val="24"/>
        </w:rPr>
        <w:t>15</w:t>
      </w:r>
      <w:r w:rsidRPr="00EA2832">
        <w:rPr>
          <w:rFonts w:cs="Times New Roman"/>
          <w:noProof/>
          <w:szCs w:val="24"/>
        </w:rPr>
        <w:t>, 415–428.</w:t>
      </w:r>
    </w:p>
    <w:p w14:paraId="70F07125"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 and SZUMIK, C. A. 2015. Identifying unstable taxa: efficient implementation of triplet-based measures of stability, and comparison with Phyutility and RogueNaRok. </w:t>
      </w:r>
      <w:r w:rsidRPr="00EA2832">
        <w:rPr>
          <w:rFonts w:cs="Times New Roman"/>
          <w:i/>
          <w:iCs/>
          <w:noProof/>
          <w:szCs w:val="24"/>
        </w:rPr>
        <w:t>Molecular Phylogenetics and Evolution</w:t>
      </w:r>
      <w:r w:rsidRPr="00EA2832">
        <w:rPr>
          <w:rFonts w:cs="Times New Roman"/>
          <w:noProof/>
          <w:szCs w:val="24"/>
        </w:rPr>
        <w:t xml:space="preserve">, </w:t>
      </w:r>
      <w:r w:rsidRPr="00EA2832">
        <w:rPr>
          <w:rFonts w:cs="Times New Roman"/>
          <w:b/>
          <w:bCs/>
          <w:noProof/>
          <w:szCs w:val="24"/>
        </w:rPr>
        <w:t>88</w:t>
      </w:r>
      <w:r w:rsidRPr="00EA2832">
        <w:rPr>
          <w:rFonts w:cs="Times New Roman"/>
          <w:noProof/>
          <w:szCs w:val="24"/>
        </w:rPr>
        <w:t>, 93–104.</w:t>
      </w:r>
    </w:p>
    <w:p w14:paraId="53319100"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lastRenderedPageBreak/>
        <w:t xml:space="preserve">———, FARRIS, J. S. and NIXON, K. C. 2008. TNT, a free program for phylogenetic analysis. </w:t>
      </w:r>
      <w:r w:rsidRPr="00EA2832">
        <w:rPr>
          <w:rFonts w:cs="Times New Roman"/>
          <w:i/>
          <w:iCs/>
          <w:noProof/>
          <w:szCs w:val="24"/>
        </w:rPr>
        <w:t>Cladistics</w:t>
      </w:r>
      <w:r w:rsidRPr="00EA2832">
        <w:rPr>
          <w:rFonts w:cs="Times New Roman"/>
          <w:noProof/>
          <w:szCs w:val="24"/>
        </w:rPr>
        <w:t xml:space="preserve">, </w:t>
      </w:r>
      <w:r w:rsidRPr="00EA2832">
        <w:rPr>
          <w:rFonts w:cs="Times New Roman"/>
          <w:b/>
          <w:bCs/>
          <w:noProof/>
          <w:szCs w:val="24"/>
        </w:rPr>
        <w:t>24</w:t>
      </w:r>
      <w:r w:rsidRPr="00EA2832">
        <w:rPr>
          <w:rFonts w:cs="Times New Roman"/>
          <w:noProof/>
          <w:szCs w:val="24"/>
        </w:rPr>
        <w:t>, 774–786.</w:t>
      </w:r>
    </w:p>
    <w:p w14:paraId="2F9490E1"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TORRES, A. and ARIAS, J. S. 2018</w:t>
      </w:r>
      <w:r w:rsidRPr="00EA2832">
        <w:rPr>
          <w:rFonts w:cs="Times New Roman"/>
          <w:i/>
          <w:iCs/>
          <w:noProof/>
          <w:szCs w:val="24"/>
        </w:rPr>
        <w:t>a</w:t>
      </w:r>
      <w:r w:rsidRPr="00EA2832">
        <w:rPr>
          <w:rFonts w:cs="Times New Roman"/>
          <w:noProof/>
          <w:szCs w:val="24"/>
        </w:rPr>
        <w:t xml:space="preserve">. Weighted parsimony outperforms other methods of phylogenetic inference under models appropriate for morphology. </w:t>
      </w:r>
      <w:r w:rsidRPr="00EA2832">
        <w:rPr>
          <w:rFonts w:cs="Times New Roman"/>
          <w:i/>
          <w:iCs/>
          <w:noProof/>
          <w:szCs w:val="24"/>
        </w:rPr>
        <w:t>Cladistics</w:t>
      </w:r>
      <w:r w:rsidRPr="00EA2832">
        <w:rPr>
          <w:rFonts w:cs="Times New Roman"/>
          <w:noProof/>
          <w:szCs w:val="24"/>
        </w:rPr>
        <w:t xml:space="preserve">, </w:t>
      </w:r>
      <w:r w:rsidRPr="00EA2832">
        <w:rPr>
          <w:rFonts w:cs="Times New Roman"/>
          <w:b/>
          <w:bCs/>
          <w:noProof/>
          <w:szCs w:val="24"/>
        </w:rPr>
        <w:t>34</w:t>
      </w:r>
      <w:r w:rsidRPr="00EA2832">
        <w:rPr>
          <w:rFonts w:cs="Times New Roman"/>
          <w:noProof/>
          <w:szCs w:val="24"/>
        </w:rPr>
        <w:t>, 407–437.</w:t>
      </w:r>
    </w:p>
    <w:p w14:paraId="7186E672" w14:textId="7AAD682D"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TORRES GALVIS, A. and ARIAS, J. S. 2018</w:t>
      </w:r>
      <w:r w:rsidRPr="00EA2832">
        <w:rPr>
          <w:rFonts w:cs="Times New Roman"/>
          <w:i/>
          <w:iCs/>
          <w:noProof/>
          <w:szCs w:val="24"/>
        </w:rPr>
        <w:t>b</w:t>
      </w:r>
      <w:r w:rsidRPr="00EA2832">
        <w:rPr>
          <w:rFonts w:cs="Times New Roman"/>
          <w:noProof/>
          <w:szCs w:val="24"/>
        </w:rPr>
        <w:t xml:space="preserve">. Parsimony and model-based phylogenetic methods for morphological data: comments on O’Reilly </w:t>
      </w:r>
      <w:r w:rsidRPr="00EA2832">
        <w:rPr>
          <w:rFonts w:cs="Times New Roman"/>
          <w:i/>
          <w:noProof/>
          <w:szCs w:val="24"/>
        </w:rPr>
        <w:t>et al</w:t>
      </w:r>
      <w:r w:rsidRPr="00EA2832">
        <w:rPr>
          <w:rFonts w:cs="Times New Roman"/>
          <w:noProof/>
          <w:szCs w:val="24"/>
        </w:rPr>
        <w:t xml:space="preserve">. </w:t>
      </w:r>
      <w:r w:rsidRPr="00EA2832">
        <w:rPr>
          <w:rFonts w:cs="Times New Roman"/>
          <w:i/>
          <w:iCs/>
          <w:noProof/>
          <w:szCs w:val="24"/>
        </w:rPr>
        <w:t>Palaeontology</w:t>
      </w:r>
      <w:r w:rsidRPr="00EA2832">
        <w:rPr>
          <w:rFonts w:cs="Times New Roman"/>
          <w:noProof/>
          <w:szCs w:val="24"/>
        </w:rPr>
        <w:t xml:space="preserve">, </w:t>
      </w:r>
      <w:r w:rsidRPr="00EA2832">
        <w:rPr>
          <w:rFonts w:cs="Times New Roman"/>
          <w:b/>
          <w:bCs/>
          <w:noProof/>
          <w:szCs w:val="24"/>
        </w:rPr>
        <w:t>61</w:t>
      </w:r>
      <w:r w:rsidRPr="00EA2832">
        <w:rPr>
          <w:rFonts w:cs="Times New Roman"/>
          <w:noProof/>
          <w:szCs w:val="24"/>
        </w:rPr>
        <w:t>, 625–630.</w:t>
      </w:r>
    </w:p>
    <w:p w14:paraId="5F439408"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 FARRIS, J. S., KÄLLERSJÖ, M., OXELMAN, B., RAMÍREZ, M. J. and SZUMIK, C. A. 2003. Improvements to resampling measures of group support. </w:t>
      </w:r>
      <w:r w:rsidRPr="00EA2832">
        <w:rPr>
          <w:rFonts w:cs="Times New Roman"/>
          <w:i/>
          <w:iCs/>
          <w:noProof/>
          <w:szCs w:val="24"/>
        </w:rPr>
        <w:t>Cladistics</w:t>
      </w:r>
      <w:r w:rsidRPr="00EA2832">
        <w:rPr>
          <w:rFonts w:cs="Times New Roman"/>
          <w:noProof/>
          <w:szCs w:val="24"/>
        </w:rPr>
        <w:t xml:space="preserve">, </w:t>
      </w:r>
      <w:r w:rsidRPr="00EA2832">
        <w:rPr>
          <w:rFonts w:cs="Times New Roman"/>
          <w:b/>
          <w:bCs/>
          <w:noProof/>
          <w:szCs w:val="24"/>
        </w:rPr>
        <w:t>19</w:t>
      </w:r>
      <w:r w:rsidRPr="00EA2832">
        <w:rPr>
          <w:rFonts w:cs="Times New Roman"/>
          <w:noProof/>
          <w:szCs w:val="24"/>
        </w:rPr>
        <w:t>, 324–332.</w:t>
      </w:r>
    </w:p>
    <w:p w14:paraId="3E92D10C"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HASEGAWA, M., KISHINO, H. and YANO, T. aki. 1985. Dating of the human-ape splitting by a molecular clock of mitochondrial DNA. </w:t>
      </w:r>
      <w:r w:rsidRPr="00EA2832">
        <w:rPr>
          <w:rFonts w:cs="Times New Roman"/>
          <w:i/>
          <w:iCs/>
          <w:noProof/>
          <w:szCs w:val="24"/>
        </w:rPr>
        <w:t>Journal of Molecular Evolution</w:t>
      </w:r>
      <w:r w:rsidRPr="00EA2832">
        <w:rPr>
          <w:rFonts w:cs="Times New Roman"/>
          <w:noProof/>
          <w:szCs w:val="24"/>
        </w:rPr>
        <w:t xml:space="preserve">, </w:t>
      </w:r>
      <w:r w:rsidRPr="00EA2832">
        <w:rPr>
          <w:rFonts w:cs="Times New Roman"/>
          <w:b/>
          <w:bCs/>
          <w:noProof/>
          <w:szCs w:val="24"/>
        </w:rPr>
        <w:t>22</w:t>
      </w:r>
      <w:r w:rsidRPr="00EA2832">
        <w:rPr>
          <w:rFonts w:cs="Times New Roman"/>
          <w:noProof/>
          <w:szCs w:val="24"/>
        </w:rPr>
        <w:t>, 160–174.</w:t>
      </w:r>
    </w:p>
    <w:p w14:paraId="216A808B"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HUELSENBECK, J. P. and RONQUIST, F. 2001. MRBAYES: Bayesian inference of phylogenetic trees. </w:t>
      </w:r>
      <w:r w:rsidRPr="00EA2832">
        <w:rPr>
          <w:rFonts w:cs="Times New Roman"/>
          <w:i/>
          <w:iCs/>
          <w:noProof/>
          <w:szCs w:val="24"/>
        </w:rPr>
        <w:t>Bioinformatics</w:t>
      </w:r>
      <w:r w:rsidRPr="00EA2832">
        <w:rPr>
          <w:rFonts w:cs="Times New Roman"/>
          <w:noProof/>
          <w:szCs w:val="24"/>
        </w:rPr>
        <w:t xml:space="preserve">, </w:t>
      </w:r>
      <w:r w:rsidRPr="00EA2832">
        <w:rPr>
          <w:rFonts w:cs="Times New Roman"/>
          <w:b/>
          <w:bCs/>
          <w:noProof/>
          <w:szCs w:val="24"/>
        </w:rPr>
        <w:t>17</w:t>
      </w:r>
      <w:r w:rsidRPr="00EA2832">
        <w:rPr>
          <w:rFonts w:cs="Times New Roman"/>
          <w:noProof/>
          <w:szCs w:val="24"/>
        </w:rPr>
        <w:t>, 754–755.</w:t>
      </w:r>
    </w:p>
    <w:p w14:paraId="0DD21D68"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KUHNER, M. K. and YAMATO, J. 2015. Practical performance of tree comparison metrics. </w:t>
      </w:r>
      <w:r w:rsidRPr="00EA2832">
        <w:rPr>
          <w:rFonts w:cs="Times New Roman"/>
          <w:i/>
          <w:iCs/>
          <w:noProof/>
          <w:szCs w:val="24"/>
        </w:rPr>
        <w:t>Systematic Biology</w:t>
      </w:r>
      <w:r w:rsidRPr="00EA2832">
        <w:rPr>
          <w:rFonts w:cs="Times New Roman"/>
          <w:noProof/>
          <w:szCs w:val="24"/>
        </w:rPr>
        <w:t xml:space="preserve">, </w:t>
      </w:r>
      <w:r w:rsidRPr="00EA2832">
        <w:rPr>
          <w:rFonts w:cs="Times New Roman"/>
          <w:b/>
          <w:bCs/>
          <w:noProof/>
          <w:szCs w:val="24"/>
        </w:rPr>
        <w:t>64</w:t>
      </w:r>
      <w:r w:rsidRPr="00EA2832">
        <w:rPr>
          <w:rFonts w:cs="Times New Roman"/>
          <w:noProof/>
          <w:szCs w:val="24"/>
        </w:rPr>
        <w:t>, 205–214.</w:t>
      </w:r>
    </w:p>
    <w:p w14:paraId="50BEC824"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KULLBACK, S. and LEIBLER, R. A. 1951. On information and sufficiency. </w:t>
      </w:r>
      <w:r w:rsidRPr="00EA2832">
        <w:rPr>
          <w:rFonts w:cs="Times New Roman"/>
          <w:i/>
          <w:iCs/>
          <w:noProof/>
          <w:szCs w:val="24"/>
        </w:rPr>
        <w:t>The Annals of Mathematical Statistics</w:t>
      </w:r>
      <w:r w:rsidRPr="00EA2832">
        <w:rPr>
          <w:rFonts w:cs="Times New Roman"/>
          <w:noProof/>
          <w:szCs w:val="24"/>
        </w:rPr>
        <w:t xml:space="preserve">, </w:t>
      </w:r>
      <w:r w:rsidRPr="00EA2832">
        <w:rPr>
          <w:rFonts w:cs="Times New Roman"/>
          <w:b/>
          <w:bCs/>
          <w:noProof/>
          <w:szCs w:val="24"/>
        </w:rPr>
        <w:t>22</w:t>
      </w:r>
      <w:r w:rsidRPr="00EA2832">
        <w:rPr>
          <w:rFonts w:cs="Times New Roman"/>
          <w:noProof/>
          <w:szCs w:val="24"/>
        </w:rPr>
        <w:t>, 79–86.</w:t>
      </w:r>
    </w:p>
    <w:p w14:paraId="4210F11C"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LEWIS, P. O. 2001. A likelihood approach to estimating phylogeny from discrete morphological character data. </w:t>
      </w:r>
      <w:r w:rsidRPr="00EA2832">
        <w:rPr>
          <w:rFonts w:cs="Times New Roman"/>
          <w:i/>
          <w:iCs/>
          <w:noProof/>
          <w:szCs w:val="24"/>
        </w:rPr>
        <w:t>Systematic Biology</w:t>
      </w:r>
      <w:r w:rsidRPr="00EA2832">
        <w:rPr>
          <w:rFonts w:cs="Times New Roman"/>
          <w:noProof/>
          <w:szCs w:val="24"/>
        </w:rPr>
        <w:t xml:space="preserve">, </w:t>
      </w:r>
      <w:r w:rsidRPr="00EA2832">
        <w:rPr>
          <w:rFonts w:cs="Times New Roman"/>
          <w:b/>
          <w:bCs/>
          <w:noProof/>
          <w:szCs w:val="24"/>
        </w:rPr>
        <w:t>50</w:t>
      </w:r>
      <w:r w:rsidRPr="00EA2832">
        <w:rPr>
          <w:rFonts w:cs="Times New Roman"/>
          <w:noProof/>
          <w:szCs w:val="24"/>
        </w:rPr>
        <w:t>, 913–925.</w:t>
      </w:r>
    </w:p>
    <w:p w14:paraId="1EFE8575"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MACKAY, D. M. 1953. Quantal aspects of scientific information. </w:t>
      </w:r>
      <w:r w:rsidRPr="00EA2832">
        <w:rPr>
          <w:rFonts w:cs="Times New Roman"/>
          <w:i/>
          <w:iCs/>
          <w:noProof/>
          <w:szCs w:val="24"/>
        </w:rPr>
        <w:t>IEEE Transactions on Information Theory</w:t>
      </w:r>
      <w:r w:rsidRPr="00EA2832">
        <w:rPr>
          <w:rFonts w:cs="Times New Roman"/>
          <w:noProof/>
          <w:szCs w:val="24"/>
        </w:rPr>
        <w:t xml:space="preserve">, </w:t>
      </w:r>
      <w:r w:rsidRPr="00EA2832">
        <w:rPr>
          <w:rFonts w:cs="Times New Roman"/>
          <w:b/>
          <w:bCs/>
          <w:noProof/>
          <w:szCs w:val="24"/>
        </w:rPr>
        <w:t>1</w:t>
      </w:r>
      <w:r w:rsidRPr="00EA2832">
        <w:rPr>
          <w:rFonts w:cs="Times New Roman"/>
          <w:noProof/>
          <w:szCs w:val="24"/>
        </w:rPr>
        <w:t>, 60–80.</w:t>
      </w:r>
    </w:p>
    <w:p w14:paraId="25529B85"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NIXON, K. C. 1999. The Parsimony Ratchet, a new method for rapid parsimony analysis. </w:t>
      </w:r>
      <w:r w:rsidRPr="00EA2832">
        <w:rPr>
          <w:rFonts w:cs="Times New Roman"/>
          <w:i/>
          <w:iCs/>
          <w:noProof/>
          <w:szCs w:val="24"/>
        </w:rPr>
        <w:t>Cladistics</w:t>
      </w:r>
      <w:r w:rsidRPr="00EA2832">
        <w:rPr>
          <w:rFonts w:cs="Times New Roman"/>
          <w:noProof/>
          <w:szCs w:val="24"/>
        </w:rPr>
        <w:t xml:space="preserve">, </w:t>
      </w:r>
      <w:r w:rsidRPr="00EA2832">
        <w:rPr>
          <w:rFonts w:cs="Times New Roman"/>
          <w:b/>
          <w:bCs/>
          <w:noProof/>
          <w:szCs w:val="24"/>
        </w:rPr>
        <w:t>15</w:t>
      </w:r>
      <w:r w:rsidRPr="00EA2832">
        <w:rPr>
          <w:rFonts w:cs="Times New Roman"/>
          <w:noProof/>
          <w:szCs w:val="24"/>
        </w:rPr>
        <w:t>, 407–414.</w:t>
      </w:r>
    </w:p>
    <w:p w14:paraId="6D24F1C4"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NYE, T. M. W., LIÒ, P. and GILKS, W. R. 2006. A novel algorithm and web-based tool for comparing two alternative phylogenetic trees. </w:t>
      </w:r>
      <w:r w:rsidRPr="00EA2832">
        <w:rPr>
          <w:rFonts w:cs="Times New Roman"/>
          <w:i/>
          <w:iCs/>
          <w:noProof/>
          <w:szCs w:val="24"/>
        </w:rPr>
        <w:t>Bioinformatics</w:t>
      </w:r>
      <w:r w:rsidRPr="00EA2832">
        <w:rPr>
          <w:rFonts w:cs="Times New Roman"/>
          <w:noProof/>
          <w:szCs w:val="24"/>
        </w:rPr>
        <w:t xml:space="preserve">, </w:t>
      </w:r>
      <w:r w:rsidRPr="00EA2832">
        <w:rPr>
          <w:rFonts w:cs="Times New Roman"/>
          <w:b/>
          <w:bCs/>
          <w:noProof/>
          <w:szCs w:val="24"/>
        </w:rPr>
        <w:t>22</w:t>
      </w:r>
      <w:r w:rsidRPr="00EA2832">
        <w:rPr>
          <w:rFonts w:cs="Times New Roman"/>
          <w:noProof/>
          <w:szCs w:val="24"/>
        </w:rPr>
        <w:t>, 117–119.</w:t>
      </w:r>
    </w:p>
    <w:p w14:paraId="3D5BCBBD"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O’REILLY, J. E., PUTTICK, M. N., PISANI, D. and DONOGHUE, P. C. J. 2018. Probabilistic </w:t>
      </w:r>
      <w:r w:rsidRPr="00EA2832">
        <w:rPr>
          <w:rFonts w:cs="Times New Roman"/>
          <w:noProof/>
          <w:szCs w:val="24"/>
        </w:rPr>
        <w:lastRenderedPageBreak/>
        <w:t xml:space="preserve">methods surpass parsimony when assessing clade support in phylogenetic analyses of discrete morphological data. </w:t>
      </w:r>
      <w:r w:rsidRPr="00EA2832">
        <w:rPr>
          <w:rFonts w:cs="Times New Roman"/>
          <w:i/>
          <w:iCs/>
          <w:noProof/>
          <w:szCs w:val="24"/>
        </w:rPr>
        <w:t>Palaeontology</w:t>
      </w:r>
      <w:r w:rsidRPr="00EA2832">
        <w:rPr>
          <w:rFonts w:cs="Times New Roman"/>
          <w:noProof/>
          <w:szCs w:val="24"/>
        </w:rPr>
        <w:t xml:space="preserve">, </w:t>
      </w:r>
      <w:r w:rsidRPr="00EA2832">
        <w:rPr>
          <w:rFonts w:cs="Times New Roman"/>
          <w:b/>
          <w:bCs/>
          <w:noProof/>
          <w:szCs w:val="24"/>
        </w:rPr>
        <w:t>61</w:t>
      </w:r>
      <w:r w:rsidRPr="00EA2832">
        <w:rPr>
          <w:rFonts w:cs="Times New Roman"/>
          <w:noProof/>
          <w:szCs w:val="24"/>
        </w:rPr>
        <w:t>, 105–118.</w:t>
      </w:r>
    </w:p>
    <w:p w14:paraId="05A3DBEB"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 ———, PARRY, L., TANNER, A. R., TARVER, J. E., FLEMING, J., PISANI, D. and DONOGHUE, P. C. J. 2016. Bayesian methods outperform parsimony but at the expense of precision in the estimation of phylogeny from discrete morphological data. </w:t>
      </w:r>
      <w:r w:rsidRPr="00EA2832">
        <w:rPr>
          <w:rFonts w:cs="Times New Roman"/>
          <w:i/>
          <w:iCs/>
          <w:noProof/>
          <w:szCs w:val="24"/>
        </w:rPr>
        <w:t>Biology Letters</w:t>
      </w:r>
      <w:r w:rsidRPr="00EA2832">
        <w:rPr>
          <w:rFonts w:cs="Times New Roman"/>
          <w:noProof/>
          <w:szCs w:val="24"/>
        </w:rPr>
        <w:t xml:space="preserve">, </w:t>
      </w:r>
      <w:r w:rsidRPr="00EA2832">
        <w:rPr>
          <w:rFonts w:cs="Times New Roman"/>
          <w:b/>
          <w:bCs/>
          <w:noProof/>
          <w:szCs w:val="24"/>
        </w:rPr>
        <w:t>12</w:t>
      </w:r>
      <w:r w:rsidRPr="00EA2832">
        <w:rPr>
          <w:rFonts w:cs="Times New Roman"/>
          <w:noProof/>
          <w:szCs w:val="24"/>
        </w:rPr>
        <w:t>, 20160081.</w:t>
      </w:r>
    </w:p>
    <w:p w14:paraId="7A387A12"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OWEN, M. and PROVAN, J. S. 2011. A fast algorithm for computing geodesic distances in tree space. </w:t>
      </w:r>
      <w:r w:rsidRPr="00EA2832">
        <w:rPr>
          <w:rFonts w:cs="Times New Roman"/>
          <w:i/>
          <w:iCs/>
          <w:noProof/>
          <w:szCs w:val="24"/>
        </w:rPr>
        <w:t>IEEE/ACM Transactions on Computational Biology and Bioinformatics</w:t>
      </w:r>
      <w:r w:rsidRPr="00EA2832">
        <w:rPr>
          <w:rFonts w:cs="Times New Roman"/>
          <w:noProof/>
          <w:szCs w:val="24"/>
        </w:rPr>
        <w:t xml:space="preserve">, </w:t>
      </w:r>
      <w:r w:rsidRPr="00EA2832">
        <w:rPr>
          <w:rFonts w:cs="Times New Roman"/>
          <w:b/>
          <w:bCs/>
          <w:noProof/>
          <w:szCs w:val="24"/>
        </w:rPr>
        <w:t>8</w:t>
      </w:r>
      <w:r w:rsidRPr="00EA2832">
        <w:rPr>
          <w:rFonts w:cs="Times New Roman"/>
          <w:noProof/>
          <w:szCs w:val="24"/>
        </w:rPr>
        <w:t>, 2–13.</w:t>
      </w:r>
    </w:p>
    <w:p w14:paraId="63AFEB1D"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PENNY, D. and HENDY, M. 1985. The use of tree comparison metrics. </w:t>
      </w:r>
      <w:r w:rsidRPr="00EA2832">
        <w:rPr>
          <w:rFonts w:cs="Times New Roman"/>
          <w:i/>
          <w:iCs/>
          <w:noProof/>
          <w:szCs w:val="24"/>
        </w:rPr>
        <w:t>Systematic Zoology</w:t>
      </w:r>
      <w:r w:rsidRPr="00EA2832">
        <w:rPr>
          <w:rFonts w:cs="Times New Roman"/>
          <w:noProof/>
          <w:szCs w:val="24"/>
        </w:rPr>
        <w:t xml:space="preserve">, </w:t>
      </w:r>
      <w:r w:rsidRPr="00EA2832">
        <w:rPr>
          <w:rFonts w:cs="Times New Roman"/>
          <w:b/>
          <w:bCs/>
          <w:noProof/>
          <w:szCs w:val="24"/>
        </w:rPr>
        <w:t>34</w:t>
      </w:r>
      <w:r w:rsidRPr="00EA2832">
        <w:rPr>
          <w:rFonts w:cs="Times New Roman"/>
          <w:noProof/>
          <w:szCs w:val="24"/>
        </w:rPr>
        <w:t>, 75–82.</w:t>
      </w:r>
    </w:p>
    <w:p w14:paraId="6EDBAAFF"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PUTTICK, M. N., O’REILLY, J. E., TANNER, A. R., FLEMING, J. F., CLARK, J., HOLLOWAY, L., LOZANO-FERNANDEZ, J., PARRY, L. A., TARVER, J. E., PISANI, D. and DONOGHUE, P. C. J. 2017. Uncertain-tree: discriminating among competing approaches to the phylogenetic analysis of phenotype data. </w:t>
      </w:r>
      <w:r w:rsidRPr="00EA2832">
        <w:rPr>
          <w:rFonts w:cs="Times New Roman"/>
          <w:i/>
          <w:iCs/>
          <w:noProof/>
          <w:szCs w:val="24"/>
        </w:rPr>
        <w:t>Proceedings of the Royal Society B: Biological Sciences</w:t>
      </w:r>
      <w:r w:rsidRPr="00EA2832">
        <w:rPr>
          <w:rFonts w:cs="Times New Roman"/>
          <w:noProof/>
          <w:szCs w:val="24"/>
        </w:rPr>
        <w:t xml:space="preserve">, </w:t>
      </w:r>
      <w:r w:rsidRPr="00EA2832">
        <w:rPr>
          <w:rFonts w:cs="Times New Roman"/>
          <w:b/>
          <w:bCs/>
          <w:noProof/>
          <w:szCs w:val="24"/>
        </w:rPr>
        <w:t>284</w:t>
      </w:r>
      <w:r w:rsidRPr="00EA2832">
        <w:rPr>
          <w:rFonts w:cs="Times New Roman"/>
          <w:noProof/>
          <w:szCs w:val="24"/>
        </w:rPr>
        <w:t>, 20162290.</w:t>
      </w:r>
    </w:p>
    <w:p w14:paraId="7C3BF550"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 ———, PISANI, D. and DONOGHUE, P. C. J. 2018. Probabilistic methods outperform parsimony in the phylogenetic analysis of data simulated without a probabilistic model. </w:t>
      </w:r>
      <w:r w:rsidRPr="00EA2832">
        <w:rPr>
          <w:rFonts w:cs="Times New Roman"/>
          <w:i/>
          <w:iCs/>
          <w:noProof/>
          <w:szCs w:val="24"/>
        </w:rPr>
        <w:t>Palaeontology</w:t>
      </w:r>
      <w:r w:rsidRPr="00EA2832">
        <w:rPr>
          <w:rFonts w:cs="Times New Roman"/>
          <w:noProof/>
          <w:szCs w:val="24"/>
        </w:rPr>
        <w:t>.</w:t>
      </w:r>
    </w:p>
    <w:p w14:paraId="233F07DC"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ROBINSON, D. F. and FOULDS, L. R. 1981. Comparison of phylogenetic trees. </w:t>
      </w:r>
      <w:r w:rsidRPr="00EA2832">
        <w:rPr>
          <w:rFonts w:cs="Times New Roman"/>
          <w:i/>
          <w:iCs/>
          <w:noProof/>
          <w:szCs w:val="24"/>
        </w:rPr>
        <w:t>Mathematical Biosciences</w:t>
      </w:r>
      <w:r w:rsidRPr="00EA2832">
        <w:rPr>
          <w:rFonts w:cs="Times New Roman"/>
          <w:noProof/>
          <w:szCs w:val="24"/>
        </w:rPr>
        <w:t xml:space="preserve">, </w:t>
      </w:r>
      <w:r w:rsidRPr="00EA2832">
        <w:rPr>
          <w:rFonts w:cs="Times New Roman"/>
          <w:b/>
          <w:bCs/>
          <w:noProof/>
          <w:szCs w:val="24"/>
        </w:rPr>
        <w:t>53</w:t>
      </w:r>
      <w:r w:rsidRPr="00EA2832">
        <w:rPr>
          <w:rFonts w:cs="Times New Roman"/>
          <w:noProof/>
          <w:szCs w:val="24"/>
        </w:rPr>
        <w:t>, 131–147.</w:t>
      </w:r>
    </w:p>
    <w:p w14:paraId="441D37E5"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SALISBURY, B. A. 1999. Strongest evidence: maximum apparent phylogenetic signal as a new cladistic optimality criterion. </w:t>
      </w:r>
      <w:r w:rsidRPr="00EA2832">
        <w:rPr>
          <w:rFonts w:cs="Times New Roman"/>
          <w:i/>
          <w:iCs/>
          <w:noProof/>
          <w:szCs w:val="24"/>
        </w:rPr>
        <w:t>Cladistics</w:t>
      </w:r>
      <w:r w:rsidRPr="00EA2832">
        <w:rPr>
          <w:rFonts w:cs="Times New Roman"/>
          <w:noProof/>
          <w:szCs w:val="24"/>
        </w:rPr>
        <w:t xml:space="preserve">, </w:t>
      </w:r>
      <w:r w:rsidRPr="00EA2832">
        <w:rPr>
          <w:rFonts w:cs="Times New Roman"/>
          <w:b/>
          <w:bCs/>
          <w:noProof/>
          <w:szCs w:val="24"/>
        </w:rPr>
        <w:t>15</w:t>
      </w:r>
      <w:r w:rsidRPr="00EA2832">
        <w:rPr>
          <w:rFonts w:cs="Times New Roman"/>
          <w:noProof/>
          <w:szCs w:val="24"/>
        </w:rPr>
        <w:t>, 137–149.</w:t>
      </w:r>
    </w:p>
    <w:p w14:paraId="2FF63624"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SAND, A., HOLT, M. K., JOHANSEN, J., BRODAL, G. S., MAILUND, T. and PEDERSEN, C. N. S. 2014. tqDist: a library for computing the quartet and triplet distances between binary or general trees. </w:t>
      </w:r>
      <w:r w:rsidRPr="00EA2832">
        <w:rPr>
          <w:rFonts w:cs="Times New Roman"/>
          <w:i/>
          <w:iCs/>
          <w:noProof/>
          <w:szCs w:val="24"/>
        </w:rPr>
        <w:t>Bioinformatics</w:t>
      </w:r>
      <w:r w:rsidRPr="00EA2832">
        <w:rPr>
          <w:rFonts w:cs="Times New Roman"/>
          <w:noProof/>
          <w:szCs w:val="24"/>
        </w:rPr>
        <w:t xml:space="preserve">, </w:t>
      </w:r>
      <w:r w:rsidRPr="00EA2832">
        <w:rPr>
          <w:rFonts w:cs="Times New Roman"/>
          <w:b/>
          <w:bCs/>
          <w:noProof/>
          <w:szCs w:val="24"/>
        </w:rPr>
        <w:t>30</w:t>
      </w:r>
      <w:r w:rsidRPr="00EA2832">
        <w:rPr>
          <w:rFonts w:cs="Times New Roman"/>
          <w:noProof/>
          <w:szCs w:val="24"/>
        </w:rPr>
        <w:t>, 2079–2080.</w:t>
      </w:r>
    </w:p>
    <w:p w14:paraId="1387D6C7"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SCHLIEP, K. P. 2011. phangorn: phylogenetic analysis in R. </w:t>
      </w:r>
      <w:r w:rsidRPr="00EA2832">
        <w:rPr>
          <w:rFonts w:cs="Times New Roman"/>
          <w:i/>
          <w:iCs/>
          <w:noProof/>
          <w:szCs w:val="24"/>
        </w:rPr>
        <w:t>Bioinformatics</w:t>
      </w:r>
      <w:r w:rsidRPr="00EA2832">
        <w:rPr>
          <w:rFonts w:cs="Times New Roman"/>
          <w:noProof/>
          <w:szCs w:val="24"/>
        </w:rPr>
        <w:t xml:space="preserve">, </w:t>
      </w:r>
      <w:r w:rsidRPr="00EA2832">
        <w:rPr>
          <w:rFonts w:cs="Times New Roman"/>
          <w:b/>
          <w:bCs/>
          <w:noProof/>
          <w:szCs w:val="24"/>
        </w:rPr>
        <w:t>27</w:t>
      </w:r>
      <w:r w:rsidRPr="00EA2832">
        <w:rPr>
          <w:rFonts w:cs="Times New Roman"/>
          <w:noProof/>
          <w:szCs w:val="24"/>
        </w:rPr>
        <w:t>, 592–593.</w:t>
      </w:r>
    </w:p>
    <w:p w14:paraId="5D473FA5"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SMITH, M. R. 2017. Ternary: an R package to generate ternary plots. </w:t>
      </w:r>
      <w:r w:rsidRPr="00EA2832">
        <w:rPr>
          <w:rFonts w:cs="Times New Roman"/>
          <w:noProof/>
          <w:szCs w:val="24"/>
        </w:rPr>
        <w:lastRenderedPageBreak/>
        <w:t>doi:10.5281/zenodo.1068997.</w:t>
      </w:r>
    </w:p>
    <w:p w14:paraId="1161955B" w14:textId="153CA522"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 and CARON, J.-B. 2015. </w:t>
      </w:r>
      <w:r w:rsidRPr="00EA2832">
        <w:rPr>
          <w:rFonts w:cs="Times New Roman"/>
          <w:i/>
          <w:noProof/>
          <w:szCs w:val="24"/>
        </w:rPr>
        <w:t>Hallucigenia</w:t>
      </w:r>
      <w:r w:rsidRPr="00EA2832">
        <w:rPr>
          <w:rFonts w:cs="Times New Roman"/>
          <w:noProof/>
          <w:szCs w:val="24"/>
        </w:rPr>
        <w:t xml:space="preserve">’s head and the pharyngeal armature of early ecdysozoans. </w:t>
      </w:r>
      <w:r w:rsidRPr="00EA2832">
        <w:rPr>
          <w:rFonts w:cs="Times New Roman"/>
          <w:i/>
          <w:iCs/>
          <w:noProof/>
          <w:szCs w:val="24"/>
        </w:rPr>
        <w:t>Nature</w:t>
      </w:r>
      <w:r w:rsidRPr="00EA2832">
        <w:rPr>
          <w:rFonts w:cs="Times New Roman"/>
          <w:noProof/>
          <w:szCs w:val="24"/>
        </w:rPr>
        <w:t xml:space="preserve">, </w:t>
      </w:r>
      <w:r w:rsidRPr="00EA2832">
        <w:rPr>
          <w:rFonts w:cs="Times New Roman"/>
          <w:b/>
          <w:bCs/>
          <w:noProof/>
          <w:szCs w:val="24"/>
        </w:rPr>
        <w:t>523</w:t>
      </w:r>
      <w:r w:rsidRPr="00EA2832">
        <w:rPr>
          <w:rFonts w:cs="Times New Roman"/>
          <w:noProof/>
          <w:szCs w:val="24"/>
        </w:rPr>
        <w:t>, 75–78.</w:t>
      </w:r>
    </w:p>
    <w:p w14:paraId="67AB7390" w14:textId="77777777" w:rsidR="00EA2832" w:rsidRPr="00EA2832" w:rsidRDefault="00EA2832" w:rsidP="00EA2832">
      <w:pPr>
        <w:widowControl w:val="0"/>
        <w:autoSpaceDE w:val="0"/>
        <w:autoSpaceDN w:val="0"/>
        <w:adjustRightInd w:val="0"/>
        <w:ind w:left="482" w:hanging="482"/>
        <w:rPr>
          <w:rFonts w:cs="Times New Roman"/>
          <w:noProof/>
          <w:szCs w:val="24"/>
        </w:rPr>
      </w:pPr>
      <w:r w:rsidRPr="00EA2832">
        <w:rPr>
          <w:rFonts w:cs="Times New Roman"/>
          <w:noProof/>
          <w:szCs w:val="24"/>
        </w:rPr>
        <w:t xml:space="preserve">STEEL, M. A. and PENNY, D. 1993. Distributions of tree comparison metrics—some new results. </w:t>
      </w:r>
      <w:r w:rsidRPr="00EA2832">
        <w:rPr>
          <w:rFonts w:cs="Times New Roman"/>
          <w:i/>
          <w:iCs/>
          <w:noProof/>
          <w:szCs w:val="24"/>
        </w:rPr>
        <w:t>Systematic Biology</w:t>
      </w:r>
      <w:r w:rsidRPr="00EA2832">
        <w:rPr>
          <w:rFonts w:cs="Times New Roman"/>
          <w:noProof/>
          <w:szCs w:val="24"/>
        </w:rPr>
        <w:t xml:space="preserve">, </w:t>
      </w:r>
      <w:r w:rsidRPr="00EA2832">
        <w:rPr>
          <w:rFonts w:cs="Times New Roman"/>
          <w:b/>
          <w:bCs/>
          <w:noProof/>
          <w:szCs w:val="24"/>
        </w:rPr>
        <w:t>42</w:t>
      </w:r>
      <w:r w:rsidRPr="00EA2832">
        <w:rPr>
          <w:rFonts w:cs="Times New Roman"/>
          <w:noProof/>
          <w:szCs w:val="24"/>
        </w:rPr>
        <w:t>, 126–141.</w:t>
      </w:r>
    </w:p>
    <w:p w14:paraId="4A4FFD05" w14:textId="7C321068" w:rsidR="00B65ED4" w:rsidRDefault="00EA2832" w:rsidP="00A24752">
      <w:pPr>
        <w:widowControl w:val="0"/>
        <w:autoSpaceDE w:val="0"/>
        <w:autoSpaceDN w:val="0"/>
        <w:adjustRightInd w:val="0"/>
        <w:ind w:left="482" w:hanging="482"/>
        <w:rPr>
          <w:lang w:bidi="en-US"/>
        </w:rPr>
      </w:pPr>
      <w:r w:rsidRPr="00EA2832">
        <w:rPr>
          <w:rFonts w:cs="Times New Roman"/>
          <w:noProof/>
          <w:szCs w:val="24"/>
        </w:rPr>
        <w:t xml:space="preserve">WRIGHT, A. M. and HILLIS, D. M. 2014. Bayesian analysis using a simple likelihood model outperforms parsimony for estimation of phylogeny from discrete morphological data. </w:t>
      </w:r>
      <w:r w:rsidRPr="00EA2832">
        <w:rPr>
          <w:rFonts w:cs="Times New Roman"/>
          <w:i/>
          <w:iCs/>
          <w:noProof/>
          <w:szCs w:val="24"/>
        </w:rPr>
        <w:t>PLoS ONE</w:t>
      </w:r>
      <w:r w:rsidRPr="00EA2832">
        <w:rPr>
          <w:rFonts w:cs="Times New Roman"/>
          <w:noProof/>
          <w:szCs w:val="24"/>
        </w:rPr>
        <w:t xml:space="preserve">, </w:t>
      </w:r>
      <w:r w:rsidRPr="00EA2832">
        <w:rPr>
          <w:rFonts w:cs="Times New Roman"/>
          <w:b/>
          <w:bCs/>
          <w:noProof/>
          <w:szCs w:val="24"/>
        </w:rPr>
        <w:t>9</w:t>
      </w:r>
      <w:r w:rsidRPr="00EA2832">
        <w:rPr>
          <w:rFonts w:cs="Times New Roman"/>
          <w:noProof/>
          <w:szCs w:val="24"/>
        </w:rPr>
        <w:t>, e109210.</w:t>
      </w:r>
      <w:r w:rsidR="00E96E14">
        <w:rPr>
          <w:lang w:bidi="en-US"/>
        </w:rPr>
        <w:fldChar w:fldCharType="end"/>
      </w:r>
      <w:bookmarkStart w:id="5" w:name="_GoBack"/>
      <w:bookmarkEnd w:id="5"/>
      <w:r w:rsidR="00B65ED4">
        <w:rPr>
          <w:lang w:bidi="en-US"/>
        </w:rPr>
        <w:br w:type="page"/>
      </w:r>
    </w:p>
    <w:p w14:paraId="141F5CB2" w14:textId="7F04CA68" w:rsidR="00016CFF" w:rsidRDefault="00644EC1" w:rsidP="00B65ED4">
      <w:pPr>
        <w:pStyle w:val="Heading1"/>
        <w:rPr>
          <w:lang w:bidi="en-US"/>
        </w:rPr>
      </w:pPr>
      <w:r>
        <w:rPr>
          <w:lang w:bidi="en-US"/>
        </w:rPr>
        <w:lastRenderedPageBreak/>
        <w:t>Figure</w:t>
      </w:r>
      <w:r w:rsidR="00547622">
        <w:rPr>
          <w:lang w:bidi="en-US"/>
        </w:rPr>
        <w:t xml:space="preserve"> </w:t>
      </w:r>
      <w:r w:rsidR="000A0970">
        <w:rPr>
          <w:lang w:bidi="en-US"/>
        </w:rPr>
        <w:t>legends</w:t>
      </w:r>
    </w:p>
    <w:p w14:paraId="790A65DF" w14:textId="6528950C" w:rsidR="00D428AD" w:rsidRPr="009F05CC" w:rsidRDefault="00D428AD" w:rsidP="00D428AD">
      <w:pPr>
        <w:pStyle w:val="Figure"/>
      </w:pPr>
      <w:bookmarkStart w:id="6" w:name="_Toc453324588"/>
      <w:r w:rsidRPr="00640DE5">
        <w:rPr>
          <w:b/>
        </w:rPr>
        <w:t>Figure 1.</w:t>
      </w:r>
      <w:bookmarkStart w:id="7" w:name="_Toc453324589"/>
      <w:bookmarkEnd w:id="6"/>
      <w:r>
        <w:rPr>
          <w:b/>
        </w:rPr>
        <w:t xml:space="preserve"> </w:t>
      </w:r>
      <w:r w:rsidR="00C57DD1">
        <w:rPr>
          <w:b/>
        </w:rPr>
        <w:t xml:space="preserve">Status of quartets in </w:t>
      </w:r>
      <w:r w:rsidR="00524A73">
        <w:rPr>
          <w:b/>
        </w:rPr>
        <w:t xml:space="preserve">trees </w:t>
      </w:r>
      <w:r w:rsidR="00C57DD1">
        <w:rPr>
          <w:b/>
        </w:rPr>
        <w:t>recovered from Congreve and Lamsdell datasets</w:t>
      </w:r>
      <w:r w:rsidRPr="00640DE5">
        <w:rPr>
          <w:b/>
        </w:rPr>
        <w:t>.</w:t>
      </w:r>
      <w:r>
        <w:t xml:space="preserve"> </w:t>
      </w:r>
      <w:r w:rsidR="00FC1A82">
        <w:t>Points denote the average number of quartets that are the same as the generative tree</w:t>
      </w:r>
      <w:r w:rsidR="006014EA">
        <w:t xml:space="preserve"> (</w:t>
      </w:r>
      <w:r w:rsidR="006014EA" w:rsidRPr="006014EA">
        <w:rPr>
          <w:i/>
        </w:rPr>
        <w:t>Same</w:t>
      </w:r>
      <w:r w:rsidR="006014EA">
        <w:t>)</w:t>
      </w:r>
      <w:r w:rsidR="00FC1A82">
        <w:t>, resolved differently to the generative tree</w:t>
      </w:r>
      <w:r w:rsidR="006014EA">
        <w:t xml:space="preserve"> (</w:t>
      </w:r>
      <w:r w:rsidR="006014EA" w:rsidRPr="006014EA">
        <w:rPr>
          <w:i/>
        </w:rPr>
        <w:t>Different</w:t>
      </w:r>
      <w:r w:rsidR="006014EA">
        <w:t>)</w:t>
      </w:r>
      <w:r w:rsidR="00FC1A82">
        <w:t>, or not resolved</w:t>
      </w:r>
      <w:r w:rsidR="006014EA">
        <w:t xml:space="preserve"> (</w:t>
      </w:r>
      <w:r w:rsidR="006014EA" w:rsidRPr="006014EA">
        <w:rPr>
          <w:i/>
        </w:rPr>
        <w:t>Unresolved</w:t>
      </w:r>
      <w:r w:rsidR="006014EA">
        <w:t>)</w:t>
      </w:r>
      <w:r w:rsidR="00C96343" w:rsidRPr="00C96343">
        <w:t xml:space="preserve">. </w:t>
      </w:r>
      <w:r w:rsidR="006014EA">
        <w:t xml:space="preserve">Each series indicates the effect of progressively collapsing the least-supported nodes in trees generated </w:t>
      </w:r>
      <w:r w:rsidR="00FC1A82">
        <w:t xml:space="preserve">by analysis of </w:t>
      </w:r>
      <w:r>
        <w:t>datasets</w:t>
      </w:r>
      <w:r w:rsidR="00FC1A82">
        <w:t xml:space="preserve"> simulated by Congreve and Lamsdell</w:t>
      </w:r>
      <w:bookmarkEnd w:id="7"/>
      <w:r w:rsidR="00FC1A82">
        <w:t xml:space="preserve"> (2016)</w:t>
      </w:r>
      <w:r w:rsidR="006014EA">
        <w:t xml:space="preserve"> under the specified analytical parameters.</w:t>
      </w:r>
      <w:r w:rsidR="0052614B">
        <w:t xml:space="preserve"> </w:t>
      </w:r>
      <w:r w:rsidR="009F05CC">
        <w:t xml:space="preserve">An increase in the </w:t>
      </w:r>
      <w:r w:rsidR="0052614B">
        <w:rPr>
          <w:i/>
        </w:rPr>
        <w:t xml:space="preserve">x </w:t>
      </w:r>
      <w:r w:rsidR="009F05CC">
        <w:t xml:space="preserve">direction </w:t>
      </w:r>
      <w:r w:rsidR="0052614B">
        <w:t xml:space="preserve">corresponds to </w:t>
      </w:r>
      <w:r w:rsidR="009F05CC">
        <w:t xml:space="preserve">a decrease in </w:t>
      </w:r>
      <w:r w:rsidR="0052614B">
        <w:t xml:space="preserve">quartet </w:t>
      </w:r>
      <w:r w:rsidR="009F05CC">
        <w:t xml:space="preserve">dissimilarity (more informative trees); an increase in the </w:t>
      </w:r>
      <w:r w:rsidR="009F05CC">
        <w:rPr>
          <w:i/>
        </w:rPr>
        <w:t>y</w:t>
      </w:r>
      <w:r w:rsidR="009F05CC">
        <w:t xml:space="preserve"> direction corresponds to a decrease in precision (less resolved trees).</w:t>
      </w:r>
    </w:p>
    <w:p w14:paraId="608934C8" w14:textId="61FD8C10" w:rsidR="00556E0F" w:rsidRDefault="00556E0F" w:rsidP="00556E0F">
      <w:pPr>
        <w:pStyle w:val="Figure"/>
      </w:pPr>
      <w:r w:rsidRPr="00640DE5">
        <w:rPr>
          <w:b/>
        </w:rPr>
        <w:t xml:space="preserve">Figure </w:t>
      </w:r>
      <w:r>
        <w:rPr>
          <w:b/>
        </w:rPr>
        <w:t>2</w:t>
      </w:r>
      <w:r w:rsidRPr="00640DE5">
        <w:rPr>
          <w:b/>
        </w:rPr>
        <w:t>.</w:t>
      </w:r>
      <w:r w:rsidR="004D388A" w:rsidRPr="004D388A">
        <w:rPr>
          <w:b/>
        </w:rPr>
        <w:t xml:space="preserve"> </w:t>
      </w:r>
      <w:r w:rsidR="004D388A">
        <w:rPr>
          <w:b/>
        </w:rPr>
        <w:t>Status of partitions in trees recovered from Congreve and Lamsdell datasets</w:t>
      </w:r>
      <w:r w:rsidRPr="00640DE5">
        <w:rPr>
          <w:b/>
        </w:rPr>
        <w:t>.</w:t>
      </w:r>
      <w:r>
        <w:t xml:space="preserve"> </w:t>
      </w:r>
      <w:r w:rsidR="0052614B">
        <w:t>Points denote the average number of nodes that are the same as the generative tree (</w:t>
      </w:r>
      <w:r w:rsidR="0052614B" w:rsidRPr="006014EA">
        <w:rPr>
          <w:i/>
        </w:rPr>
        <w:t>Same</w:t>
      </w:r>
      <w:r w:rsidR="0052614B">
        <w:t>), resolved differently to the generative tree (</w:t>
      </w:r>
      <w:r w:rsidR="0052614B" w:rsidRPr="006014EA">
        <w:rPr>
          <w:i/>
        </w:rPr>
        <w:t>Different</w:t>
      </w:r>
      <w:r w:rsidR="0052614B">
        <w:t>), or not resolved (</w:t>
      </w:r>
      <w:r w:rsidR="0052614B" w:rsidRPr="006014EA">
        <w:rPr>
          <w:i/>
        </w:rPr>
        <w:t>Unresolved</w:t>
      </w:r>
      <w:r w:rsidR="0052614B">
        <w:t>)</w:t>
      </w:r>
      <w:r w:rsidR="00C96343" w:rsidRPr="00C96343">
        <w:t xml:space="preserve">. </w:t>
      </w:r>
      <w:r w:rsidR="0052614B">
        <w:t>Each series indicates the effect of progressively collapsing the least-supported nodes in trees generated by analysis of datasets simulated by Congreve and Lamsdell (2016) under the specified analytical parameters.</w:t>
      </w:r>
      <w:r w:rsidR="009F05CC" w:rsidRPr="009F05CC">
        <w:t xml:space="preserve"> </w:t>
      </w:r>
      <w:r w:rsidR="009F05CC">
        <w:t xml:space="preserve">An increase in the </w:t>
      </w:r>
      <w:r w:rsidR="009F05CC">
        <w:rPr>
          <w:i/>
        </w:rPr>
        <w:t xml:space="preserve">x </w:t>
      </w:r>
      <w:r w:rsidR="009F05CC">
        <w:t>direction corresponds to a decrease in symmetric difference (more informative trees; cf. Robinson-</w:t>
      </w:r>
      <w:proofErr w:type="spellStart"/>
      <w:r w:rsidR="009F05CC">
        <w:t>Foulds</w:t>
      </w:r>
      <w:proofErr w:type="spellEnd"/>
      <w:r w:rsidR="009F05CC">
        <w:t xml:space="preserve"> distance); an increase in the </w:t>
      </w:r>
      <w:r w:rsidR="009F05CC">
        <w:rPr>
          <w:i/>
        </w:rPr>
        <w:t>y</w:t>
      </w:r>
      <w:r w:rsidR="009F05CC">
        <w:t xml:space="preserve"> direction corresponds to a decrease in precision (less resolved trees).</w:t>
      </w:r>
    </w:p>
    <w:p w14:paraId="5AB86F3E" w14:textId="4C07B2D5" w:rsidR="006A2D09" w:rsidRDefault="006A2D09" w:rsidP="00556E0F">
      <w:pPr>
        <w:pStyle w:val="Figure"/>
      </w:pPr>
      <w:r w:rsidRPr="00640DE5">
        <w:rPr>
          <w:b/>
        </w:rPr>
        <w:t xml:space="preserve">Figure </w:t>
      </w:r>
      <w:r>
        <w:rPr>
          <w:b/>
        </w:rPr>
        <w:t>3</w:t>
      </w:r>
      <w:r w:rsidRPr="00640DE5">
        <w:rPr>
          <w:b/>
        </w:rPr>
        <w:t>.</w:t>
      </w:r>
      <w:r>
        <w:rPr>
          <w:b/>
        </w:rPr>
        <w:t xml:space="preserve"> Status of quartets in trees recovered from </w:t>
      </w:r>
      <w:r w:rsidR="008D0679">
        <w:rPr>
          <w:b/>
        </w:rPr>
        <w:t xml:space="preserve">O’Reilly </w:t>
      </w:r>
      <w:r w:rsidR="008D0679" w:rsidRPr="008D0679">
        <w:rPr>
          <w:b/>
          <w:i/>
          <w:lang w:bidi="en-US"/>
        </w:rPr>
        <w:t>et al.</w:t>
      </w:r>
      <w:r>
        <w:rPr>
          <w:b/>
        </w:rPr>
        <w:t xml:space="preserve"> datasets</w:t>
      </w:r>
      <w:r w:rsidRPr="00640DE5">
        <w:rPr>
          <w:b/>
        </w:rPr>
        <w:t>.</w:t>
      </w:r>
      <w:r>
        <w:t xml:space="preserve"> Points denote the average number of quartets that are the same as the generative tree (</w:t>
      </w:r>
      <w:r w:rsidRPr="006014EA">
        <w:rPr>
          <w:i/>
        </w:rPr>
        <w:t>Same</w:t>
      </w:r>
      <w:r>
        <w:t>), resolved differently to the generative tree (</w:t>
      </w:r>
      <w:r w:rsidRPr="006014EA">
        <w:rPr>
          <w:i/>
        </w:rPr>
        <w:t>Different</w:t>
      </w:r>
      <w:r>
        <w:t>), or not resolved (</w:t>
      </w:r>
      <w:r w:rsidRPr="006014EA">
        <w:rPr>
          <w:i/>
        </w:rPr>
        <w:t>Unresolved</w:t>
      </w:r>
      <w:r>
        <w:t>)</w:t>
      </w:r>
      <w:r w:rsidR="00C96343" w:rsidRPr="00C96343">
        <w:t xml:space="preserve">. </w:t>
      </w:r>
      <w:r>
        <w:t xml:space="preserve">Each series indicates the effect of progressively collapsing the least-supported nodes in trees generated by analysis of datasets </w:t>
      </w:r>
      <w:r w:rsidR="00AF2488">
        <w:t xml:space="preserve">with 100, 350 or 1000 characters </w:t>
      </w:r>
      <w:r>
        <w:t xml:space="preserve">simulated by </w:t>
      </w:r>
      <w:r w:rsidR="008D0679">
        <w:t xml:space="preserve">O’Reilly </w:t>
      </w:r>
      <w:r w:rsidR="008D0679" w:rsidRPr="006E47A5">
        <w:rPr>
          <w:i/>
          <w:lang w:bidi="en-US"/>
        </w:rPr>
        <w:t>et al.</w:t>
      </w:r>
      <w:r w:rsidR="008D0679">
        <w:t xml:space="preserve"> (201</w:t>
      </w:r>
      <w:r w:rsidR="00AF2488">
        <w:t>6</w:t>
      </w:r>
      <w:r>
        <w:t xml:space="preserve">) under the specified analytical parameters. An increase in the </w:t>
      </w:r>
      <w:r>
        <w:rPr>
          <w:i/>
        </w:rPr>
        <w:t xml:space="preserve">x </w:t>
      </w:r>
      <w:r>
        <w:t xml:space="preserve">direction corresponds to a decrease in quartet dissimilarity </w:t>
      </w:r>
      <w:r>
        <w:lastRenderedPageBreak/>
        <w:t xml:space="preserve">(more informative trees); an increase in the </w:t>
      </w:r>
      <w:r>
        <w:rPr>
          <w:i/>
        </w:rPr>
        <w:t>y</w:t>
      </w:r>
      <w:r>
        <w:t xml:space="preserve"> direction corresponds to a decrease in precision (less resolved trees).</w:t>
      </w:r>
    </w:p>
    <w:p w14:paraId="2836722D" w14:textId="1EC639E3" w:rsidR="00556E0F" w:rsidRDefault="00556E0F" w:rsidP="00556E0F">
      <w:pPr>
        <w:pStyle w:val="Figure"/>
      </w:pPr>
      <w:r w:rsidRPr="00640DE5">
        <w:rPr>
          <w:b/>
        </w:rPr>
        <w:t xml:space="preserve">Figure </w:t>
      </w:r>
      <w:r w:rsidR="005B7CF1">
        <w:rPr>
          <w:b/>
        </w:rPr>
        <w:t>4</w:t>
      </w:r>
      <w:r w:rsidRPr="00640DE5">
        <w:rPr>
          <w:b/>
        </w:rPr>
        <w:t>.</w:t>
      </w:r>
      <w:r w:rsidR="005A38C2">
        <w:rPr>
          <w:b/>
        </w:rPr>
        <w:t xml:space="preserve"> </w:t>
      </w:r>
      <w:r w:rsidR="005B7CF1">
        <w:rPr>
          <w:b/>
        </w:rPr>
        <w:t>M</w:t>
      </w:r>
      <w:r w:rsidR="00BF72CD">
        <w:rPr>
          <w:b/>
        </w:rPr>
        <w:t>easur</w:t>
      </w:r>
      <w:r w:rsidR="005B7CF1">
        <w:rPr>
          <w:b/>
        </w:rPr>
        <w:t>ing</w:t>
      </w:r>
      <w:r w:rsidR="00BF72CD">
        <w:rPr>
          <w:b/>
        </w:rPr>
        <w:t xml:space="preserve"> tree quality.</w:t>
      </w:r>
      <w:r>
        <w:t xml:space="preserve"> </w:t>
      </w:r>
      <w:r w:rsidR="00E66BCB">
        <w:t>Congreve and Lamsdell (2016) equate</w:t>
      </w:r>
      <w:r w:rsidR="00A540CD">
        <w:t>d</w:t>
      </w:r>
      <w:r w:rsidR="00E66BCB">
        <w:t xml:space="preserve"> </w:t>
      </w:r>
      <w:r w:rsidR="00EE2883">
        <w:t xml:space="preserve">tree quality with </w:t>
      </w:r>
      <w:r w:rsidR="00E66BCB">
        <w:t>the number of incorrect nodes</w:t>
      </w:r>
      <w:r w:rsidR="00C96343" w:rsidRPr="00C96343">
        <w:t xml:space="preserve">. </w:t>
      </w:r>
      <w:r w:rsidR="00CF2742">
        <w:t xml:space="preserve">On this measure, the </w:t>
      </w:r>
      <w:r w:rsidR="00EE2883">
        <w:t>most resolved trees</w:t>
      </w:r>
      <w:r w:rsidR="00CF2742">
        <w:t xml:space="preserve"> obtained under</w:t>
      </w:r>
      <w:r w:rsidR="00EE2883">
        <w:t xml:space="preserve"> equal weights </w:t>
      </w:r>
      <w:r w:rsidR="00CF2742">
        <w:t>are better than the most resolved trees under</w:t>
      </w:r>
      <w:r w:rsidR="00EE2883">
        <w:t xml:space="preserve"> implied weights</w:t>
      </w:r>
      <w:r w:rsidR="00CF2742">
        <w:t>, but worse than a single polytomy</w:t>
      </w:r>
      <w:r w:rsidR="00C96343" w:rsidRPr="00C96343">
        <w:t xml:space="preserve">. </w:t>
      </w:r>
      <w:r w:rsidR="00CF2742">
        <w:t>Reducing the precision of trees obtained under implied weights by collapsing the nodes with the least support produces trees that are more accurate</w:t>
      </w:r>
      <w:r w:rsidR="00934AA7">
        <w:t xml:space="preserve"> (higher proportion of correct nodes; lower number of incorrect nodes)</w:t>
      </w:r>
      <w:r w:rsidR="00C96343" w:rsidRPr="00C96343">
        <w:t xml:space="preserve">. </w:t>
      </w:r>
      <w:r w:rsidR="00CF2742">
        <w:t xml:space="preserve">At any given level of precision, equal weights produces the least accurate trees. </w:t>
      </w:r>
      <w:r w:rsidR="0036711E">
        <w:t>The most informative (vertically highest) trees</w:t>
      </w:r>
      <w:r w:rsidR="005010CE">
        <w:t xml:space="preserve"> s</w:t>
      </w:r>
      <w:r w:rsidR="0036711E">
        <w:t>trike a balance between precision and accuracy.</w:t>
      </w:r>
    </w:p>
    <w:sectPr w:rsidR="00556E0F" w:rsidSect="00C1405A">
      <w:headerReference w:type="default" r:id="rId8"/>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319B8" w14:textId="77777777" w:rsidR="007661B0" w:rsidRDefault="007661B0" w:rsidP="00C173C8">
      <w:pPr>
        <w:spacing w:line="240" w:lineRule="auto"/>
      </w:pPr>
      <w:r>
        <w:separator/>
      </w:r>
    </w:p>
  </w:endnote>
  <w:endnote w:type="continuationSeparator" w:id="0">
    <w:p w14:paraId="7396BFC8" w14:textId="77777777" w:rsidR="007661B0" w:rsidRDefault="007661B0" w:rsidP="00C173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1F5EE" w14:textId="77777777" w:rsidR="007661B0" w:rsidRDefault="007661B0" w:rsidP="00C173C8">
      <w:pPr>
        <w:spacing w:line="240" w:lineRule="auto"/>
      </w:pPr>
      <w:r>
        <w:separator/>
      </w:r>
    </w:p>
  </w:footnote>
  <w:footnote w:type="continuationSeparator" w:id="0">
    <w:p w14:paraId="4127C69F" w14:textId="77777777" w:rsidR="007661B0" w:rsidRDefault="007661B0" w:rsidP="00C173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10007" w14:textId="38FF5C38" w:rsidR="002C537E" w:rsidRPr="00C1405A" w:rsidRDefault="002C537E">
    <w:pPr>
      <w:pStyle w:val="Header"/>
      <w:rPr>
        <w:color w:val="808080" w:themeColor="background1" w:themeShade="80"/>
      </w:rPr>
    </w:pPr>
    <w:r>
      <w:rPr>
        <w:color w:val="808080" w:themeColor="background1" w:themeShade="80"/>
      </w:rPr>
      <w:t>Comparing Phylogenetic Methods</w:t>
    </w:r>
    <w:r w:rsidRPr="00C1405A">
      <w:rPr>
        <w:i/>
        <w:color w:val="808080" w:themeColor="background1" w:themeShade="80"/>
      </w:rPr>
      <w:tab/>
    </w:r>
    <w:r w:rsidRPr="00DC12B6">
      <w:fldChar w:fldCharType="begin"/>
    </w:r>
    <w:r w:rsidRPr="00DC12B6">
      <w:instrText xml:space="preserve"> PAGE   \* MERGEFORMAT </w:instrText>
    </w:r>
    <w:r w:rsidRPr="00DC12B6">
      <w:fldChar w:fldCharType="separate"/>
    </w:r>
    <w:r>
      <w:rPr>
        <w:noProof/>
      </w:rPr>
      <w:t>2</w:t>
    </w:r>
    <w:r w:rsidRPr="00DC12B6">
      <w:rPr>
        <w:noProof/>
      </w:rPr>
      <w:fldChar w:fldCharType="end"/>
    </w:r>
    <w:r w:rsidRPr="00C1405A">
      <w:rPr>
        <w:i/>
        <w:color w:val="808080" w:themeColor="background1" w:themeShade="80"/>
      </w:rPr>
      <w:tab/>
    </w:r>
    <w:r>
      <w:rPr>
        <w:color w:val="808080" w:themeColor="background1" w:themeShade="80"/>
      </w:rPr>
      <w:t>Smi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B0581"/>
    <w:multiLevelType w:val="hybridMultilevel"/>
    <w:tmpl w:val="B4EC6882"/>
    <w:lvl w:ilvl="0" w:tplc="361407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2631A8"/>
    <w:multiLevelType w:val="hybridMultilevel"/>
    <w:tmpl w:val="7FEAD306"/>
    <w:lvl w:ilvl="0" w:tplc="4036AF10">
      <w:numFmt w:val="bullet"/>
      <w:lvlText w:val=""/>
      <w:lvlJc w:val="left"/>
      <w:pPr>
        <w:ind w:left="1080" w:hanging="360"/>
      </w:pPr>
      <w:rPr>
        <w:rFonts w:ascii="Symbol" w:eastAsiaTheme="minorEastAsia"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0306799"/>
    <w:multiLevelType w:val="hybridMultilevel"/>
    <w:tmpl w:val="D32CB774"/>
    <w:lvl w:ilvl="0" w:tplc="ECD2D07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C36C44"/>
    <w:multiLevelType w:val="hybridMultilevel"/>
    <w:tmpl w:val="7158954E"/>
    <w:lvl w:ilvl="0" w:tplc="B5B8C698">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39F5F4D"/>
    <w:multiLevelType w:val="hybridMultilevel"/>
    <w:tmpl w:val="23B8C04E"/>
    <w:lvl w:ilvl="0" w:tplc="9CCCDA8E">
      <w:numFmt w:val="bullet"/>
      <w:lvlText w:val="-"/>
      <w:lvlJc w:val="left"/>
      <w:pPr>
        <w:ind w:left="1080" w:hanging="360"/>
      </w:pPr>
      <w:rPr>
        <w:rFonts w:ascii="Times New Roman" w:eastAsiaTheme="minorEastAsia"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5D7129E"/>
    <w:multiLevelType w:val="hybridMultilevel"/>
    <w:tmpl w:val="41803D20"/>
    <w:lvl w:ilvl="0" w:tplc="123A85F4">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B011F35"/>
    <w:multiLevelType w:val="hybridMultilevel"/>
    <w:tmpl w:val="470E3B32"/>
    <w:lvl w:ilvl="0" w:tplc="60D2EB52">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F443536"/>
    <w:multiLevelType w:val="hybridMultilevel"/>
    <w:tmpl w:val="BD167B84"/>
    <w:lvl w:ilvl="0" w:tplc="C21EA0F8">
      <w:start w:val="5"/>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7FB613A"/>
    <w:multiLevelType w:val="hybridMultilevel"/>
    <w:tmpl w:val="C6647368"/>
    <w:lvl w:ilvl="0" w:tplc="119C125C">
      <w:start w:val="1"/>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7C4719"/>
    <w:multiLevelType w:val="hybridMultilevel"/>
    <w:tmpl w:val="9B709E5C"/>
    <w:lvl w:ilvl="0" w:tplc="D506FB5C">
      <w:start w:val="1977"/>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EA34434"/>
    <w:multiLevelType w:val="hybridMultilevel"/>
    <w:tmpl w:val="1298AA24"/>
    <w:lvl w:ilvl="0" w:tplc="9872F8D2">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F92B43"/>
    <w:multiLevelType w:val="hybridMultilevel"/>
    <w:tmpl w:val="9B465A5A"/>
    <w:lvl w:ilvl="0" w:tplc="F6744ABC">
      <w:start w:val="1"/>
      <w:numFmt w:val="bullet"/>
      <w:lvlText w:val=""/>
      <w:lvlJc w:val="left"/>
      <w:pPr>
        <w:ind w:left="360" w:hanging="360"/>
      </w:pPr>
      <w:rPr>
        <w:rFonts w:ascii="Symbol" w:eastAsiaTheme="minorEastAsia" w:hAnsi="Symbo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0"/>
  </w:num>
  <w:num w:numId="4">
    <w:abstractNumId w:val="3"/>
  </w:num>
  <w:num w:numId="5">
    <w:abstractNumId w:val="9"/>
  </w:num>
  <w:num w:numId="6">
    <w:abstractNumId w:val="6"/>
  </w:num>
  <w:num w:numId="7">
    <w:abstractNumId w:val="8"/>
  </w:num>
  <w:num w:numId="8">
    <w:abstractNumId w:val="2"/>
  </w:num>
  <w:num w:numId="9">
    <w:abstractNumId w:val="11"/>
  </w:num>
  <w:num w:numId="10">
    <w:abstractNumId w:val="4"/>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2403"/>
    <w:rsid w:val="000001A9"/>
    <w:rsid w:val="0000035F"/>
    <w:rsid w:val="000011EF"/>
    <w:rsid w:val="00001304"/>
    <w:rsid w:val="000013F4"/>
    <w:rsid w:val="000014E8"/>
    <w:rsid w:val="000016C1"/>
    <w:rsid w:val="000029C6"/>
    <w:rsid w:val="00002D64"/>
    <w:rsid w:val="00003047"/>
    <w:rsid w:val="000032AC"/>
    <w:rsid w:val="00003B70"/>
    <w:rsid w:val="00003F35"/>
    <w:rsid w:val="00004518"/>
    <w:rsid w:val="00004C62"/>
    <w:rsid w:val="00004D1D"/>
    <w:rsid w:val="00005274"/>
    <w:rsid w:val="00005BF9"/>
    <w:rsid w:val="0000652E"/>
    <w:rsid w:val="00006793"/>
    <w:rsid w:val="000070F9"/>
    <w:rsid w:val="0000716F"/>
    <w:rsid w:val="000079E2"/>
    <w:rsid w:val="0001061A"/>
    <w:rsid w:val="00010795"/>
    <w:rsid w:val="00011848"/>
    <w:rsid w:val="000133F4"/>
    <w:rsid w:val="00013BC2"/>
    <w:rsid w:val="000149BD"/>
    <w:rsid w:val="00014B56"/>
    <w:rsid w:val="00014C76"/>
    <w:rsid w:val="00014E6B"/>
    <w:rsid w:val="000155BE"/>
    <w:rsid w:val="00015D0A"/>
    <w:rsid w:val="000163B5"/>
    <w:rsid w:val="00016CFF"/>
    <w:rsid w:val="00017128"/>
    <w:rsid w:val="00017BEE"/>
    <w:rsid w:val="000208FA"/>
    <w:rsid w:val="00020E24"/>
    <w:rsid w:val="0002141D"/>
    <w:rsid w:val="000214B6"/>
    <w:rsid w:val="00021537"/>
    <w:rsid w:val="00021DEE"/>
    <w:rsid w:val="00021EA8"/>
    <w:rsid w:val="00022328"/>
    <w:rsid w:val="00022BA8"/>
    <w:rsid w:val="00024164"/>
    <w:rsid w:val="000265A8"/>
    <w:rsid w:val="000266EF"/>
    <w:rsid w:val="00027386"/>
    <w:rsid w:val="000275CC"/>
    <w:rsid w:val="00031247"/>
    <w:rsid w:val="00031F7E"/>
    <w:rsid w:val="00031FAA"/>
    <w:rsid w:val="000324C3"/>
    <w:rsid w:val="00033093"/>
    <w:rsid w:val="0003320D"/>
    <w:rsid w:val="00033492"/>
    <w:rsid w:val="000336FC"/>
    <w:rsid w:val="000341A2"/>
    <w:rsid w:val="0003436D"/>
    <w:rsid w:val="00034501"/>
    <w:rsid w:val="00034FA6"/>
    <w:rsid w:val="000351B9"/>
    <w:rsid w:val="00035AFD"/>
    <w:rsid w:val="00036AD0"/>
    <w:rsid w:val="00037D74"/>
    <w:rsid w:val="0004037D"/>
    <w:rsid w:val="0004092B"/>
    <w:rsid w:val="000416C9"/>
    <w:rsid w:val="000421C6"/>
    <w:rsid w:val="00042311"/>
    <w:rsid w:val="00042878"/>
    <w:rsid w:val="00043A82"/>
    <w:rsid w:val="00044AB4"/>
    <w:rsid w:val="00044EFE"/>
    <w:rsid w:val="0004539F"/>
    <w:rsid w:val="00047B17"/>
    <w:rsid w:val="00050334"/>
    <w:rsid w:val="0005057E"/>
    <w:rsid w:val="0005087D"/>
    <w:rsid w:val="000512C9"/>
    <w:rsid w:val="0005171B"/>
    <w:rsid w:val="00051C4C"/>
    <w:rsid w:val="00051EB1"/>
    <w:rsid w:val="000529AA"/>
    <w:rsid w:val="00052D2E"/>
    <w:rsid w:val="000533AB"/>
    <w:rsid w:val="000534CC"/>
    <w:rsid w:val="00053552"/>
    <w:rsid w:val="00053B58"/>
    <w:rsid w:val="0005400A"/>
    <w:rsid w:val="00054753"/>
    <w:rsid w:val="000562EA"/>
    <w:rsid w:val="00056B81"/>
    <w:rsid w:val="00056F2C"/>
    <w:rsid w:val="00056FB8"/>
    <w:rsid w:val="00057AB6"/>
    <w:rsid w:val="00061126"/>
    <w:rsid w:val="00061DC7"/>
    <w:rsid w:val="0006233C"/>
    <w:rsid w:val="000623AC"/>
    <w:rsid w:val="00062D75"/>
    <w:rsid w:val="00062E71"/>
    <w:rsid w:val="000633BA"/>
    <w:rsid w:val="00064C17"/>
    <w:rsid w:val="000653E6"/>
    <w:rsid w:val="00065B25"/>
    <w:rsid w:val="00065E6B"/>
    <w:rsid w:val="00066934"/>
    <w:rsid w:val="00066DB9"/>
    <w:rsid w:val="00070367"/>
    <w:rsid w:val="00070CA4"/>
    <w:rsid w:val="00070D55"/>
    <w:rsid w:val="00071517"/>
    <w:rsid w:val="00072C9A"/>
    <w:rsid w:val="00073233"/>
    <w:rsid w:val="0007364D"/>
    <w:rsid w:val="00073668"/>
    <w:rsid w:val="000736B5"/>
    <w:rsid w:val="0007396E"/>
    <w:rsid w:val="00073BC2"/>
    <w:rsid w:val="00073DFC"/>
    <w:rsid w:val="0007514B"/>
    <w:rsid w:val="000757F8"/>
    <w:rsid w:val="00075BEE"/>
    <w:rsid w:val="00076537"/>
    <w:rsid w:val="00076C60"/>
    <w:rsid w:val="00077FA1"/>
    <w:rsid w:val="00077FF4"/>
    <w:rsid w:val="00080232"/>
    <w:rsid w:val="00080D3B"/>
    <w:rsid w:val="00080E34"/>
    <w:rsid w:val="00081285"/>
    <w:rsid w:val="0008171E"/>
    <w:rsid w:val="00082703"/>
    <w:rsid w:val="000828D7"/>
    <w:rsid w:val="00083CA3"/>
    <w:rsid w:val="000847DE"/>
    <w:rsid w:val="000849B1"/>
    <w:rsid w:val="00086852"/>
    <w:rsid w:val="000876A9"/>
    <w:rsid w:val="0009399F"/>
    <w:rsid w:val="00093AD7"/>
    <w:rsid w:val="00093E8F"/>
    <w:rsid w:val="00093F16"/>
    <w:rsid w:val="000945F2"/>
    <w:rsid w:val="0009478A"/>
    <w:rsid w:val="00094C13"/>
    <w:rsid w:val="0009572E"/>
    <w:rsid w:val="00095CA0"/>
    <w:rsid w:val="00095EDC"/>
    <w:rsid w:val="00096D47"/>
    <w:rsid w:val="00096EC8"/>
    <w:rsid w:val="000A0319"/>
    <w:rsid w:val="000A0970"/>
    <w:rsid w:val="000A10EB"/>
    <w:rsid w:val="000A12CA"/>
    <w:rsid w:val="000A1659"/>
    <w:rsid w:val="000A1EB8"/>
    <w:rsid w:val="000A381F"/>
    <w:rsid w:val="000A4572"/>
    <w:rsid w:val="000A4CF9"/>
    <w:rsid w:val="000A535B"/>
    <w:rsid w:val="000A5E7C"/>
    <w:rsid w:val="000A6C5D"/>
    <w:rsid w:val="000A712F"/>
    <w:rsid w:val="000A76FC"/>
    <w:rsid w:val="000B0A01"/>
    <w:rsid w:val="000B100F"/>
    <w:rsid w:val="000B14DD"/>
    <w:rsid w:val="000B1973"/>
    <w:rsid w:val="000B3382"/>
    <w:rsid w:val="000B402A"/>
    <w:rsid w:val="000B5F3A"/>
    <w:rsid w:val="000B6D2B"/>
    <w:rsid w:val="000B706D"/>
    <w:rsid w:val="000B7C10"/>
    <w:rsid w:val="000B7D7D"/>
    <w:rsid w:val="000C1117"/>
    <w:rsid w:val="000C135A"/>
    <w:rsid w:val="000C14A2"/>
    <w:rsid w:val="000C1E3B"/>
    <w:rsid w:val="000C1F24"/>
    <w:rsid w:val="000C27E6"/>
    <w:rsid w:val="000C28E1"/>
    <w:rsid w:val="000C456C"/>
    <w:rsid w:val="000C4623"/>
    <w:rsid w:val="000C483B"/>
    <w:rsid w:val="000C4E2E"/>
    <w:rsid w:val="000C570F"/>
    <w:rsid w:val="000C6945"/>
    <w:rsid w:val="000C701A"/>
    <w:rsid w:val="000D0FC0"/>
    <w:rsid w:val="000D19E4"/>
    <w:rsid w:val="000D297F"/>
    <w:rsid w:val="000D3670"/>
    <w:rsid w:val="000D3E1C"/>
    <w:rsid w:val="000D4ECF"/>
    <w:rsid w:val="000D5A31"/>
    <w:rsid w:val="000D5DD5"/>
    <w:rsid w:val="000D69FB"/>
    <w:rsid w:val="000D73F6"/>
    <w:rsid w:val="000D777A"/>
    <w:rsid w:val="000D7E1E"/>
    <w:rsid w:val="000E0377"/>
    <w:rsid w:val="000E1B56"/>
    <w:rsid w:val="000E32E8"/>
    <w:rsid w:val="000E3E2D"/>
    <w:rsid w:val="000E3EE1"/>
    <w:rsid w:val="000E513F"/>
    <w:rsid w:val="000E5D4E"/>
    <w:rsid w:val="000E6980"/>
    <w:rsid w:val="000E6E7A"/>
    <w:rsid w:val="000E78A8"/>
    <w:rsid w:val="000F0FAB"/>
    <w:rsid w:val="000F1810"/>
    <w:rsid w:val="000F1DDB"/>
    <w:rsid w:val="000F2B71"/>
    <w:rsid w:val="000F385C"/>
    <w:rsid w:val="000F3A64"/>
    <w:rsid w:val="000F50EB"/>
    <w:rsid w:val="000F6448"/>
    <w:rsid w:val="000F646F"/>
    <w:rsid w:val="000F68E1"/>
    <w:rsid w:val="000F69B7"/>
    <w:rsid w:val="000F6BA2"/>
    <w:rsid w:val="000F71F8"/>
    <w:rsid w:val="000F741A"/>
    <w:rsid w:val="000F754D"/>
    <w:rsid w:val="000F7838"/>
    <w:rsid w:val="000F78E0"/>
    <w:rsid w:val="00100E0D"/>
    <w:rsid w:val="001019A5"/>
    <w:rsid w:val="00101E84"/>
    <w:rsid w:val="00101F8F"/>
    <w:rsid w:val="001026A4"/>
    <w:rsid w:val="00106117"/>
    <w:rsid w:val="001067C0"/>
    <w:rsid w:val="00106A37"/>
    <w:rsid w:val="001076B4"/>
    <w:rsid w:val="00107A86"/>
    <w:rsid w:val="0011000B"/>
    <w:rsid w:val="00110D72"/>
    <w:rsid w:val="0011110F"/>
    <w:rsid w:val="00111D31"/>
    <w:rsid w:val="00114F51"/>
    <w:rsid w:val="00116091"/>
    <w:rsid w:val="001204E4"/>
    <w:rsid w:val="00120D5D"/>
    <w:rsid w:val="0012128B"/>
    <w:rsid w:val="00121324"/>
    <w:rsid w:val="0012203E"/>
    <w:rsid w:val="00122260"/>
    <w:rsid w:val="001227EE"/>
    <w:rsid w:val="001228E3"/>
    <w:rsid w:val="00122E13"/>
    <w:rsid w:val="001230FF"/>
    <w:rsid w:val="001237D9"/>
    <w:rsid w:val="001243BA"/>
    <w:rsid w:val="00124500"/>
    <w:rsid w:val="00124553"/>
    <w:rsid w:val="0012497C"/>
    <w:rsid w:val="00125F6F"/>
    <w:rsid w:val="001260C6"/>
    <w:rsid w:val="001264BC"/>
    <w:rsid w:val="00126A18"/>
    <w:rsid w:val="001272D9"/>
    <w:rsid w:val="00130004"/>
    <w:rsid w:val="001301FA"/>
    <w:rsid w:val="0013069B"/>
    <w:rsid w:val="00130826"/>
    <w:rsid w:val="00130CD8"/>
    <w:rsid w:val="0013199C"/>
    <w:rsid w:val="001319F9"/>
    <w:rsid w:val="00132A78"/>
    <w:rsid w:val="00132D20"/>
    <w:rsid w:val="00132F83"/>
    <w:rsid w:val="0013383B"/>
    <w:rsid w:val="00133B61"/>
    <w:rsid w:val="001340C4"/>
    <w:rsid w:val="00134BEC"/>
    <w:rsid w:val="001373DF"/>
    <w:rsid w:val="001374C2"/>
    <w:rsid w:val="00137DDC"/>
    <w:rsid w:val="00137DEE"/>
    <w:rsid w:val="00140CD0"/>
    <w:rsid w:val="00141133"/>
    <w:rsid w:val="001419DB"/>
    <w:rsid w:val="00141A21"/>
    <w:rsid w:val="00142AF5"/>
    <w:rsid w:val="0014331D"/>
    <w:rsid w:val="00143993"/>
    <w:rsid w:val="00143A77"/>
    <w:rsid w:val="00145555"/>
    <w:rsid w:val="00150013"/>
    <w:rsid w:val="0015021B"/>
    <w:rsid w:val="001505DB"/>
    <w:rsid w:val="001506C7"/>
    <w:rsid w:val="00150B2F"/>
    <w:rsid w:val="001512FF"/>
    <w:rsid w:val="00151A18"/>
    <w:rsid w:val="001521AE"/>
    <w:rsid w:val="0015291C"/>
    <w:rsid w:val="0015343A"/>
    <w:rsid w:val="00154AF8"/>
    <w:rsid w:val="00154CF7"/>
    <w:rsid w:val="00154F8D"/>
    <w:rsid w:val="001569D6"/>
    <w:rsid w:val="0015768E"/>
    <w:rsid w:val="00157873"/>
    <w:rsid w:val="00157DA0"/>
    <w:rsid w:val="0016039D"/>
    <w:rsid w:val="001610D6"/>
    <w:rsid w:val="00161B86"/>
    <w:rsid w:val="00161CB9"/>
    <w:rsid w:val="0016272E"/>
    <w:rsid w:val="0016283E"/>
    <w:rsid w:val="00163176"/>
    <w:rsid w:val="001631FD"/>
    <w:rsid w:val="00163AE9"/>
    <w:rsid w:val="00163BC7"/>
    <w:rsid w:val="00164205"/>
    <w:rsid w:val="001644F1"/>
    <w:rsid w:val="001646F1"/>
    <w:rsid w:val="00164FBF"/>
    <w:rsid w:val="00165FB9"/>
    <w:rsid w:val="0016690B"/>
    <w:rsid w:val="0016734E"/>
    <w:rsid w:val="00167764"/>
    <w:rsid w:val="00167D15"/>
    <w:rsid w:val="00167D4D"/>
    <w:rsid w:val="00172BB4"/>
    <w:rsid w:val="0017541F"/>
    <w:rsid w:val="0017594A"/>
    <w:rsid w:val="0017627E"/>
    <w:rsid w:val="001770E2"/>
    <w:rsid w:val="00177766"/>
    <w:rsid w:val="001779BD"/>
    <w:rsid w:val="00177A49"/>
    <w:rsid w:val="001801EF"/>
    <w:rsid w:val="00180522"/>
    <w:rsid w:val="001805F1"/>
    <w:rsid w:val="00180785"/>
    <w:rsid w:val="00180DD6"/>
    <w:rsid w:val="00180F9C"/>
    <w:rsid w:val="0018167B"/>
    <w:rsid w:val="00182EEA"/>
    <w:rsid w:val="00182F9F"/>
    <w:rsid w:val="00183D7B"/>
    <w:rsid w:val="00183DC3"/>
    <w:rsid w:val="00183FB5"/>
    <w:rsid w:val="00184A99"/>
    <w:rsid w:val="00184AFD"/>
    <w:rsid w:val="00185008"/>
    <w:rsid w:val="001859CC"/>
    <w:rsid w:val="00185D37"/>
    <w:rsid w:val="00185D9A"/>
    <w:rsid w:val="00187789"/>
    <w:rsid w:val="00187CD4"/>
    <w:rsid w:val="00190026"/>
    <w:rsid w:val="0019046B"/>
    <w:rsid w:val="001907A9"/>
    <w:rsid w:val="00190A2D"/>
    <w:rsid w:val="001916B3"/>
    <w:rsid w:val="00191B9A"/>
    <w:rsid w:val="001921C5"/>
    <w:rsid w:val="0019317C"/>
    <w:rsid w:val="0019340D"/>
    <w:rsid w:val="001937C6"/>
    <w:rsid w:val="001945E4"/>
    <w:rsid w:val="001956B2"/>
    <w:rsid w:val="001970EC"/>
    <w:rsid w:val="001975F3"/>
    <w:rsid w:val="001A133F"/>
    <w:rsid w:val="001A2263"/>
    <w:rsid w:val="001A244D"/>
    <w:rsid w:val="001A2AE0"/>
    <w:rsid w:val="001A3B92"/>
    <w:rsid w:val="001A3BA5"/>
    <w:rsid w:val="001A3EBD"/>
    <w:rsid w:val="001A5C93"/>
    <w:rsid w:val="001A66C2"/>
    <w:rsid w:val="001A6802"/>
    <w:rsid w:val="001A6968"/>
    <w:rsid w:val="001A6A70"/>
    <w:rsid w:val="001A6C3B"/>
    <w:rsid w:val="001B030C"/>
    <w:rsid w:val="001B07EE"/>
    <w:rsid w:val="001B0979"/>
    <w:rsid w:val="001B0A48"/>
    <w:rsid w:val="001B1046"/>
    <w:rsid w:val="001B183D"/>
    <w:rsid w:val="001B19EB"/>
    <w:rsid w:val="001B1B00"/>
    <w:rsid w:val="001B1B7E"/>
    <w:rsid w:val="001B1C1D"/>
    <w:rsid w:val="001B2732"/>
    <w:rsid w:val="001B308A"/>
    <w:rsid w:val="001B38C0"/>
    <w:rsid w:val="001B4494"/>
    <w:rsid w:val="001B48A7"/>
    <w:rsid w:val="001B4EFE"/>
    <w:rsid w:val="001C047B"/>
    <w:rsid w:val="001C1BBF"/>
    <w:rsid w:val="001C2002"/>
    <w:rsid w:val="001C370E"/>
    <w:rsid w:val="001C4335"/>
    <w:rsid w:val="001C434D"/>
    <w:rsid w:val="001C464B"/>
    <w:rsid w:val="001C5855"/>
    <w:rsid w:val="001C5CF8"/>
    <w:rsid w:val="001C628D"/>
    <w:rsid w:val="001C642D"/>
    <w:rsid w:val="001C69FA"/>
    <w:rsid w:val="001C6E12"/>
    <w:rsid w:val="001D003E"/>
    <w:rsid w:val="001D0BAB"/>
    <w:rsid w:val="001D17AD"/>
    <w:rsid w:val="001D2B0B"/>
    <w:rsid w:val="001D3367"/>
    <w:rsid w:val="001D35F3"/>
    <w:rsid w:val="001D4532"/>
    <w:rsid w:val="001D46DB"/>
    <w:rsid w:val="001D4F2B"/>
    <w:rsid w:val="001D56A4"/>
    <w:rsid w:val="001D5B98"/>
    <w:rsid w:val="001D5F09"/>
    <w:rsid w:val="001D67B8"/>
    <w:rsid w:val="001D79BE"/>
    <w:rsid w:val="001D7C84"/>
    <w:rsid w:val="001E0921"/>
    <w:rsid w:val="001E0971"/>
    <w:rsid w:val="001E1493"/>
    <w:rsid w:val="001E2234"/>
    <w:rsid w:val="001E2B69"/>
    <w:rsid w:val="001E4417"/>
    <w:rsid w:val="001E66F3"/>
    <w:rsid w:val="001E7C1B"/>
    <w:rsid w:val="001F1FA0"/>
    <w:rsid w:val="001F2786"/>
    <w:rsid w:val="001F2789"/>
    <w:rsid w:val="001F3DC7"/>
    <w:rsid w:val="001F48F9"/>
    <w:rsid w:val="001F6792"/>
    <w:rsid w:val="001F7388"/>
    <w:rsid w:val="001F7E0F"/>
    <w:rsid w:val="0020186F"/>
    <w:rsid w:val="002018D8"/>
    <w:rsid w:val="00202256"/>
    <w:rsid w:val="00202320"/>
    <w:rsid w:val="00202DA0"/>
    <w:rsid w:val="00203674"/>
    <w:rsid w:val="00204527"/>
    <w:rsid w:val="002065BA"/>
    <w:rsid w:val="00206F4D"/>
    <w:rsid w:val="002070B5"/>
    <w:rsid w:val="00207351"/>
    <w:rsid w:val="00207A50"/>
    <w:rsid w:val="00210109"/>
    <w:rsid w:val="00210215"/>
    <w:rsid w:val="0021025F"/>
    <w:rsid w:val="00210582"/>
    <w:rsid w:val="0021090F"/>
    <w:rsid w:val="00210A1E"/>
    <w:rsid w:val="00210BFA"/>
    <w:rsid w:val="00211767"/>
    <w:rsid w:val="002117D2"/>
    <w:rsid w:val="00212C8E"/>
    <w:rsid w:val="0021376F"/>
    <w:rsid w:val="002157D4"/>
    <w:rsid w:val="00215E32"/>
    <w:rsid w:val="002178CC"/>
    <w:rsid w:val="00217BA2"/>
    <w:rsid w:val="00217ECA"/>
    <w:rsid w:val="00220752"/>
    <w:rsid w:val="00220C75"/>
    <w:rsid w:val="00220EF9"/>
    <w:rsid w:val="002211A9"/>
    <w:rsid w:val="00221792"/>
    <w:rsid w:val="00221CE1"/>
    <w:rsid w:val="002227E2"/>
    <w:rsid w:val="002234E6"/>
    <w:rsid w:val="00223B90"/>
    <w:rsid w:val="0022433E"/>
    <w:rsid w:val="002248AE"/>
    <w:rsid w:val="0022529F"/>
    <w:rsid w:val="00225556"/>
    <w:rsid w:val="002256EF"/>
    <w:rsid w:val="0022577A"/>
    <w:rsid w:val="0022577F"/>
    <w:rsid w:val="00226513"/>
    <w:rsid w:val="00226F98"/>
    <w:rsid w:val="002277F6"/>
    <w:rsid w:val="002279C1"/>
    <w:rsid w:val="002305BA"/>
    <w:rsid w:val="00230A94"/>
    <w:rsid w:val="00231A35"/>
    <w:rsid w:val="00231BEB"/>
    <w:rsid w:val="00231FB8"/>
    <w:rsid w:val="0023201D"/>
    <w:rsid w:val="0023203D"/>
    <w:rsid w:val="00232462"/>
    <w:rsid w:val="00232580"/>
    <w:rsid w:val="00233101"/>
    <w:rsid w:val="00233EA9"/>
    <w:rsid w:val="002348AD"/>
    <w:rsid w:val="002359C4"/>
    <w:rsid w:val="00236359"/>
    <w:rsid w:val="00236EF2"/>
    <w:rsid w:val="0024057C"/>
    <w:rsid w:val="00240A94"/>
    <w:rsid w:val="00240B1D"/>
    <w:rsid w:val="00240FA9"/>
    <w:rsid w:val="00241A4B"/>
    <w:rsid w:val="002421DA"/>
    <w:rsid w:val="002424BE"/>
    <w:rsid w:val="002428CC"/>
    <w:rsid w:val="00242CC6"/>
    <w:rsid w:val="00243D7E"/>
    <w:rsid w:val="00245012"/>
    <w:rsid w:val="00245600"/>
    <w:rsid w:val="00246ADF"/>
    <w:rsid w:val="00246CEF"/>
    <w:rsid w:val="00246EF3"/>
    <w:rsid w:val="00247ACF"/>
    <w:rsid w:val="00250480"/>
    <w:rsid w:val="00250678"/>
    <w:rsid w:val="00250760"/>
    <w:rsid w:val="002509A4"/>
    <w:rsid w:val="00251452"/>
    <w:rsid w:val="00251B6E"/>
    <w:rsid w:val="00251E95"/>
    <w:rsid w:val="00251F5E"/>
    <w:rsid w:val="00252471"/>
    <w:rsid w:val="00252A4C"/>
    <w:rsid w:val="002539EA"/>
    <w:rsid w:val="00253AA2"/>
    <w:rsid w:val="00254193"/>
    <w:rsid w:val="00254E88"/>
    <w:rsid w:val="00254F08"/>
    <w:rsid w:val="00255049"/>
    <w:rsid w:val="00255CE9"/>
    <w:rsid w:val="00255F9C"/>
    <w:rsid w:val="00256208"/>
    <w:rsid w:val="0025623B"/>
    <w:rsid w:val="00256C2F"/>
    <w:rsid w:val="00257BE6"/>
    <w:rsid w:val="00260E40"/>
    <w:rsid w:val="00260F3B"/>
    <w:rsid w:val="0026100F"/>
    <w:rsid w:val="0026109F"/>
    <w:rsid w:val="002616C9"/>
    <w:rsid w:val="00261E9E"/>
    <w:rsid w:val="00262A6A"/>
    <w:rsid w:val="00263293"/>
    <w:rsid w:val="002632F3"/>
    <w:rsid w:val="00263576"/>
    <w:rsid w:val="00263AE0"/>
    <w:rsid w:val="00264315"/>
    <w:rsid w:val="0026453F"/>
    <w:rsid w:val="00265758"/>
    <w:rsid w:val="00266578"/>
    <w:rsid w:val="002666D7"/>
    <w:rsid w:val="0026703B"/>
    <w:rsid w:val="002676A7"/>
    <w:rsid w:val="00267799"/>
    <w:rsid w:val="00267839"/>
    <w:rsid w:val="0027220D"/>
    <w:rsid w:val="002729D7"/>
    <w:rsid w:val="00272E14"/>
    <w:rsid w:val="00273138"/>
    <w:rsid w:val="002733F8"/>
    <w:rsid w:val="00273919"/>
    <w:rsid w:val="0027496B"/>
    <w:rsid w:val="00276BFC"/>
    <w:rsid w:val="00277195"/>
    <w:rsid w:val="0027752A"/>
    <w:rsid w:val="00277CA0"/>
    <w:rsid w:val="00277D03"/>
    <w:rsid w:val="0028011A"/>
    <w:rsid w:val="002802FE"/>
    <w:rsid w:val="0028072E"/>
    <w:rsid w:val="00281A3B"/>
    <w:rsid w:val="00281D8E"/>
    <w:rsid w:val="002828C1"/>
    <w:rsid w:val="00283401"/>
    <w:rsid w:val="0028349C"/>
    <w:rsid w:val="00283A37"/>
    <w:rsid w:val="00284477"/>
    <w:rsid w:val="00284944"/>
    <w:rsid w:val="00284BA6"/>
    <w:rsid w:val="0028525C"/>
    <w:rsid w:val="00285572"/>
    <w:rsid w:val="002857DC"/>
    <w:rsid w:val="00286506"/>
    <w:rsid w:val="00286B8D"/>
    <w:rsid w:val="00286EDD"/>
    <w:rsid w:val="00287E04"/>
    <w:rsid w:val="00287EFF"/>
    <w:rsid w:val="00287F21"/>
    <w:rsid w:val="0029152C"/>
    <w:rsid w:val="00291BAE"/>
    <w:rsid w:val="00292292"/>
    <w:rsid w:val="00292770"/>
    <w:rsid w:val="00292BD1"/>
    <w:rsid w:val="002933A0"/>
    <w:rsid w:val="00294A76"/>
    <w:rsid w:val="00294B21"/>
    <w:rsid w:val="00295D9A"/>
    <w:rsid w:val="00296BB1"/>
    <w:rsid w:val="00296F19"/>
    <w:rsid w:val="002973F7"/>
    <w:rsid w:val="002A006B"/>
    <w:rsid w:val="002A00DF"/>
    <w:rsid w:val="002A073B"/>
    <w:rsid w:val="002A0E2C"/>
    <w:rsid w:val="002A10F9"/>
    <w:rsid w:val="002A185C"/>
    <w:rsid w:val="002A2B88"/>
    <w:rsid w:val="002A2C53"/>
    <w:rsid w:val="002A2FD2"/>
    <w:rsid w:val="002A3249"/>
    <w:rsid w:val="002A630B"/>
    <w:rsid w:val="002A74F8"/>
    <w:rsid w:val="002A7747"/>
    <w:rsid w:val="002B1C14"/>
    <w:rsid w:val="002B2451"/>
    <w:rsid w:val="002B2D44"/>
    <w:rsid w:val="002B2F55"/>
    <w:rsid w:val="002B3350"/>
    <w:rsid w:val="002B3657"/>
    <w:rsid w:val="002B3C44"/>
    <w:rsid w:val="002B48C8"/>
    <w:rsid w:val="002B4DCB"/>
    <w:rsid w:val="002B5970"/>
    <w:rsid w:val="002B670A"/>
    <w:rsid w:val="002B698E"/>
    <w:rsid w:val="002B6A35"/>
    <w:rsid w:val="002B7A13"/>
    <w:rsid w:val="002C0254"/>
    <w:rsid w:val="002C0F08"/>
    <w:rsid w:val="002C172E"/>
    <w:rsid w:val="002C1859"/>
    <w:rsid w:val="002C18D5"/>
    <w:rsid w:val="002C3568"/>
    <w:rsid w:val="002C3C4F"/>
    <w:rsid w:val="002C4FEA"/>
    <w:rsid w:val="002C526E"/>
    <w:rsid w:val="002C537E"/>
    <w:rsid w:val="002C72A3"/>
    <w:rsid w:val="002C7A2A"/>
    <w:rsid w:val="002C7D1C"/>
    <w:rsid w:val="002D1C6A"/>
    <w:rsid w:val="002D235E"/>
    <w:rsid w:val="002D2563"/>
    <w:rsid w:val="002D2D7B"/>
    <w:rsid w:val="002D38A7"/>
    <w:rsid w:val="002D4442"/>
    <w:rsid w:val="002D44A0"/>
    <w:rsid w:val="002D4E1C"/>
    <w:rsid w:val="002D5AFE"/>
    <w:rsid w:val="002D5D67"/>
    <w:rsid w:val="002D6DE5"/>
    <w:rsid w:val="002D754D"/>
    <w:rsid w:val="002D795E"/>
    <w:rsid w:val="002E01BA"/>
    <w:rsid w:val="002E06E9"/>
    <w:rsid w:val="002E145A"/>
    <w:rsid w:val="002E363F"/>
    <w:rsid w:val="002E3E15"/>
    <w:rsid w:val="002E43B1"/>
    <w:rsid w:val="002E70EF"/>
    <w:rsid w:val="002E72D2"/>
    <w:rsid w:val="002E75FF"/>
    <w:rsid w:val="002E7BCC"/>
    <w:rsid w:val="002F08C9"/>
    <w:rsid w:val="002F0C6A"/>
    <w:rsid w:val="002F1565"/>
    <w:rsid w:val="002F15EA"/>
    <w:rsid w:val="002F3045"/>
    <w:rsid w:val="002F38AC"/>
    <w:rsid w:val="002F3AB9"/>
    <w:rsid w:val="002F3DCC"/>
    <w:rsid w:val="002F419B"/>
    <w:rsid w:val="002F41B9"/>
    <w:rsid w:val="002F4AD1"/>
    <w:rsid w:val="002F4DE5"/>
    <w:rsid w:val="002F4E13"/>
    <w:rsid w:val="002F64A5"/>
    <w:rsid w:val="002F758A"/>
    <w:rsid w:val="002F7CF0"/>
    <w:rsid w:val="002F7FD8"/>
    <w:rsid w:val="003009EF"/>
    <w:rsid w:val="00300AB6"/>
    <w:rsid w:val="003010C3"/>
    <w:rsid w:val="0030115D"/>
    <w:rsid w:val="003018E7"/>
    <w:rsid w:val="00301B92"/>
    <w:rsid w:val="00301BE0"/>
    <w:rsid w:val="003023DD"/>
    <w:rsid w:val="003029B4"/>
    <w:rsid w:val="00302D3E"/>
    <w:rsid w:val="00303132"/>
    <w:rsid w:val="00306775"/>
    <w:rsid w:val="003067F4"/>
    <w:rsid w:val="003069EE"/>
    <w:rsid w:val="00307673"/>
    <w:rsid w:val="00310064"/>
    <w:rsid w:val="003100EF"/>
    <w:rsid w:val="003100FC"/>
    <w:rsid w:val="003101A5"/>
    <w:rsid w:val="0031081E"/>
    <w:rsid w:val="003112D8"/>
    <w:rsid w:val="00311C82"/>
    <w:rsid w:val="00311F05"/>
    <w:rsid w:val="00312420"/>
    <w:rsid w:val="003131E3"/>
    <w:rsid w:val="00313DC0"/>
    <w:rsid w:val="00314D09"/>
    <w:rsid w:val="003153E2"/>
    <w:rsid w:val="0031559E"/>
    <w:rsid w:val="0031636E"/>
    <w:rsid w:val="00317103"/>
    <w:rsid w:val="003175BA"/>
    <w:rsid w:val="0032019E"/>
    <w:rsid w:val="00320B62"/>
    <w:rsid w:val="00320CA2"/>
    <w:rsid w:val="003215F3"/>
    <w:rsid w:val="0032172C"/>
    <w:rsid w:val="00321A51"/>
    <w:rsid w:val="00322008"/>
    <w:rsid w:val="0032287A"/>
    <w:rsid w:val="00323853"/>
    <w:rsid w:val="00323883"/>
    <w:rsid w:val="003240A4"/>
    <w:rsid w:val="003246CA"/>
    <w:rsid w:val="00324884"/>
    <w:rsid w:val="00324C2A"/>
    <w:rsid w:val="003267E0"/>
    <w:rsid w:val="00326E49"/>
    <w:rsid w:val="0032718A"/>
    <w:rsid w:val="00327A3B"/>
    <w:rsid w:val="00327EF6"/>
    <w:rsid w:val="00330428"/>
    <w:rsid w:val="003314B3"/>
    <w:rsid w:val="00331731"/>
    <w:rsid w:val="00332214"/>
    <w:rsid w:val="0033224E"/>
    <w:rsid w:val="00333776"/>
    <w:rsid w:val="00333B31"/>
    <w:rsid w:val="00333E93"/>
    <w:rsid w:val="00334458"/>
    <w:rsid w:val="00334843"/>
    <w:rsid w:val="003350D5"/>
    <w:rsid w:val="003353F9"/>
    <w:rsid w:val="0033548E"/>
    <w:rsid w:val="0033695F"/>
    <w:rsid w:val="00336C11"/>
    <w:rsid w:val="00337994"/>
    <w:rsid w:val="00341887"/>
    <w:rsid w:val="00342749"/>
    <w:rsid w:val="00342BC5"/>
    <w:rsid w:val="00343A6B"/>
    <w:rsid w:val="00343AE8"/>
    <w:rsid w:val="00344839"/>
    <w:rsid w:val="00344B34"/>
    <w:rsid w:val="00344F92"/>
    <w:rsid w:val="00345040"/>
    <w:rsid w:val="00346870"/>
    <w:rsid w:val="00346A32"/>
    <w:rsid w:val="00346CEC"/>
    <w:rsid w:val="00346D22"/>
    <w:rsid w:val="00346D3E"/>
    <w:rsid w:val="00347FF5"/>
    <w:rsid w:val="0035058C"/>
    <w:rsid w:val="00350727"/>
    <w:rsid w:val="003507AC"/>
    <w:rsid w:val="00353BCF"/>
    <w:rsid w:val="00353F87"/>
    <w:rsid w:val="0035459A"/>
    <w:rsid w:val="00354B86"/>
    <w:rsid w:val="00354C5F"/>
    <w:rsid w:val="00355A95"/>
    <w:rsid w:val="0035615A"/>
    <w:rsid w:val="00356502"/>
    <w:rsid w:val="00357FAE"/>
    <w:rsid w:val="00360044"/>
    <w:rsid w:val="00360CD7"/>
    <w:rsid w:val="003611F1"/>
    <w:rsid w:val="003616E1"/>
    <w:rsid w:val="003617B0"/>
    <w:rsid w:val="0036181C"/>
    <w:rsid w:val="00361B54"/>
    <w:rsid w:val="00361C65"/>
    <w:rsid w:val="003620A7"/>
    <w:rsid w:val="003627EF"/>
    <w:rsid w:val="003627F7"/>
    <w:rsid w:val="00363297"/>
    <w:rsid w:val="00363300"/>
    <w:rsid w:val="00363329"/>
    <w:rsid w:val="00363EB6"/>
    <w:rsid w:val="00363ECF"/>
    <w:rsid w:val="003646DA"/>
    <w:rsid w:val="00364C66"/>
    <w:rsid w:val="0036598C"/>
    <w:rsid w:val="00365F3D"/>
    <w:rsid w:val="00366727"/>
    <w:rsid w:val="0036711E"/>
    <w:rsid w:val="00372511"/>
    <w:rsid w:val="00372DF4"/>
    <w:rsid w:val="0037356B"/>
    <w:rsid w:val="00373B84"/>
    <w:rsid w:val="00374045"/>
    <w:rsid w:val="0037417E"/>
    <w:rsid w:val="00375AA7"/>
    <w:rsid w:val="00375DF8"/>
    <w:rsid w:val="00376687"/>
    <w:rsid w:val="00376D58"/>
    <w:rsid w:val="00376E9D"/>
    <w:rsid w:val="003775A0"/>
    <w:rsid w:val="00377AFB"/>
    <w:rsid w:val="00377F93"/>
    <w:rsid w:val="00380435"/>
    <w:rsid w:val="003805E1"/>
    <w:rsid w:val="003806A8"/>
    <w:rsid w:val="00380927"/>
    <w:rsid w:val="003811EA"/>
    <w:rsid w:val="0038174E"/>
    <w:rsid w:val="0038280C"/>
    <w:rsid w:val="00382AA9"/>
    <w:rsid w:val="00382B7B"/>
    <w:rsid w:val="00382E9F"/>
    <w:rsid w:val="00383035"/>
    <w:rsid w:val="003832BD"/>
    <w:rsid w:val="003847B7"/>
    <w:rsid w:val="00385302"/>
    <w:rsid w:val="00385F59"/>
    <w:rsid w:val="00386F2F"/>
    <w:rsid w:val="00387202"/>
    <w:rsid w:val="0038778E"/>
    <w:rsid w:val="00387884"/>
    <w:rsid w:val="00387FA0"/>
    <w:rsid w:val="00390048"/>
    <w:rsid w:val="00390BF3"/>
    <w:rsid w:val="00392276"/>
    <w:rsid w:val="00394A8F"/>
    <w:rsid w:val="00394F39"/>
    <w:rsid w:val="00395FB9"/>
    <w:rsid w:val="0039674B"/>
    <w:rsid w:val="00396AC5"/>
    <w:rsid w:val="00397268"/>
    <w:rsid w:val="003A078C"/>
    <w:rsid w:val="003A0BA1"/>
    <w:rsid w:val="003A210D"/>
    <w:rsid w:val="003A2202"/>
    <w:rsid w:val="003A2A0C"/>
    <w:rsid w:val="003A2A92"/>
    <w:rsid w:val="003A2BE1"/>
    <w:rsid w:val="003A2DB0"/>
    <w:rsid w:val="003A45C9"/>
    <w:rsid w:val="003A48A4"/>
    <w:rsid w:val="003A5671"/>
    <w:rsid w:val="003A5EAE"/>
    <w:rsid w:val="003A5FEB"/>
    <w:rsid w:val="003A6736"/>
    <w:rsid w:val="003B028C"/>
    <w:rsid w:val="003B0D5E"/>
    <w:rsid w:val="003B2F5F"/>
    <w:rsid w:val="003B30E4"/>
    <w:rsid w:val="003B326B"/>
    <w:rsid w:val="003B587E"/>
    <w:rsid w:val="003B5A89"/>
    <w:rsid w:val="003B70BB"/>
    <w:rsid w:val="003B7ED1"/>
    <w:rsid w:val="003C0786"/>
    <w:rsid w:val="003C3921"/>
    <w:rsid w:val="003C4103"/>
    <w:rsid w:val="003C43BA"/>
    <w:rsid w:val="003C4ECE"/>
    <w:rsid w:val="003C5561"/>
    <w:rsid w:val="003C5903"/>
    <w:rsid w:val="003C5BBA"/>
    <w:rsid w:val="003C5DA6"/>
    <w:rsid w:val="003C5DB8"/>
    <w:rsid w:val="003C6A3D"/>
    <w:rsid w:val="003C6C65"/>
    <w:rsid w:val="003C6FCE"/>
    <w:rsid w:val="003C72F4"/>
    <w:rsid w:val="003C7360"/>
    <w:rsid w:val="003C7C43"/>
    <w:rsid w:val="003C7CBE"/>
    <w:rsid w:val="003D0092"/>
    <w:rsid w:val="003D0719"/>
    <w:rsid w:val="003D0EAF"/>
    <w:rsid w:val="003D1E9B"/>
    <w:rsid w:val="003D388F"/>
    <w:rsid w:val="003D401A"/>
    <w:rsid w:val="003D45C0"/>
    <w:rsid w:val="003D4D38"/>
    <w:rsid w:val="003D522C"/>
    <w:rsid w:val="003D537C"/>
    <w:rsid w:val="003D626E"/>
    <w:rsid w:val="003D6BAD"/>
    <w:rsid w:val="003D71C1"/>
    <w:rsid w:val="003D7EE2"/>
    <w:rsid w:val="003E095B"/>
    <w:rsid w:val="003E0A96"/>
    <w:rsid w:val="003E0DE8"/>
    <w:rsid w:val="003E128E"/>
    <w:rsid w:val="003E1779"/>
    <w:rsid w:val="003E1A0C"/>
    <w:rsid w:val="003E2136"/>
    <w:rsid w:val="003E2339"/>
    <w:rsid w:val="003E2DB8"/>
    <w:rsid w:val="003E32AE"/>
    <w:rsid w:val="003E3388"/>
    <w:rsid w:val="003E42E4"/>
    <w:rsid w:val="003E4D80"/>
    <w:rsid w:val="003E4F57"/>
    <w:rsid w:val="003E551E"/>
    <w:rsid w:val="003E5CF9"/>
    <w:rsid w:val="003E6D4C"/>
    <w:rsid w:val="003E7125"/>
    <w:rsid w:val="003E7CC9"/>
    <w:rsid w:val="003E7DF8"/>
    <w:rsid w:val="003F183A"/>
    <w:rsid w:val="003F1C5F"/>
    <w:rsid w:val="003F1EC4"/>
    <w:rsid w:val="003F2356"/>
    <w:rsid w:val="003F2669"/>
    <w:rsid w:val="003F2F36"/>
    <w:rsid w:val="003F3836"/>
    <w:rsid w:val="003F42EB"/>
    <w:rsid w:val="003F4523"/>
    <w:rsid w:val="003F47EB"/>
    <w:rsid w:val="003F501A"/>
    <w:rsid w:val="003F697F"/>
    <w:rsid w:val="003F6A67"/>
    <w:rsid w:val="003F7843"/>
    <w:rsid w:val="00400039"/>
    <w:rsid w:val="0040028A"/>
    <w:rsid w:val="004009BA"/>
    <w:rsid w:val="00401ADA"/>
    <w:rsid w:val="00401B1C"/>
    <w:rsid w:val="00402C90"/>
    <w:rsid w:val="00402CCD"/>
    <w:rsid w:val="004030AF"/>
    <w:rsid w:val="00403DF0"/>
    <w:rsid w:val="00404C65"/>
    <w:rsid w:val="00405116"/>
    <w:rsid w:val="004051D3"/>
    <w:rsid w:val="00405FAE"/>
    <w:rsid w:val="00406255"/>
    <w:rsid w:val="0040649E"/>
    <w:rsid w:val="00406947"/>
    <w:rsid w:val="00407015"/>
    <w:rsid w:val="00407277"/>
    <w:rsid w:val="004077FA"/>
    <w:rsid w:val="004106AE"/>
    <w:rsid w:val="00410E00"/>
    <w:rsid w:val="00412433"/>
    <w:rsid w:val="00413119"/>
    <w:rsid w:val="00413A4F"/>
    <w:rsid w:val="004147D0"/>
    <w:rsid w:val="0041505B"/>
    <w:rsid w:val="00415123"/>
    <w:rsid w:val="0041537A"/>
    <w:rsid w:val="00415D72"/>
    <w:rsid w:val="0041628A"/>
    <w:rsid w:val="004200DC"/>
    <w:rsid w:val="00420695"/>
    <w:rsid w:val="00421597"/>
    <w:rsid w:val="00422A4B"/>
    <w:rsid w:val="00424342"/>
    <w:rsid w:val="00424A93"/>
    <w:rsid w:val="00424D1B"/>
    <w:rsid w:val="00425D66"/>
    <w:rsid w:val="0042625A"/>
    <w:rsid w:val="00426450"/>
    <w:rsid w:val="0043056F"/>
    <w:rsid w:val="00430BCA"/>
    <w:rsid w:val="00431BC7"/>
    <w:rsid w:val="00431E56"/>
    <w:rsid w:val="00433035"/>
    <w:rsid w:val="00433CEF"/>
    <w:rsid w:val="004340E9"/>
    <w:rsid w:val="00434660"/>
    <w:rsid w:val="00434CD8"/>
    <w:rsid w:val="00434D10"/>
    <w:rsid w:val="004357CD"/>
    <w:rsid w:val="00435905"/>
    <w:rsid w:val="00435AFA"/>
    <w:rsid w:val="00435C9A"/>
    <w:rsid w:val="004367F1"/>
    <w:rsid w:val="00437CDF"/>
    <w:rsid w:val="00437D64"/>
    <w:rsid w:val="0044006C"/>
    <w:rsid w:val="0044029F"/>
    <w:rsid w:val="004409F7"/>
    <w:rsid w:val="00441916"/>
    <w:rsid w:val="00442403"/>
    <w:rsid w:val="00443076"/>
    <w:rsid w:val="004431DD"/>
    <w:rsid w:val="004435EA"/>
    <w:rsid w:val="00447676"/>
    <w:rsid w:val="004477BF"/>
    <w:rsid w:val="00447C4E"/>
    <w:rsid w:val="00447CB9"/>
    <w:rsid w:val="00450E3F"/>
    <w:rsid w:val="0045107E"/>
    <w:rsid w:val="00451695"/>
    <w:rsid w:val="00452014"/>
    <w:rsid w:val="004532B2"/>
    <w:rsid w:val="004533F9"/>
    <w:rsid w:val="00453B29"/>
    <w:rsid w:val="00453CCA"/>
    <w:rsid w:val="00453E6F"/>
    <w:rsid w:val="00454405"/>
    <w:rsid w:val="004552DD"/>
    <w:rsid w:val="00456776"/>
    <w:rsid w:val="00456D75"/>
    <w:rsid w:val="00457CCB"/>
    <w:rsid w:val="00457E72"/>
    <w:rsid w:val="00460076"/>
    <w:rsid w:val="004621C4"/>
    <w:rsid w:val="00462452"/>
    <w:rsid w:val="0046252E"/>
    <w:rsid w:val="004626EC"/>
    <w:rsid w:val="00462940"/>
    <w:rsid w:val="00463DED"/>
    <w:rsid w:val="00463F7D"/>
    <w:rsid w:val="00464267"/>
    <w:rsid w:val="0046589F"/>
    <w:rsid w:val="00466286"/>
    <w:rsid w:val="0046706B"/>
    <w:rsid w:val="004678F4"/>
    <w:rsid w:val="004712CA"/>
    <w:rsid w:val="00471F59"/>
    <w:rsid w:val="00472459"/>
    <w:rsid w:val="00472AA6"/>
    <w:rsid w:val="00472B84"/>
    <w:rsid w:val="00472E2E"/>
    <w:rsid w:val="004733F5"/>
    <w:rsid w:val="00473897"/>
    <w:rsid w:val="0047389F"/>
    <w:rsid w:val="00473EDA"/>
    <w:rsid w:val="004741BF"/>
    <w:rsid w:val="004745BE"/>
    <w:rsid w:val="00474C6A"/>
    <w:rsid w:val="00474D9D"/>
    <w:rsid w:val="0047652B"/>
    <w:rsid w:val="004766B4"/>
    <w:rsid w:val="00476958"/>
    <w:rsid w:val="0047706E"/>
    <w:rsid w:val="00477B76"/>
    <w:rsid w:val="00480B85"/>
    <w:rsid w:val="004821B2"/>
    <w:rsid w:val="004823B9"/>
    <w:rsid w:val="004825EF"/>
    <w:rsid w:val="00482EA1"/>
    <w:rsid w:val="00485016"/>
    <w:rsid w:val="00485378"/>
    <w:rsid w:val="004862A5"/>
    <w:rsid w:val="00486364"/>
    <w:rsid w:val="00487132"/>
    <w:rsid w:val="00487437"/>
    <w:rsid w:val="0048773C"/>
    <w:rsid w:val="00490012"/>
    <w:rsid w:val="00490EB3"/>
    <w:rsid w:val="00491434"/>
    <w:rsid w:val="0049230F"/>
    <w:rsid w:val="00492328"/>
    <w:rsid w:val="00492556"/>
    <w:rsid w:val="00492C6D"/>
    <w:rsid w:val="004935CE"/>
    <w:rsid w:val="0049453C"/>
    <w:rsid w:val="004945F2"/>
    <w:rsid w:val="00496BD9"/>
    <w:rsid w:val="00497638"/>
    <w:rsid w:val="00497BBF"/>
    <w:rsid w:val="004A0197"/>
    <w:rsid w:val="004A04D3"/>
    <w:rsid w:val="004A0D45"/>
    <w:rsid w:val="004A1F36"/>
    <w:rsid w:val="004A2107"/>
    <w:rsid w:val="004A279E"/>
    <w:rsid w:val="004A2A65"/>
    <w:rsid w:val="004A2DCE"/>
    <w:rsid w:val="004A3A2C"/>
    <w:rsid w:val="004A3D91"/>
    <w:rsid w:val="004A5A96"/>
    <w:rsid w:val="004A6A0A"/>
    <w:rsid w:val="004B0E29"/>
    <w:rsid w:val="004B3BAA"/>
    <w:rsid w:val="004B4E59"/>
    <w:rsid w:val="004B4FE8"/>
    <w:rsid w:val="004B5386"/>
    <w:rsid w:val="004B6506"/>
    <w:rsid w:val="004B78C6"/>
    <w:rsid w:val="004B7995"/>
    <w:rsid w:val="004C002C"/>
    <w:rsid w:val="004C0E51"/>
    <w:rsid w:val="004C12EE"/>
    <w:rsid w:val="004C26CE"/>
    <w:rsid w:val="004C2B35"/>
    <w:rsid w:val="004C30DC"/>
    <w:rsid w:val="004C3952"/>
    <w:rsid w:val="004C3A3D"/>
    <w:rsid w:val="004C5225"/>
    <w:rsid w:val="004C5249"/>
    <w:rsid w:val="004D0428"/>
    <w:rsid w:val="004D0748"/>
    <w:rsid w:val="004D176C"/>
    <w:rsid w:val="004D1CCC"/>
    <w:rsid w:val="004D1E56"/>
    <w:rsid w:val="004D2154"/>
    <w:rsid w:val="004D252C"/>
    <w:rsid w:val="004D2CBF"/>
    <w:rsid w:val="004D3045"/>
    <w:rsid w:val="004D388A"/>
    <w:rsid w:val="004D388C"/>
    <w:rsid w:val="004D3E89"/>
    <w:rsid w:val="004D50B2"/>
    <w:rsid w:val="004D56F2"/>
    <w:rsid w:val="004D5B44"/>
    <w:rsid w:val="004D5C0E"/>
    <w:rsid w:val="004D5D51"/>
    <w:rsid w:val="004D65F3"/>
    <w:rsid w:val="004D6613"/>
    <w:rsid w:val="004E157E"/>
    <w:rsid w:val="004E307F"/>
    <w:rsid w:val="004E3C37"/>
    <w:rsid w:val="004E3D12"/>
    <w:rsid w:val="004E40F5"/>
    <w:rsid w:val="004E5926"/>
    <w:rsid w:val="004E59C3"/>
    <w:rsid w:val="004E5ED8"/>
    <w:rsid w:val="004E5F47"/>
    <w:rsid w:val="004E6296"/>
    <w:rsid w:val="004E71D5"/>
    <w:rsid w:val="004F1C10"/>
    <w:rsid w:val="004F218D"/>
    <w:rsid w:val="004F48A5"/>
    <w:rsid w:val="004F4E3C"/>
    <w:rsid w:val="004F4ECC"/>
    <w:rsid w:val="004F4F7C"/>
    <w:rsid w:val="004F5384"/>
    <w:rsid w:val="004F58AA"/>
    <w:rsid w:val="004F5A6E"/>
    <w:rsid w:val="004F5B01"/>
    <w:rsid w:val="004F5DCA"/>
    <w:rsid w:val="004F60E6"/>
    <w:rsid w:val="004F67D0"/>
    <w:rsid w:val="004F6822"/>
    <w:rsid w:val="004F6ACB"/>
    <w:rsid w:val="005001EB"/>
    <w:rsid w:val="0050076A"/>
    <w:rsid w:val="005010CE"/>
    <w:rsid w:val="00501BF0"/>
    <w:rsid w:val="00502267"/>
    <w:rsid w:val="00502C58"/>
    <w:rsid w:val="00502CD9"/>
    <w:rsid w:val="005033AD"/>
    <w:rsid w:val="005033E6"/>
    <w:rsid w:val="00503ACA"/>
    <w:rsid w:val="00503FA1"/>
    <w:rsid w:val="00504735"/>
    <w:rsid w:val="0050494E"/>
    <w:rsid w:val="00505E5B"/>
    <w:rsid w:val="005061D5"/>
    <w:rsid w:val="0050732D"/>
    <w:rsid w:val="00507530"/>
    <w:rsid w:val="005075ED"/>
    <w:rsid w:val="005106F8"/>
    <w:rsid w:val="00510ADE"/>
    <w:rsid w:val="00510B9E"/>
    <w:rsid w:val="00510C15"/>
    <w:rsid w:val="00511003"/>
    <w:rsid w:val="00511FF8"/>
    <w:rsid w:val="0051241D"/>
    <w:rsid w:val="00512694"/>
    <w:rsid w:val="00512FF2"/>
    <w:rsid w:val="00513B70"/>
    <w:rsid w:val="005143A0"/>
    <w:rsid w:val="005143DE"/>
    <w:rsid w:val="00515CD8"/>
    <w:rsid w:val="00517647"/>
    <w:rsid w:val="00517AFE"/>
    <w:rsid w:val="00520C3E"/>
    <w:rsid w:val="005213C3"/>
    <w:rsid w:val="0052164E"/>
    <w:rsid w:val="0052180A"/>
    <w:rsid w:val="00522D94"/>
    <w:rsid w:val="005231BC"/>
    <w:rsid w:val="005238A7"/>
    <w:rsid w:val="00523DD5"/>
    <w:rsid w:val="005247E8"/>
    <w:rsid w:val="00524A73"/>
    <w:rsid w:val="005253B1"/>
    <w:rsid w:val="005258C8"/>
    <w:rsid w:val="00525A19"/>
    <w:rsid w:val="00525CB7"/>
    <w:rsid w:val="0052614B"/>
    <w:rsid w:val="00526866"/>
    <w:rsid w:val="00526E28"/>
    <w:rsid w:val="00526F79"/>
    <w:rsid w:val="005279DA"/>
    <w:rsid w:val="00530A88"/>
    <w:rsid w:val="00531C49"/>
    <w:rsid w:val="00532652"/>
    <w:rsid w:val="00532CF4"/>
    <w:rsid w:val="00532E0C"/>
    <w:rsid w:val="00533AF7"/>
    <w:rsid w:val="00533DF1"/>
    <w:rsid w:val="00535B7D"/>
    <w:rsid w:val="0053611F"/>
    <w:rsid w:val="00536647"/>
    <w:rsid w:val="00536C78"/>
    <w:rsid w:val="00536CC7"/>
    <w:rsid w:val="00536D49"/>
    <w:rsid w:val="00536F95"/>
    <w:rsid w:val="00537405"/>
    <w:rsid w:val="005375F7"/>
    <w:rsid w:val="005378CE"/>
    <w:rsid w:val="00537EFC"/>
    <w:rsid w:val="0054093B"/>
    <w:rsid w:val="00540A1F"/>
    <w:rsid w:val="00540CA4"/>
    <w:rsid w:val="00542799"/>
    <w:rsid w:val="005428CC"/>
    <w:rsid w:val="005446B4"/>
    <w:rsid w:val="0054519D"/>
    <w:rsid w:val="00545A5E"/>
    <w:rsid w:val="00545C4A"/>
    <w:rsid w:val="00545F92"/>
    <w:rsid w:val="005464F8"/>
    <w:rsid w:val="005467EA"/>
    <w:rsid w:val="00546A72"/>
    <w:rsid w:val="00547273"/>
    <w:rsid w:val="00547622"/>
    <w:rsid w:val="005479E2"/>
    <w:rsid w:val="005503C7"/>
    <w:rsid w:val="0055069E"/>
    <w:rsid w:val="00550932"/>
    <w:rsid w:val="005512B1"/>
    <w:rsid w:val="00551952"/>
    <w:rsid w:val="00551A46"/>
    <w:rsid w:val="00551A4C"/>
    <w:rsid w:val="00551DC0"/>
    <w:rsid w:val="00551FA2"/>
    <w:rsid w:val="00552D8C"/>
    <w:rsid w:val="005533ED"/>
    <w:rsid w:val="00553662"/>
    <w:rsid w:val="0055375F"/>
    <w:rsid w:val="00553ED4"/>
    <w:rsid w:val="00553F38"/>
    <w:rsid w:val="00554524"/>
    <w:rsid w:val="005557CD"/>
    <w:rsid w:val="00555958"/>
    <w:rsid w:val="005559A1"/>
    <w:rsid w:val="00555BFA"/>
    <w:rsid w:val="0055693B"/>
    <w:rsid w:val="0055697E"/>
    <w:rsid w:val="005569EA"/>
    <w:rsid w:val="00556E0F"/>
    <w:rsid w:val="00557159"/>
    <w:rsid w:val="00557718"/>
    <w:rsid w:val="00560B89"/>
    <w:rsid w:val="00560D4F"/>
    <w:rsid w:val="005611E2"/>
    <w:rsid w:val="005619EB"/>
    <w:rsid w:val="00562C0B"/>
    <w:rsid w:val="00563668"/>
    <w:rsid w:val="005640E7"/>
    <w:rsid w:val="00564AC4"/>
    <w:rsid w:val="00564B95"/>
    <w:rsid w:val="00565332"/>
    <w:rsid w:val="0056549F"/>
    <w:rsid w:val="00565A8A"/>
    <w:rsid w:val="0056665B"/>
    <w:rsid w:val="00566CB9"/>
    <w:rsid w:val="0056701B"/>
    <w:rsid w:val="005670A8"/>
    <w:rsid w:val="00567311"/>
    <w:rsid w:val="005673EB"/>
    <w:rsid w:val="005678EB"/>
    <w:rsid w:val="00567C3A"/>
    <w:rsid w:val="005708A2"/>
    <w:rsid w:val="0057132C"/>
    <w:rsid w:val="00571369"/>
    <w:rsid w:val="005729EF"/>
    <w:rsid w:val="00572BAF"/>
    <w:rsid w:val="00572F08"/>
    <w:rsid w:val="005743A1"/>
    <w:rsid w:val="00574EBF"/>
    <w:rsid w:val="00574F2E"/>
    <w:rsid w:val="00575BBC"/>
    <w:rsid w:val="00576044"/>
    <w:rsid w:val="00576063"/>
    <w:rsid w:val="0057684B"/>
    <w:rsid w:val="00576FB2"/>
    <w:rsid w:val="00576FB5"/>
    <w:rsid w:val="005775BB"/>
    <w:rsid w:val="005777EC"/>
    <w:rsid w:val="00577D1C"/>
    <w:rsid w:val="00580457"/>
    <w:rsid w:val="00580832"/>
    <w:rsid w:val="00580D5E"/>
    <w:rsid w:val="00580ED0"/>
    <w:rsid w:val="00581232"/>
    <w:rsid w:val="0058135E"/>
    <w:rsid w:val="00582928"/>
    <w:rsid w:val="005833E9"/>
    <w:rsid w:val="005838B6"/>
    <w:rsid w:val="005842E8"/>
    <w:rsid w:val="00584FF7"/>
    <w:rsid w:val="00585E32"/>
    <w:rsid w:val="00586D4C"/>
    <w:rsid w:val="00587BAB"/>
    <w:rsid w:val="00591361"/>
    <w:rsid w:val="00591918"/>
    <w:rsid w:val="00591B91"/>
    <w:rsid w:val="00591FB0"/>
    <w:rsid w:val="00592158"/>
    <w:rsid w:val="005926CC"/>
    <w:rsid w:val="00592B5F"/>
    <w:rsid w:val="00592E6E"/>
    <w:rsid w:val="00592E99"/>
    <w:rsid w:val="00593522"/>
    <w:rsid w:val="00593706"/>
    <w:rsid w:val="0059379D"/>
    <w:rsid w:val="00593E66"/>
    <w:rsid w:val="00594DA2"/>
    <w:rsid w:val="00596911"/>
    <w:rsid w:val="005974FA"/>
    <w:rsid w:val="00597815"/>
    <w:rsid w:val="00597C3B"/>
    <w:rsid w:val="005A1773"/>
    <w:rsid w:val="005A1FA0"/>
    <w:rsid w:val="005A312C"/>
    <w:rsid w:val="005A38C2"/>
    <w:rsid w:val="005A404A"/>
    <w:rsid w:val="005A4F67"/>
    <w:rsid w:val="005A5405"/>
    <w:rsid w:val="005A5487"/>
    <w:rsid w:val="005A554D"/>
    <w:rsid w:val="005A576B"/>
    <w:rsid w:val="005A577D"/>
    <w:rsid w:val="005A57B7"/>
    <w:rsid w:val="005A5D5E"/>
    <w:rsid w:val="005A631B"/>
    <w:rsid w:val="005A6F95"/>
    <w:rsid w:val="005A77A5"/>
    <w:rsid w:val="005A7828"/>
    <w:rsid w:val="005A7A84"/>
    <w:rsid w:val="005B0173"/>
    <w:rsid w:val="005B08C8"/>
    <w:rsid w:val="005B096B"/>
    <w:rsid w:val="005B0981"/>
    <w:rsid w:val="005B137C"/>
    <w:rsid w:val="005B17A2"/>
    <w:rsid w:val="005B2660"/>
    <w:rsid w:val="005B2C30"/>
    <w:rsid w:val="005B2E38"/>
    <w:rsid w:val="005B3A9A"/>
    <w:rsid w:val="005B3C31"/>
    <w:rsid w:val="005B4054"/>
    <w:rsid w:val="005B4B9E"/>
    <w:rsid w:val="005B559C"/>
    <w:rsid w:val="005B562D"/>
    <w:rsid w:val="005B628C"/>
    <w:rsid w:val="005B7CF1"/>
    <w:rsid w:val="005C2235"/>
    <w:rsid w:val="005C2B90"/>
    <w:rsid w:val="005C2C92"/>
    <w:rsid w:val="005C2DBC"/>
    <w:rsid w:val="005C3076"/>
    <w:rsid w:val="005C36C8"/>
    <w:rsid w:val="005C3CC7"/>
    <w:rsid w:val="005C3FEB"/>
    <w:rsid w:val="005C4137"/>
    <w:rsid w:val="005C4C57"/>
    <w:rsid w:val="005C565D"/>
    <w:rsid w:val="005C5BA9"/>
    <w:rsid w:val="005C743E"/>
    <w:rsid w:val="005C779A"/>
    <w:rsid w:val="005C786B"/>
    <w:rsid w:val="005D1A6F"/>
    <w:rsid w:val="005D2409"/>
    <w:rsid w:val="005D32DA"/>
    <w:rsid w:val="005D3626"/>
    <w:rsid w:val="005D3A7B"/>
    <w:rsid w:val="005D41FB"/>
    <w:rsid w:val="005D4CCC"/>
    <w:rsid w:val="005D517B"/>
    <w:rsid w:val="005D59D6"/>
    <w:rsid w:val="005D663F"/>
    <w:rsid w:val="005D73EF"/>
    <w:rsid w:val="005D7571"/>
    <w:rsid w:val="005D7673"/>
    <w:rsid w:val="005D79AD"/>
    <w:rsid w:val="005E0063"/>
    <w:rsid w:val="005E1A10"/>
    <w:rsid w:val="005E1A59"/>
    <w:rsid w:val="005E1C4F"/>
    <w:rsid w:val="005E1D8A"/>
    <w:rsid w:val="005E22C5"/>
    <w:rsid w:val="005E2DBC"/>
    <w:rsid w:val="005E367F"/>
    <w:rsid w:val="005E3951"/>
    <w:rsid w:val="005E4316"/>
    <w:rsid w:val="005E5E7A"/>
    <w:rsid w:val="005F01D8"/>
    <w:rsid w:val="005F2447"/>
    <w:rsid w:val="005F247C"/>
    <w:rsid w:val="005F3B02"/>
    <w:rsid w:val="005F44AC"/>
    <w:rsid w:val="005F4C1F"/>
    <w:rsid w:val="005F50F9"/>
    <w:rsid w:val="005F53CD"/>
    <w:rsid w:val="005F6433"/>
    <w:rsid w:val="005F6601"/>
    <w:rsid w:val="005F7026"/>
    <w:rsid w:val="005F70A0"/>
    <w:rsid w:val="005F7397"/>
    <w:rsid w:val="005F759A"/>
    <w:rsid w:val="005F7DF0"/>
    <w:rsid w:val="0060073E"/>
    <w:rsid w:val="00600DF4"/>
    <w:rsid w:val="00600F01"/>
    <w:rsid w:val="006014EA"/>
    <w:rsid w:val="0060165C"/>
    <w:rsid w:val="0060173A"/>
    <w:rsid w:val="00601E47"/>
    <w:rsid w:val="00601F32"/>
    <w:rsid w:val="00602105"/>
    <w:rsid w:val="00602E00"/>
    <w:rsid w:val="006030BC"/>
    <w:rsid w:val="006031AF"/>
    <w:rsid w:val="006037AA"/>
    <w:rsid w:val="0060496B"/>
    <w:rsid w:val="00604D4D"/>
    <w:rsid w:val="00607059"/>
    <w:rsid w:val="0060720F"/>
    <w:rsid w:val="00607990"/>
    <w:rsid w:val="00607D76"/>
    <w:rsid w:val="006108FF"/>
    <w:rsid w:val="00610EC8"/>
    <w:rsid w:val="006114BF"/>
    <w:rsid w:val="00611907"/>
    <w:rsid w:val="00611B01"/>
    <w:rsid w:val="00611B23"/>
    <w:rsid w:val="0061212F"/>
    <w:rsid w:val="006128DF"/>
    <w:rsid w:val="00612923"/>
    <w:rsid w:val="006132B3"/>
    <w:rsid w:val="00613E85"/>
    <w:rsid w:val="0061524C"/>
    <w:rsid w:val="006152C7"/>
    <w:rsid w:val="00615DC1"/>
    <w:rsid w:val="00615FFD"/>
    <w:rsid w:val="00616073"/>
    <w:rsid w:val="00616551"/>
    <w:rsid w:val="00617CF9"/>
    <w:rsid w:val="0062019D"/>
    <w:rsid w:val="00620A70"/>
    <w:rsid w:val="00620A77"/>
    <w:rsid w:val="00620B9D"/>
    <w:rsid w:val="00620C37"/>
    <w:rsid w:val="006211E2"/>
    <w:rsid w:val="00621287"/>
    <w:rsid w:val="006229DD"/>
    <w:rsid w:val="00623570"/>
    <w:rsid w:val="00623A57"/>
    <w:rsid w:val="00625080"/>
    <w:rsid w:val="00625D26"/>
    <w:rsid w:val="00626248"/>
    <w:rsid w:val="00626474"/>
    <w:rsid w:val="00626540"/>
    <w:rsid w:val="006275D7"/>
    <w:rsid w:val="00627628"/>
    <w:rsid w:val="0062781F"/>
    <w:rsid w:val="006314FF"/>
    <w:rsid w:val="00631522"/>
    <w:rsid w:val="00631AE1"/>
    <w:rsid w:val="00631ECA"/>
    <w:rsid w:val="0063253E"/>
    <w:rsid w:val="00633EBD"/>
    <w:rsid w:val="00633FE3"/>
    <w:rsid w:val="00635B11"/>
    <w:rsid w:val="00635E97"/>
    <w:rsid w:val="00636920"/>
    <w:rsid w:val="006371C2"/>
    <w:rsid w:val="0064028E"/>
    <w:rsid w:val="00640DE5"/>
    <w:rsid w:val="006415DE"/>
    <w:rsid w:val="00641A07"/>
    <w:rsid w:val="00641D12"/>
    <w:rsid w:val="00642B58"/>
    <w:rsid w:val="00642CFE"/>
    <w:rsid w:val="00644832"/>
    <w:rsid w:val="00644EC1"/>
    <w:rsid w:val="00644FCB"/>
    <w:rsid w:val="006450D2"/>
    <w:rsid w:val="00645582"/>
    <w:rsid w:val="00650F41"/>
    <w:rsid w:val="00651E13"/>
    <w:rsid w:val="006528CF"/>
    <w:rsid w:val="00652EF7"/>
    <w:rsid w:val="0065315C"/>
    <w:rsid w:val="00653C55"/>
    <w:rsid w:val="006541D7"/>
    <w:rsid w:val="00654C2A"/>
    <w:rsid w:val="00654E66"/>
    <w:rsid w:val="006553BE"/>
    <w:rsid w:val="00655413"/>
    <w:rsid w:val="00655523"/>
    <w:rsid w:val="00655E53"/>
    <w:rsid w:val="006561C7"/>
    <w:rsid w:val="006569B1"/>
    <w:rsid w:val="00656E8D"/>
    <w:rsid w:val="006577FD"/>
    <w:rsid w:val="00660016"/>
    <w:rsid w:val="0066065D"/>
    <w:rsid w:val="006609AC"/>
    <w:rsid w:val="00660BB3"/>
    <w:rsid w:val="00662032"/>
    <w:rsid w:val="00662558"/>
    <w:rsid w:val="0066275D"/>
    <w:rsid w:val="006628B1"/>
    <w:rsid w:val="0066395E"/>
    <w:rsid w:val="006639CB"/>
    <w:rsid w:val="00663AA1"/>
    <w:rsid w:val="006654A7"/>
    <w:rsid w:val="006657B6"/>
    <w:rsid w:val="006657E1"/>
    <w:rsid w:val="00665A0E"/>
    <w:rsid w:val="006665FA"/>
    <w:rsid w:val="0066698E"/>
    <w:rsid w:val="0067097B"/>
    <w:rsid w:val="0067118E"/>
    <w:rsid w:val="00672C12"/>
    <w:rsid w:val="00672D13"/>
    <w:rsid w:val="00673031"/>
    <w:rsid w:val="006733AE"/>
    <w:rsid w:val="00673A65"/>
    <w:rsid w:val="00674389"/>
    <w:rsid w:val="00674E56"/>
    <w:rsid w:val="0067689E"/>
    <w:rsid w:val="00676F87"/>
    <w:rsid w:val="00677492"/>
    <w:rsid w:val="006774E0"/>
    <w:rsid w:val="00677BDA"/>
    <w:rsid w:val="006814BA"/>
    <w:rsid w:val="00681517"/>
    <w:rsid w:val="0068157F"/>
    <w:rsid w:val="00681D72"/>
    <w:rsid w:val="00682027"/>
    <w:rsid w:val="006825CE"/>
    <w:rsid w:val="00683CDB"/>
    <w:rsid w:val="0068452D"/>
    <w:rsid w:val="00684712"/>
    <w:rsid w:val="0068486E"/>
    <w:rsid w:val="00684FF7"/>
    <w:rsid w:val="0068541D"/>
    <w:rsid w:val="00685BC8"/>
    <w:rsid w:val="00685F03"/>
    <w:rsid w:val="00685F2E"/>
    <w:rsid w:val="00686059"/>
    <w:rsid w:val="00687489"/>
    <w:rsid w:val="00690009"/>
    <w:rsid w:val="00690989"/>
    <w:rsid w:val="00690C91"/>
    <w:rsid w:val="00691AF5"/>
    <w:rsid w:val="00691CFD"/>
    <w:rsid w:val="0069384B"/>
    <w:rsid w:val="006939B4"/>
    <w:rsid w:val="006946A5"/>
    <w:rsid w:val="00694C36"/>
    <w:rsid w:val="00694D22"/>
    <w:rsid w:val="00695F7C"/>
    <w:rsid w:val="00696870"/>
    <w:rsid w:val="00696C68"/>
    <w:rsid w:val="006A02B2"/>
    <w:rsid w:val="006A0D36"/>
    <w:rsid w:val="006A18F3"/>
    <w:rsid w:val="006A1CB4"/>
    <w:rsid w:val="006A2BED"/>
    <w:rsid w:val="006A2D09"/>
    <w:rsid w:val="006A3336"/>
    <w:rsid w:val="006A33B3"/>
    <w:rsid w:val="006A3FA3"/>
    <w:rsid w:val="006A4AA0"/>
    <w:rsid w:val="006A517A"/>
    <w:rsid w:val="006A5641"/>
    <w:rsid w:val="006A75DF"/>
    <w:rsid w:val="006A799E"/>
    <w:rsid w:val="006A7A82"/>
    <w:rsid w:val="006A7F1F"/>
    <w:rsid w:val="006B0113"/>
    <w:rsid w:val="006B142E"/>
    <w:rsid w:val="006B22D9"/>
    <w:rsid w:val="006B2A61"/>
    <w:rsid w:val="006B2DEB"/>
    <w:rsid w:val="006B31A9"/>
    <w:rsid w:val="006B33CE"/>
    <w:rsid w:val="006B347F"/>
    <w:rsid w:val="006B34EC"/>
    <w:rsid w:val="006B3B04"/>
    <w:rsid w:val="006B3B65"/>
    <w:rsid w:val="006B3F39"/>
    <w:rsid w:val="006B44E4"/>
    <w:rsid w:val="006B506B"/>
    <w:rsid w:val="006B57FC"/>
    <w:rsid w:val="006B7359"/>
    <w:rsid w:val="006B783B"/>
    <w:rsid w:val="006B78E2"/>
    <w:rsid w:val="006B7957"/>
    <w:rsid w:val="006C0013"/>
    <w:rsid w:val="006C0E74"/>
    <w:rsid w:val="006C13AB"/>
    <w:rsid w:val="006C19D4"/>
    <w:rsid w:val="006C21F7"/>
    <w:rsid w:val="006C2870"/>
    <w:rsid w:val="006C2B0C"/>
    <w:rsid w:val="006C2BEC"/>
    <w:rsid w:val="006C4829"/>
    <w:rsid w:val="006C4F5E"/>
    <w:rsid w:val="006C64B2"/>
    <w:rsid w:val="006C664A"/>
    <w:rsid w:val="006C665C"/>
    <w:rsid w:val="006C6C50"/>
    <w:rsid w:val="006C70DF"/>
    <w:rsid w:val="006C7A10"/>
    <w:rsid w:val="006D1A48"/>
    <w:rsid w:val="006D217D"/>
    <w:rsid w:val="006D3668"/>
    <w:rsid w:val="006D3688"/>
    <w:rsid w:val="006D410C"/>
    <w:rsid w:val="006D425E"/>
    <w:rsid w:val="006D475E"/>
    <w:rsid w:val="006E0F46"/>
    <w:rsid w:val="006E1545"/>
    <w:rsid w:val="006E1B8F"/>
    <w:rsid w:val="006E2A3E"/>
    <w:rsid w:val="006E3487"/>
    <w:rsid w:val="006E391D"/>
    <w:rsid w:val="006E53D9"/>
    <w:rsid w:val="006E5613"/>
    <w:rsid w:val="006E5A5C"/>
    <w:rsid w:val="006E6C8B"/>
    <w:rsid w:val="006E70BC"/>
    <w:rsid w:val="006E7271"/>
    <w:rsid w:val="006E7882"/>
    <w:rsid w:val="006F00EA"/>
    <w:rsid w:val="006F024D"/>
    <w:rsid w:val="006F0CAB"/>
    <w:rsid w:val="006F109C"/>
    <w:rsid w:val="006F17DD"/>
    <w:rsid w:val="006F1FED"/>
    <w:rsid w:val="006F20C0"/>
    <w:rsid w:val="006F27C1"/>
    <w:rsid w:val="006F39DA"/>
    <w:rsid w:val="006F4A17"/>
    <w:rsid w:val="006F4AA4"/>
    <w:rsid w:val="006F6553"/>
    <w:rsid w:val="006F68C6"/>
    <w:rsid w:val="006F6AB9"/>
    <w:rsid w:val="006F6ADD"/>
    <w:rsid w:val="006F7643"/>
    <w:rsid w:val="006F7913"/>
    <w:rsid w:val="006F7947"/>
    <w:rsid w:val="007017F0"/>
    <w:rsid w:val="00702408"/>
    <w:rsid w:val="00702B3A"/>
    <w:rsid w:val="007036F2"/>
    <w:rsid w:val="00703BC4"/>
    <w:rsid w:val="00704B42"/>
    <w:rsid w:val="00704E82"/>
    <w:rsid w:val="007059B7"/>
    <w:rsid w:val="00705CEA"/>
    <w:rsid w:val="007063E9"/>
    <w:rsid w:val="00706680"/>
    <w:rsid w:val="00706BF6"/>
    <w:rsid w:val="00707033"/>
    <w:rsid w:val="00707F7B"/>
    <w:rsid w:val="0071228C"/>
    <w:rsid w:val="00713E81"/>
    <w:rsid w:val="007144C3"/>
    <w:rsid w:val="0071480D"/>
    <w:rsid w:val="007158AC"/>
    <w:rsid w:val="00715933"/>
    <w:rsid w:val="007167B5"/>
    <w:rsid w:val="00717663"/>
    <w:rsid w:val="007179F1"/>
    <w:rsid w:val="00717D83"/>
    <w:rsid w:val="00720106"/>
    <w:rsid w:val="00720129"/>
    <w:rsid w:val="00720144"/>
    <w:rsid w:val="007203D7"/>
    <w:rsid w:val="007203EA"/>
    <w:rsid w:val="00720684"/>
    <w:rsid w:val="00720814"/>
    <w:rsid w:val="00720BC0"/>
    <w:rsid w:val="0072132F"/>
    <w:rsid w:val="00721772"/>
    <w:rsid w:val="00721823"/>
    <w:rsid w:val="00721910"/>
    <w:rsid w:val="00722555"/>
    <w:rsid w:val="00723067"/>
    <w:rsid w:val="0072324C"/>
    <w:rsid w:val="00723565"/>
    <w:rsid w:val="00723EB2"/>
    <w:rsid w:val="00724407"/>
    <w:rsid w:val="00726916"/>
    <w:rsid w:val="00726E7F"/>
    <w:rsid w:val="0072742C"/>
    <w:rsid w:val="00727F29"/>
    <w:rsid w:val="00730FA9"/>
    <w:rsid w:val="007327D7"/>
    <w:rsid w:val="00732D2B"/>
    <w:rsid w:val="007333BD"/>
    <w:rsid w:val="0073343D"/>
    <w:rsid w:val="007334EF"/>
    <w:rsid w:val="00734711"/>
    <w:rsid w:val="0073559A"/>
    <w:rsid w:val="00735B2F"/>
    <w:rsid w:val="00735BDE"/>
    <w:rsid w:val="00735D5A"/>
    <w:rsid w:val="00735F01"/>
    <w:rsid w:val="00735FF0"/>
    <w:rsid w:val="0073621C"/>
    <w:rsid w:val="00736243"/>
    <w:rsid w:val="00737E57"/>
    <w:rsid w:val="00740F7E"/>
    <w:rsid w:val="00741CA7"/>
    <w:rsid w:val="0074257C"/>
    <w:rsid w:val="00742633"/>
    <w:rsid w:val="00742C72"/>
    <w:rsid w:val="00742EF5"/>
    <w:rsid w:val="00743B47"/>
    <w:rsid w:val="00743D06"/>
    <w:rsid w:val="0074491A"/>
    <w:rsid w:val="00744A0D"/>
    <w:rsid w:val="00744C50"/>
    <w:rsid w:val="007456B1"/>
    <w:rsid w:val="00745C8E"/>
    <w:rsid w:val="00745FA5"/>
    <w:rsid w:val="00747CD9"/>
    <w:rsid w:val="00747FC7"/>
    <w:rsid w:val="00750B05"/>
    <w:rsid w:val="00751925"/>
    <w:rsid w:val="00752132"/>
    <w:rsid w:val="00753607"/>
    <w:rsid w:val="007540E4"/>
    <w:rsid w:val="00756D59"/>
    <w:rsid w:val="00756DB5"/>
    <w:rsid w:val="00757111"/>
    <w:rsid w:val="00757982"/>
    <w:rsid w:val="00760242"/>
    <w:rsid w:val="00760C76"/>
    <w:rsid w:val="00760F65"/>
    <w:rsid w:val="00761169"/>
    <w:rsid w:val="007614F6"/>
    <w:rsid w:val="00761B54"/>
    <w:rsid w:val="00761B83"/>
    <w:rsid w:val="00761D52"/>
    <w:rsid w:val="00761E47"/>
    <w:rsid w:val="00762A26"/>
    <w:rsid w:val="00763612"/>
    <w:rsid w:val="00763798"/>
    <w:rsid w:val="00763CF5"/>
    <w:rsid w:val="00763DC3"/>
    <w:rsid w:val="007640E8"/>
    <w:rsid w:val="007647DD"/>
    <w:rsid w:val="00765C00"/>
    <w:rsid w:val="007661B0"/>
    <w:rsid w:val="0076664A"/>
    <w:rsid w:val="007678B1"/>
    <w:rsid w:val="007679EB"/>
    <w:rsid w:val="00771607"/>
    <w:rsid w:val="00771DE5"/>
    <w:rsid w:val="0077251E"/>
    <w:rsid w:val="007726BC"/>
    <w:rsid w:val="00772D5D"/>
    <w:rsid w:val="0077393B"/>
    <w:rsid w:val="00773F4B"/>
    <w:rsid w:val="007741D1"/>
    <w:rsid w:val="00774983"/>
    <w:rsid w:val="007750DC"/>
    <w:rsid w:val="007759B0"/>
    <w:rsid w:val="00776370"/>
    <w:rsid w:val="00776450"/>
    <w:rsid w:val="00776A26"/>
    <w:rsid w:val="00776B42"/>
    <w:rsid w:val="00777053"/>
    <w:rsid w:val="00777134"/>
    <w:rsid w:val="007804A9"/>
    <w:rsid w:val="007807BE"/>
    <w:rsid w:val="00780A92"/>
    <w:rsid w:val="007821C7"/>
    <w:rsid w:val="0078222E"/>
    <w:rsid w:val="0078330E"/>
    <w:rsid w:val="00783C48"/>
    <w:rsid w:val="00783F00"/>
    <w:rsid w:val="007840CA"/>
    <w:rsid w:val="00784162"/>
    <w:rsid w:val="007846AE"/>
    <w:rsid w:val="00784A07"/>
    <w:rsid w:val="00784F86"/>
    <w:rsid w:val="00785135"/>
    <w:rsid w:val="00785AAF"/>
    <w:rsid w:val="00785C13"/>
    <w:rsid w:val="00786EDE"/>
    <w:rsid w:val="007872A6"/>
    <w:rsid w:val="00787A86"/>
    <w:rsid w:val="00790249"/>
    <w:rsid w:val="00790941"/>
    <w:rsid w:val="00790B40"/>
    <w:rsid w:val="00790D3D"/>
    <w:rsid w:val="0079379F"/>
    <w:rsid w:val="00793956"/>
    <w:rsid w:val="00793B3A"/>
    <w:rsid w:val="00793FCD"/>
    <w:rsid w:val="007944CB"/>
    <w:rsid w:val="0079662D"/>
    <w:rsid w:val="007966F9"/>
    <w:rsid w:val="00796D20"/>
    <w:rsid w:val="0079732E"/>
    <w:rsid w:val="00797FB7"/>
    <w:rsid w:val="007A0081"/>
    <w:rsid w:val="007A10AA"/>
    <w:rsid w:val="007A1292"/>
    <w:rsid w:val="007A12A9"/>
    <w:rsid w:val="007A1976"/>
    <w:rsid w:val="007A1EC1"/>
    <w:rsid w:val="007A41DF"/>
    <w:rsid w:val="007A5013"/>
    <w:rsid w:val="007A675E"/>
    <w:rsid w:val="007A6971"/>
    <w:rsid w:val="007A6A17"/>
    <w:rsid w:val="007A77D5"/>
    <w:rsid w:val="007A7EFE"/>
    <w:rsid w:val="007B0458"/>
    <w:rsid w:val="007B16F4"/>
    <w:rsid w:val="007B2943"/>
    <w:rsid w:val="007B2AB0"/>
    <w:rsid w:val="007B3600"/>
    <w:rsid w:val="007B3AF3"/>
    <w:rsid w:val="007B433B"/>
    <w:rsid w:val="007B5D76"/>
    <w:rsid w:val="007B7267"/>
    <w:rsid w:val="007B799E"/>
    <w:rsid w:val="007C0721"/>
    <w:rsid w:val="007C11BD"/>
    <w:rsid w:val="007C161B"/>
    <w:rsid w:val="007C1EEB"/>
    <w:rsid w:val="007C2019"/>
    <w:rsid w:val="007C3378"/>
    <w:rsid w:val="007C338A"/>
    <w:rsid w:val="007C526F"/>
    <w:rsid w:val="007D0488"/>
    <w:rsid w:val="007D091F"/>
    <w:rsid w:val="007D10F1"/>
    <w:rsid w:val="007D11A0"/>
    <w:rsid w:val="007D20D7"/>
    <w:rsid w:val="007D2E49"/>
    <w:rsid w:val="007D3360"/>
    <w:rsid w:val="007D3D69"/>
    <w:rsid w:val="007D3F3A"/>
    <w:rsid w:val="007D46B9"/>
    <w:rsid w:val="007D4A74"/>
    <w:rsid w:val="007D4E8D"/>
    <w:rsid w:val="007D52CF"/>
    <w:rsid w:val="007D68C5"/>
    <w:rsid w:val="007D6FB8"/>
    <w:rsid w:val="007E2537"/>
    <w:rsid w:val="007E2A14"/>
    <w:rsid w:val="007E3C34"/>
    <w:rsid w:val="007E4AEC"/>
    <w:rsid w:val="007E5D93"/>
    <w:rsid w:val="007E5E74"/>
    <w:rsid w:val="007E6014"/>
    <w:rsid w:val="007E6815"/>
    <w:rsid w:val="007E7DF0"/>
    <w:rsid w:val="007E7DFD"/>
    <w:rsid w:val="007F0085"/>
    <w:rsid w:val="007F1C49"/>
    <w:rsid w:val="007F1D55"/>
    <w:rsid w:val="007F20BC"/>
    <w:rsid w:val="007F23DD"/>
    <w:rsid w:val="007F3279"/>
    <w:rsid w:val="007F3332"/>
    <w:rsid w:val="007F3509"/>
    <w:rsid w:val="007F3C6F"/>
    <w:rsid w:val="007F3D9B"/>
    <w:rsid w:val="007F4023"/>
    <w:rsid w:val="007F4762"/>
    <w:rsid w:val="007F4DEA"/>
    <w:rsid w:val="007F6949"/>
    <w:rsid w:val="007F73F0"/>
    <w:rsid w:val="007F7AEA"/>
    <w:rsid w:val="00800552"/>
    <w:rsid w:val="00800A3D"/>
    <w:rsid w:val="00801631"/>
    <w:rsid w:val="008017B5"/>
    <w:rsid w:val="00801DD1"/>
    <w:rsid w:val="00802355"/>
    <w:rsid w:val="00804BD0"/>
    <w:rsid w:val="0080555B"/>
    <w:rsid w:val="00805A2A"/>
    <w:rsid w:val="008062E1"/>
    <w:rsid w:val="00810627"/>
    <w:rsid w:val="00810825"/>
    <w:rsid w:val="0081162B"/>
    <w:rsid w:val="00812724"/>
    <w:rsid w:val="00813395"/>
    <w:rsid w:val="0081371A"/>
    <w:rsid w:val="00813BB8"/>
    <w:rsid w:val="0081426B"/>
    <w:rsid w:val="00814966"/>
    <w:rsid w:val="00814B0E"/>
    <w:rsid w:val="00814B8B"/>
    <w:rsid w:val="00815767"/>
    <w:rsid w:val="00815BBF"/>
    <w:rsid w:val="0081602F"/>
    <w:rsid w:val="00817A3B"/>
    <w:rsid w:val="0082185F"/>
    <w:rsid w:val="008224EB"/>
    <w:rsid w:val="008227D7"/>
    <w:rsid w:val="0082494C"/>
    <w:rsid w:val="008254A3"/>
    <w:rsid w:val="00826640"/>
    <w:rsid w:val="008267EB"/>
    <w:rsid w:val="00826AF8"/>
    <w:rsid w:val="00826EB3"/>
    <w:rsid w:val="008307D9"/>
    <w:rsid w:val="00830AE5"/>
    <w:rsid w:val="00832D72"/>
    <w:rsid w:val="008339F4"/>
    <w:rsid w:val="00833A67"/>
    <w:rsid w:val="00834E3C"/>
    <w:rsid w:val="008352B8"/>
    <w:rsid w:val="0083573B"/>
    <w:rsid w:val="00835F87"/>
    <w:rsid w:val="00836219"/>
    <w:rsid w:val="00836C1D"/>
    <w:rsid w:val="0083710E"/>
    <w:rsid w:val="008374F3"/>
    <w:rsid w:val="00837ADF"/>
    <w:rsid w:val="00840326"/>
    <w:rsid w:val="00840616"/>
    <w:rsid w:val="00840784"/>
    <w:rsid w:val="00840971"/>
    <w:rsid w:val="00840A82"/>
    <w:rsid w:val="00840B58"/>
    <w:rsid w:val="00840DD5"/>
    <w:rsid w:val="00841BE1"/>
    <w:rsid w:val="00842D10"/>
    <w:rsid w:val="0084335B"/>
    <w:rsid w:val="008433EC"/>
    <w:rsid w:val="00843BDE"/>
    <w:rsid w:val="00843C15"/>
    <w:rsid w:val="008443C7"/>
    <w:rsid w:val="0084486A"/>
    <w:rsid w:val="00844D1D"/>
    <w:rsid w:val="00844D52"/>
    <w:rsid w:val="00844E59"/>
    <w:rsid w:val="00844E61"/>
    <w:rsid w:val="00844F14"/>
    <w:rsid w:val="00845DC5"/>
    <w:rsid w:val="0084666D"/>
    <w:rsid w:val="00846735"/>
    <w:rsid w:val="008467F5"/>
    <w:rsid w:val="008471D2"/>
    <w:rsid w:val="00847762"/>
    <w:rsid w:val="00847B3B"/>
    <w:rsid w:val="008510B1"/>
    <w:rsid w:val="00851385"/>
    <w:rsid w:val="00851C92"/>
    <w:rsid w:val="00854124"/>
    <w:rsid w:val="00854298"/>
    <w:rsid w:val="0085462E"/>
    <w:rsid w:val="00854A3D"/>
    <w:rsid w:val="00855B70"/>
    <w:rsid w:val="00856C6C"/>
    <w:rsid w:val="00857091"/>
    <w:rsid w:val="008578FD"/>
    <w:rsid w:val="00857B91"/>
    <w:rsid w:val="00857C0E"/>
    <w:rsid w:val="00857E32"/>
    <w:rsid w:val="008602CA"/>
    <w:rsid w:val="00860443"/>
    <w:rsid w:val="00861A04"/>
    <w:rsid w:val="00861C79"/>
    <w:rsid w:val="00862535"/>
    <w:rsid w:val="00862B03"/>
    <w:rsid w:val="0086365D"/>
    <w:rsid w:val="008639E0"/>
    <w:rsid w:val="00863CC8"/>
    <w:rsid w:val="00863ED7"/>
    <w:rsid w:val="008648B3"/>
    <w:rsid w:val="00864E00"/>
    <w:rsid w:val="00865366"/>
    <w:rsid w:val="00865AFA"/>
    <w:rsid w:val="008664CB"/>
    <w:rsid w:val="0086652D"/>
    <w:rsid w:val="0086765F"/>
    <w:rsid w:val="00870220"/>
    <w:rsid w:val="00870270"/>
    <w:rsid w:val="00870832"/>
    <w:rsid w:val="008708A8"/>
    <w:rsid w:val="0087130B"/>
    <w:rsid w:val="00871DC0"/>
    <w:rsid w:val="008723D3"/>
    <w:rsid w:val="00872B1E"/>
    <w:rsid w:val="008739B7"/>
    <w:rsid w:val="00873D73"/>
    <w:rsid w:val="00873EC2"/>
    <w:rsid w:val="008754BA"/>
    <w:rsid w:val="00875B1A"/>
    <w:rsid w:val="008760A4"/>
    <w:rsid w:val="008762D8"/>
    <w:rsid w:val="00876473"/>
    <w:rsid w:val="00876628"/>
    <w:rsid w:val="00876E6B"/>
    <w:rsid w:val="00877B69"/>
    <w:rsid w:val="00877FB3"/>
    <w:rsid w:val="008802DF"/>
    <w:rsid w:val="00880F19"/>
    <w:rsid w:val="0088117E"/>
    <w:rsid w:val="0088151E"/>
    <w:rsid w:val="00882223"/>
    <w:rsid w:val="00883CC0"/>
    <w:rsid w:val="00884125"/>
    <w:rsid w:val="008841AC"/>
    <w:rsid w:val="008844D9"/>
    <w:rsid w:val="0088454C"/>
    <w:rsid w:val="0088564C"/>
    <w:rsid w:val="00885B8D"/>
    <w:rsid w:val="008864F2"/>
    <w:rsid w:val="00886B99"/>
    <w:rsid w:val="00886CE5"/>
    <w:rsid w:val="008870A5"/>
    <w:rsid w:val="008873FE"/>
    <w:rsid w:val="00890A0C"/>
    <w:rsid w:val="00890A16"/>
    <w:rsid w:val="00890DCF"/>
    <w:rsid w:val="00891246"/>
    <w:rsid w:val="00891E78"/>
    <w:rsid w:val="00892013"/>
    <w:rsid w:val="00892A62"/>
    <w:rsid w:val="00894CEE"/>
    <w:rsid w:val="00895531"/>
    <w:rsid w:val="008959E4"/>
    <w:rsid w:val="008963A2"/>
    <w:rsid w:val="00896DE2"/>
    <w:rsid w:val="00896DE8"/>
    <w:rsid w:val="008975BE"/>
    <w:rsid w:val="008A014D"/>
    <w:rsid w:val="008A1134"/>
    <w:rsid w:val="008A1E8F"/>
    <w:rsid w:val="008A29EF"/>
    <w:rsid w:val="008A32CF"/>
    <w:rsid w:val="008A33EB"/>
    <w:rsid w:val="008A378D"/>
    <w:rsid w:val="008A3F0B"/>
    <w:rsid w:val="008A40B0"/>
    <w:rsid w:val="008A4830"/>
    <w:rsid w:val="008A59F7"/>
    <w:rsid w:val="008A5A22"/>
    <w:rsid w:val="008A6111"/>
    <w:rsid w:val="008A686A"/>
    <w:rsid w:val="008A6B76"/>
    <w:rsid w:val="008A75BA"/>
    <w:rsid w:val="008B0511"/>
    <w:rsid w:val="008B0A3C"/>
    <w:rsid w:val="008B0FFB"/>
    <w:rsid w:val="008B29C7"/>
    <w:rsid w:val="008B2B92"/>
    <w:rsid w:val="008B2C19"/>
    <w:rsid w:val="008B36E6"/>
    <w:rsid w:val="008B3C91"/>
    <w:rsid w:val="008B5334"/>
    <w:rsid w:val="008B5853"/>
    <w:rsid w:val="008B77CE"/>
    <w:rsid w:val="008B7E5C"/>
    <w:rsid w:val="008C08FD"/>
    <w:rsid w:val="008C1D65"/>
    <w:rsid w:val="008C2852"/>
    <w:rsid w:val="008C3139"/>
    <w:rsid w:val="008C37E2"/>
    <w:rsid w:val="008C3DB0"/>
    <w:rsid w:val="008C4373"/>
    <w:rsid w:val="008C4CE1"/>
    <w:rsid w:val="008C6600"/>
    <w:rsid w:val="008C6959"/>
    <w:rsid w:val="008C7A24"/>
    <w:rsid w:val="008C7B36"/>
    <w:rsid w:val="008D0515"/>
    <w:rsid w:val="008D0679"/>
    <w:rsid w:val="008D11E9"/>
    <w:rsid w:val="008D2257"/>
    <w:rsid w:val="008D2C1E"/>
    <w:rsid w:val="008D389C"/>
    <w:rsid w:val="008D3E1C"/>
    <w:rsid w:val="008D4CEA"/>
    <w:rsid w:val="008D5133"/>
    <w:rsid w:val="008D5922"/>
    <w:rsid w:val="008D605B"/>
    <w:rsid w:val="008D60E2"/>
    <w:rsid w:val="008D6467"/>
    <w:rsid w:val="008D6839"/>
    <w:rsid w:val="008D6ACE"/>
    <w:rsid w:val="008D7244"/>
    <w:rsid w:val="008D765C"/>
    <w:rsid w:val="008D794E"/>
    <w:rsid w:val="008E0273"/>
    <w:rsid w:val="008E0363"/>
    <w:rsid w:val="008E0AC7"/>
    <w:rsid w:val="008E15C3"/>
    <w:rsid w:val="008E19B0"/>
    <w:rsid w:val="008E19B4"/>
    <w:rsid w:val="008E221F"/>
    <w:rsid w:val="008E2753"/>
    <w:rsid w:val="008E3F0F"/>
    <w:rsid w:val="008E4C62"/>
    <w:rsid w:val="008E5281"/>
    <w:rsid w:val="008E58A8"/>
    <w:rsid w:val="008E5CF8"/>
    <w:rsid w:val="008E69E7"/>
    <w:rsid w:val="008E6B94"/>
    <w:rsid w:val="008E6F7E"/>
    <w:rsid w:val="008E782E"/>
    <w:rsid w:val="008E78D4"/>
    <w:rsid w:val="008E7BF5"/>
    <w:rsid w:val="008F02BF"/>
    <w:rsid w:val="008F0D74"/>
    <w:rsid w:val="008F0D7B"/>
    <w:rsid w:val="008F1483"/>
    <w:rsid w:val="008F15FD"/>
    <w:rsid w:val="008F2820"/>
    <w:rsid w:val="008F2A6B"/>
    <w:rsid w:val="008F3341"/>
    <w:rsid w:val="008F3511"/>
    <w:rsid w:val="008F3C18"/>
    <w:rsid w:val="008F3F65"/>
    <w:rsid w:val="008F43CA"/>
    <w:rsid w:val="008F5E52"/>
    <w:rsid w:val="008F6433"/>
    <w:rsid w:val="008F6D39"/>
    <w:rsid w:val="008F77AD"/>
    <w:rsid w:val="009012DF"/>
    <w:rsid w:val="009018AA"/>
    <w:rsid w:val="00901D74"/>
    <w:rsid w:val="009035C2"/>
    <w:rsid w:val="0090378D"/>
    <w:rsid w:val="009037C4"/>
    <w:rsid w:val="009049B8"/>
    <w:rsid w:val="0090585E"/>
    <w:rsid w:val="00905A98"/>
    <w:rsid w:val="00906531"/>
    <w:rsid w:val="009076D4"/>
    <w:rsid w:val="00910734"/>
    <w:rsid w:val="0091079F"/>
    <w:rsid w:val="009108C5"/>
    <w:rsid w:val="00911499"/>
    <w:rsid w:val="00912236"/>
    <w:rsid w:val="009129E8"/>
    <w:rsid w:val="00912D7D"/>
    <w:rsid w:val="00913104"/>
    <w:rsid w:val="00913542"/>
    <w:rsid w:val="00913EA5"/>
    <w:rsid w:val="009145D3"/>
    <w:rsid w:val="009154EA"/>
    <w:rsid w:val="00915576"/>
    <w:rsid w:val="00915694"/>
    <w:rsid w:val="00915B81"/>
    <w:rsid w:val="009160CB"/>
    <w:rsid w:val="00916F78"/>
    <w:rsid w:val="00917709"/>
    <w:rsid w:val="009178E1"/>
    <w:rsid w:val="00917994"/>
    <w:rsid w:val="00917D6F"/>
    <w:rsid w:val="00920B77"/>
    <w:rsid w:val="00920D52"/>
    <w:rsid w:val="009210AA"/>
    <w:rsid w:val="00921E9A"/>
    <w:rsid w:val="00921F44"/>
    <w:rsid w:val="00922F5D"/>
    <w:rsid w:val="00923904"/>
    <w:rsid w:val="00923AC9"/>
    <w:rsid w:val="009244E5"/>
    <w:rsid w:val="00924CCC"/>
    <w:rsid w:val="00925572"/>
    <w:rsid w:val="00925C30"/>
    <w:rsid w:val="00926A18"/>
    <w:rsid w:val="00927276"/>
    <w:rsid w:val="00927AD2"/>
    <w:rsid w:val="00927B84"/>
    <w:rsid w:val="0093034C"/>
    <w:rsid w:val="009307BF"/>
    <w:rsid w:val="009309CE"/>
    <w:rsid w:val="009322AE"/>
    <w:rsid w:val="009326F8"/>
    <w:rsid w:val="009348F6"/>
    <w:rsid w:val="00934A13"/>
    <w:rsid w:val="00934AA7"/>
    <w:rsid w:val="00934F36"/>
    <w:rsid w:val="0093521B"/>
    <w:rsid w:val="009354FD"/>
    <w:rsid w:val="0093660C"/>
    <w:rsid w:val="00936D98"/>
    <w:rsid w:val="009371BB"/>
    <w:rsid w:val="00937B06"/>
    <w:rsid w:val="0094035A"/>
    <w:rsid w:val="0094043D"/>
    <w:rsid w:val="00940D56"/>
    <w:rsid w:val="00941074"/>
    <w:rsid w:val="009415CE"/>
    <w:rsid w:val="0094166B"/>
    <w:rsid w:val="00941A95"/>
    <w:rsid w:val="00942767"/>
    <w:rsid w:val="00942B72"/>
    <w:rsid w:val="00942ED8"/>
    <w:rsid w:val="00942F41"/>
    <w:rsid w:val="00943507"/>
    <w:rsid w:val="00943878"/>
    <w:rsid w:val="00944AF1"/>
    <w:rsid w:val="0094588C"/>
    <w:rsid w:val="00946655"/>
    <w:rsid w:val="0094676F"/>
    <w:rsid w:val="00946A64"/>
    <w:rsid w:val="00946B8F"/>
    <w:rsid w:val="0094713F"/>
    <w:rsid w:val="009475E6"/>
    <w:rsid w:val="00947F29"/>
    <w:rsid w:val="00951678"/>
    <w:rsid w:val="00951B91"/>
    <w:rsid w:val="0095284A"/>
    <w:rsid w:val="00952E34"/>
    <w:rsid w:val="00952F45"/>
    <w:rsid w:val="00953243"/>
    <w:rsid w:val="009533CA"/>
    <w:rsid w:val="00953756"/>
    <w:rsid w:val="0095397F"/>
    <w:rsid w:val="00953D1C"/>
    <w:rsid w:val="00954675"/>
    <w:rsid w:val="0095499F"/>
    <w:rsid w:val="0095711C"/>
    <w:rsid w:val="009575C1"/>
    <w:rsid w:val="00957F91"/>
    <w:rsid w:val="0096053B"/>
    <w:rsid w:val="00961994"/>
    <w:rsid w:val="00963254"/>
    <w:rsid w:val="009634E2"/>
    <w:rsid w:val="00963C3B"/>
    <w:rsid w:val="0096445B"/>
    <w:rsid w:val="009646CB"/>
    <w:rsid w:val="00965641"/>
    <w:rsid w:val="009656AB"/>
    <w:rsid w:val="00965AA4"/>
    <w:rsid w:val="009663BF"/>
    <w:rsid w:val="00966505"/>
    <w:rsid w:val="009667D6"/>
    <w:rsid w:val="009670B2"/>
    <w:rsid w:val="009672CC"/>
    <w:rsid w:val="009672DB"/>
    <w:rsid w:val="00967D4D"/>
    <w:rsid w:val="009712E7"/>
    <w:rsid w:val="00972E51"/>
    <w:rsid w:val="00972EE7"/>
    <w:rsid w:val="00973ED4"/>
    <w:rsid w:val="00973FD2"/>
    <w:rsid w:val="0097565B"/>
    <w:rsid w:val="00975E41"/>
    <w:rsid w:val="00976275"/>
    <w:rsid w:val="009765DB"/>
    <w:rsid w:val="00976C3E"/>
    <w:rsid w:val="00977E52"/>
    <w:rsid w:val="00980999"/>
    <w:rsid w:val="00980AF4"/>
    <w:rsid w:val="00980BA3"/>
    <w:rsid w:val="00981491"/>
    <w:rsid w:val="00981CF4"/>
    <w:rsid w:val="009820C3"/>
    <w:rsid w:val="00982DE4"/>
    <w:rsid w:val="00982E81"/>
    <w:rsid w:val="0098314C"/>
    <w:rsid w:val="00984BA9"/>
    <w:rsid w:val="00984FCF"/>
    <w:rsid w:val="00985AF5"/>
    <w:rsid w:val="0098643F"/>
    <w:rsid w:val="00986D6C"/>
    <w:rsid w:val="009872AB"/>
    <w:rsid w:val="00990841"/>
    <w:rsid w:val="00990D0D"/>
    <w:rsid w:val="00990F82"/>
    <w:rsid w:val="00991327"/>
    <w:rsid w:val="0099136E"/>
    <w:rsid w:val="00992BC4"/>
    <w:rsid w:val="0099309F"/>
    <w:rsid w:val="00993415"/>
    <w:rsid w:val="00993B0E"/>
    <w:rsid w:val="0099439A"/>
    <w:rsid w:val="00994B7E"/>
    <w:rsid w:val="00994E9C"/>
    <w:rsid w:val="00995DB7"/>
    <w:rsid w:val="009960A5"/>
    <w:rsid w:val="00997201"/>
    <w:rsid w:val="00997278"/>
    <w:rsid w:val="00997746"/>
    <w:rsid w:val="00997E36"/>
    <w:rsid w:val="009A02E1"/>
    <w:rsid w:val="009A033E"/>
    <w:rsid w:val="009A18C9"/>
    <w:rsid w:val="009A22E3"/>
    <w:rsid w:val="009A244C"/>
    <w:rsid w:val="009A2871"/>
    <w:rsid w:val="009A3184"/>
    <w:rsid w:val="009A356D"/>
    <w:rsid w:val="009A3B37"/>
    <w:rsid w:val="009A42A9"/>
    <w:rsid w:val="009A46F4"/>
    <w:rsid w:val="009A48F2"/>
    <w:rsid w:val="009A4968"/>
    <w:rsid w:val="009A4BFE"/>
    <w:rsid w:val="009A518C"/>
    <w:rsid w:val="009A54A5"/>
    <w:rsid w:val="009A5FC1"/>
    <w:rsid w:val="009A60FD"/>
    <w:rsid w:val="009A6EC7"/>
    <w:rsid w:val="009B074A"/>
    <w:rsid w:val="009B092F"/>
    <w:rsid w:val="009B27EE"/>
    <w:rsid w:val="009B2D90"/>
    <w:rsid w:val="009B359F"/>
    <w:rsid w:val="009B3B85"/>
    <w:rsid w:val="009B45F2"/>
    <w:rsid w:val="009B48A0"/>
    <w:rsid w:val="009B4AA5"/>
    <w:rsid w:val="009B5729"/>
    <w:rsid w:val="009B7542"/>
    <w:rsid w:val="009B7968"/>
    <w:rsid w:val="009C074A"/>
    <w:rsid w:val="009C13D3"/>
    <w:rsid w:val="009C187F"/>
    <w:rsid w:val="009C18D1"/>
    <w:rsid w:val="009C1C48"/>
    <w:rsid w:val="009C24A3"/>
    <w:rsid w:val="009C3C75"/>
    <w:rsid w:val="009C60D1"/>
    <w:rsid w:val="009C66DB"/>
    <w:rsid w:val="009C67F6"/>
    <w:rsid w:val="009C6ADC"/>
    <w:rsid w:val="009C6F8A"/>
    <w:rsid w:val="009D0D00"/>
    <w:rsid w:val="009D114A"/>
    <w:rsid w:val="009D1230"/>
    <w:rsid w:val="009D1C23"/>
    <w:rsid w:val="009D2106"/>
    <w:rsid w:val="009D2339"/>
    <w:rsid w:val="009D267F"/>
    <w:rsid w:val="009D2A7D"/>
    <w:rsid w:val="009D2ACA"/>
    <w:rsid w:val="009D2BC3"/>
    <w:rsid w:val="009D3380"/>
    <w:rsid w:val="009D45DB"/>
    <w:rsid w:val="009D4830"/>
    <w:rsid w:val="009D57BF"/>
    <w:rsid w:val="009D6A92"/>
    <w:rsid w:val="009D7541"/>
    <w:rsid w:val="009D7827"/>
    <w:rsid w:val="009D78DC"/>
    <w:rsid w:val="009D7DE4"/>
    <w:rsid w:val="009D7FB3"/>
    <w:rsid w:val="009E066D"/>
    <w:rsid w:val="009E0DF6"/>
    <w:rsid w:val="009E0F71"/>
    <w:rsid w:val="009E1B35"/>
    <w:rsid w:val="009E1BA4"/>
    <w:rsid w:val="009E1D37"/>
    <w:rsid w:val="009E2049"/>
    <w:rsid w:val="009E256D"/>
    <w:rsid w:val="009E3273"/>
    <w:rsid w:val="009E459D"/>
    <w:rsid w:val="009E495A"/>
    <w:rsid w:val="009E4AFA"/>
    <w:rsid w:val="009E52E8"/>
    <w:rsid w:val="009E5898"/>
    <w:rsid w:val="009E58C9"/>
    <w:rsid w:val="009E64C7"/>
    <w:rsid w:val="009E65B8"/>
    <w:rsid w:val="009E671C"/>
    <w:rsid w:val="009E6EAA"/>
    <w:rsid w:val="009E7912"/>
    <w:rsid w:val="009E7C00"/>
    <w:rsid w:val="009F0228"/>
    <w:rsid w:val="009F03E7"/>
    <w:rsid w:val="009F05CC"/>
    <w:rsid w:val="009F063B"/>
    <w:rsid w:val="009F0A61"/>
    <w:rsid w:val="009F0EA2"/>
    <w:rsid w:val="009F102C"/>
    <w:rsid w:val="009F26E4"/>
    <w:rsid w:val="009F2A47"/>
    <w:rsid w:val="009F3145"/>
    <w:rsid w:val="009F35E3"/>
    <w:rsid w:val="009F4F35"/>
    <w:rsid w:val="009F51A3"/>
    <w:rsid w:val="009F5344"/>
    <w:rsid w:val="009F778F"/>
    <w:rsid w:val="009F7DF4"/>
    <w:rsid w:val="009F7EF7"/>
    <w:rsid w:val="00A00250"/>
    <w:rsid w:val="00A004F7"/>
    <w:rsid w:val="00A00A21"/>
    <w:rsid w:val="00A016A2"/>
    <w:rsid w:val="00A0192E"/>
    <w:rsid w:val="00A01C4D"/>
    <w:rsid w:val="00A02050"/>
    <w:rsid w:val="00A02D42"/>
    <w:rsid w:val="00A032D9"/>
    <w:rsid w:val="00A03661"/>
    <w:rsid w:val="00A045E1"/>
    <w:rsid w:val="00A04C7B"/>
    <w:rsid w:val="00A04CBE"/>
    <w:rsid w:val="00A10080"/>
    <w:rsid w:val="00A10614"/>
    <w:rsid w:val="00A11110"/>
    <w:rsid w:val="00A11C59"/>
    <w:rsid w:val="00A11ECA"/>
    <w:rsid w:val="00A12F7A"/>
    <w:rsid w:val="00A132EF"/>
    <w:rsid w:val="00A135A3"/>
    <w:rsid w:val="00A13781"/>
    <w:rsid w:val="00A13821"/>
    <w:rsid w:val="00A14521"/>
    <w:rsid w:val="00A15034"/>
    <w:rsid w:val="00A1556E"/>
    <w:rsid w:val="00A1569E"/>
    <w:rsid w:val="00A15A4E"/>
    <w:rsid w:val="00A163CF"/>
    <w:rsid w:val="00A16B95"/>
    <w:rsid w:val="00A21117"/>
    <w:rsid w:val="00A22135"/>
    <w:rsid w:val="00A222C8"/>
    <w:rsid w:val="00A23052"/>
    <w:rsid w:val="00A2463E"/>
    <w:rsid w:val="00A24752"/>
    <w:rsid w:val="00A24C21"/>
    <w:rsid w:val="00A24E96"/>
    <w:rsid w:val="00A2557D"/>
    <w:rsid w:val="00A25A00"/>
    <w:rsid w:val="00A265D4"/>
    <w:rsid w:val="00A272FE"/>
    <w:rsid w:val="00A300D4"/>
    <w:rsid w:val="00A301D4"/>
    <w:rsid w:val="00A3042E"/>
    <w:rsid w:val="00A30B00"/>
    <w:rsid w:val="00A30EBB"/>
    <w:rsid w:val="00A311B2"/>
    <w:rsid w:val="00A3220F"/>
    <w:rsid w:val="00A3246E"/>
    <w:rsid w:val="00A32B1E"/>
    <w:rsid w:val="00A3340C"/>
    <w:rsid w:val="00A3359B"/>
    <w:rsid w:val="00A335B2"/>
    <w:rsid w:val="00A3392F"/>
    <w:rsid w:val="00A3398A"/>
    <w:rsid w:val="00A340F3"/>
    <w:rsid w:val="00A34975"/>
    <w:rsid w:val="00A34AC8"/>
    <w:rsid w:val="00A34E18"/>
    <w:rsid w:val="00A36485"/>
    <w:rsid w:val="00A36532"/>
    <w:rsid w:val="00A3670F"/>
    <w:rsid w:val="00A37AA9"/>
    <w:rsid w:val="00A37AB2"/>
    <w:rsid w:val="00A40165"/>
    <w:rsid w:val="00A40C17"/>
    <w:rsid w:val="00A411D9"/>
    <w:rsid w:val="00A41248"/>
    <w:rsid w:val="00A416DC"/>
    <w:rsid w:val="00A417A9"/>
    <w:rsid w:val="00A41B7C"/>
    <w:rsid w:val="00A42131"/>
    <w:rsid w:val="00A424F1"/>
    <w:rsid w:val="00A43229"/>
    <w:rsid w:val="00A4324A"/>
    <w:rsid w:val="00A434B4"/>
    <w:rsid w:val="00A43CC5"/>
    <w:rsid w:val="00A44337"/>
    <w:rsid w:val="00A454DF"/>
    <w:rsid w:val="00A45F63"/>
    <w:rsid w:val="00A4782E"/>
    <w:rsid w:val="00A507AD"/>
    <w:rsid w:val="00A50BF7"/>
    <w:rsid w:val="00A51394"/>
    <w:rsid w:val="00A521D9"/>
    <w:rsid w:val="00A52B3D"/>
    <w:rsid w:val="00A53CB4"/>
    <w:rsid w:val="00A540CD"/>
    <w:rsid w:val="00A541CF"/>
    <w:rsid w:val="00A55E8E"/>
    <w:rsid w:val="00A5654F"/>
    <w:rsid w:val="00A5696C"/>
    <w:rsid w:val="00A57262"/>
    <w:rsid w:val="00A57A56"/>
    <w:rsid w:val="00A60833"/>
    <w:rsid w:val="00A61B30"/>
    <w:rsid w:val="00A62368"/>
    <w:rsid w:val="00A6290F"/>
    <w:rsid w:val="00A63017"/>
    <w:rsid w:val="00A63031"/>
    <w:rsid w:val="00A63643"/>
    <w:rsid w:val="00A63AF6"/>
    <w:rsid w:val="00A64D4E"/>
    <w:rsid w:val="00A6504C"/>
    <w:rsid w:val="00A6533F"/>
    <w:rsid w:val="00A6612A"/>
    <w:rsid w:val="00A6785B"/>
    <w:rsid w:val="00A710DB"/>
    <w:rsid w:val="00A728EB"/>
    <w:rsid w:val="00A72A79"/>
    <w:rsid w:val="00A737AE"/>
    <w:rsid w:val="00A73FF3"/>
    <w:rsid w:val="00A740BE"/>
    <w:rsid w:val="00A75CD2"/>
    <w:rsid w:val="00A76555"/>
    <w:rsid w:val="00A76D12"/>
    <w:rsid w:val="00A775ED"/>
    <w:rsid w:val="00A800B1"/>
    <w:rsid w:val="00A801B6"/>
    <w:rsid w:val="00A8097E"/>
    <w:rsid w:val="00A8187D"/>
    <w:rsid w:val="00A82C10"/>
    <w:rsid w:val="00A83431"/>
    <w:rsid w:val="00A857C2"/>
    <w:rsid w:val="00A866E8"/>
    <w:rsid w:val="00A86883"/>
    <w:rsid w:val="00A86FD9"/>
    <w:rsid w:val="00A87617"/>
    <w:rsid w:val="00A87FEA"/>
    <w:rsid w:val="00A9007E"/>
    <w:rsid w:val="00A903E2"/>
    <w:rsid w:val="00A903F2"/>
    <w:rsid w:val="00A9059E"/>
    <w:rsid w:val="00A90C18"/>
    <w:rsid w:val="00A90CE7"/>
    <w:rsid w:val="00A90DCD"/>
    <w:rsid w:val="00A90F15"/>
    <w:rsid w:val="00A90F29"/>
    <w:rsid w:val="00A91102"/>
    <w:rsid w:val="00A91328"/>
    <w:rsid w:val="00A91A36"/>
    <w:rsid w:val="00A91A84"/>
    <w:rsid w:val="00A92343"/>
    <w:rsid w:val="00A92587"/>
    <w:rsid w:val="00A929E9"/>
    <w:rsid w:val="00A92BE3"/>
    <w:rsid w:val="00A92E36"/>
    <w:rsid w:val="00A935BA"/>
    <w:rsid w:val="00A93DDF"/>
    <w:rsid w:val="00A93F1A"/>
    <w:rsid w:val="00A94318"/>
    <w:rsid w:val="00A94A39"/>
    <w:rsid w:val="00A9661E"/>
    <w:rsid w:val="00A96B8B"/>
    <w:rsid w:val="00A97F00"/>
    <w:rsid w:val="00AA0089"/>
    <w:rsid w:val="00AA019D"/>
    <w:rsid w:val="00AA0847"/>
    <w:rsid w:val="00AA2BCE"/>
    <w:rsid w:val="00AA3939"/>
    <w:rsid w:val="00AA3E69"/>
    <w:rsid w:val="00AA41CB"/>
    <w:rsid w:val="00AA43A5"/>
    <w:rsid w:val="00AA4834"/>
    <w:rsid w:val="00AA4B53"/>
    <w:rsid w:val="00AA5213"/>
    <w:rsid w:val="00AA5597"/>
    <w:rsid w:val="00AA55BD"/>
    <w:rsid w:val="00AA56F9"/>
    <w:rsid w:val="00AA64E4"/>
    <w:rsid w:val="00AA6855"/>
    <w:rsid w:val="00AA6D73"/>
    <w:rsid w:val="00AA796F"/>
    <w:rsid w:val="00AB125D"/>
    <w:rsid w:val="00AB1728"/>
    <w:rsid w:val="00AB1BA1"/>
    <w:rsid w:val="00AB1C93"/>
    <w:rsid w:val="00AB1D9A"/>
    <w:rsid w:val="00AB258A"/>
    <w:rsid w:val="00AB2A6B"/>
    <w:rsid w:val="00AB2C97"/>
    <w:rsid w:val="00AB367C"/>
    <w:rsid w:val="00AB41E4"/>
    <w:rsid w:val="00AB4D68"/>
    <w:rsid w:val="00AB5E76"/>
    <w:rsid w:val="00AB7287"/>
    <w:rsid w:val="00AB749A"/>
    <w:rsid w:val="00AB7A30"/>
    <w:rsid w:val="00AC0229"/>
    <w:rsid w:val="00AC0E47"/>
    <w:rsid w:val="00AC14BE"/>
    <w:rsid w:val="00AC1E78"/>
    <w:rsid w:val="00AC1ED8"/>
    <w:rsid w:val="00AC2EA1"/>
    <w:rsid w:val="00AC3067"/>
    <w:rsid w:val="00AC39FD"/>
    <w:rsid w:val="00AC3C04"/>
    <w:rsid w:val="00AC55FB"/>
    <w:rsid w:val="00AC5CEA"/>
    <w:rsid w:val="00AD0344"/>
    <w:rsid w:val="00AD0D37"/>
    <w:rsid w:val="00AD0E5D"/>
    <w:rsid w:val="00AD19A2"/>
    <w:rsid w:val="00AD2527"/>
    <w:rsid w:val="00AD27A6"/>
    <w:rsid w:val="00AD2DAD"/>
    <w:rsid w:val="00AD2F51"/>
    <w:rsid w:val="00AD4528"/>
    <w:rsid w:val="00AD4652"/>
    <w:rsid w:val="00AD6518"/>
    <w:rsid w:val="00AD7179"/>
    <w:rsid w:val="00AD793E"/>
    <w:rsid w:val="00AD7E29"/>
    <w:rsid w:val="00AD7EA5"/>
    <w:rsid w:val="00AE00EA"/>
    <w:rsid w:val="00AE10B0"/>
    <w:rsid w:val="00AE1890"/>
    <w:rsid w:val="00AE1EE8"/>
    <w:rsid w:val="00AE219D"/>
    <w:rsid w:val="00AE2497"/>
    <w:rsid w:val="00AE4167"/>
    <w:rsid w:val="00AE42BE"/>
    <w:rsid w:val="00AE5C79"/>
    <w:rsid w:val="00AE5F88"/>
    <w:rsid w:val="00AE6076"/>
    <w:rsid w:val="00AE6435"/>
    <w:rsid w:val="00AE690F"/>
    <w:rsid w:val="00AE6E14"/>
    <w:rsid w:val="00AF00E1"/>
    <w:rsid w:val="00AF06D9"/>
    <w:rsid w:val="00AF0D4C"/>
    <w:rsid w:val="00AF120E"/>
    <w:rsid w:val="00AF147D"/>
    <w:rsid w:val="00AF18FC"/>
    <w:rsid w:val="00AF19AD"/>
    <w:rsid w:val="00AF2488"/>
    <w:rsid w:val="00AF24C2"/>
    <w:rsid w:val="00AF327C"/>
    <w:rsid w:val="00AF4869"/>
    <w:rsid w:val="00AF4BB0"/>
    <w:rsid w:val="00AF5F42"/>
    <w:rsid w:val="00AF6901"/>
    <w:rsid w:val="00AF7274"/>
    <w:rsid w:val="00AF796D"/>
    <w:rsid w:val="00B00F75"/>
    <w:rsid w:val="00B012EC"/>
    <w:rsid w:val="00B01F42"/>
    <w:rsid w:val="00B02DF2"/>
    <w:rsid w:val="00B032F0"/>
    <w:rsid w:val="00B03AA9"/>
    <w:rsid w:val="00B03D2C"/>
    <w:rsid w:val="00B04122"/>
    <w:rsid w:val="00B044E2"/>
    <w:rsid w:val="00B04F18"/>
    <w:rsid w:val="00B05BB4"/>
    <w:rsid w:val="00B06F06"/>
    <w:rsid w:val="00B100FE"/>
    <w:rsid w:val="00B10EA4"/>
    <w:rsid w:val="00B1188B"/>
    <w:rsid w:val="00B1253C"/>
    <w:rsid w:val="00B132A0"/>
    <w:rsid w:val="00B13604"/>
    <w:rsid w:val="00B138A5"/>
    <w:rsid w:val="00B14221"/>
    <w:rsid w:val="00B1524A"/>
    <w:rsid w:val="00B15FF2"/>
    <w:rsid w:val="00B160EB"/>
    <w:rsid w:val="00B16B0D"/>
    <w:rsid w:val="00B1704C"/>
    <w:rsid w:val="00B1725A"/>
    <w:rsid w:val="00B21B32"/>
    <w:rsid w:val="00B22094"/>
    <w:rsid w:val="00B22497"/>
    <w:rsid w:val="00B22965"/>
    <w:rsid w:val="00B22BC8"/>
    <w:rsid w:val="00B22C4F"/>
    <w:rsid w:val="00B231AD"/>
    <w:rsid w:val="00B23574"/>
    <w:rsid w:val="00B2369D"/>
    <w:rsid w:val="00B23F9B"/>
    <w:rsid w:val="00B25D16"/>
    <w:rsid w:val="00B2601D"/>
    <w:rsid w:val="00B26024"/>
    <w:rsid w:val="00B26233"/>
    <w:rsid w:val="00B26524"/>
    <w:rsid w:val="00B26B88"/>
    <w:rsid w:val="00B27564"/>
    <w:rsid w:val="00B27A22"/>
    <w:rsid w:val="00B27A87"/>
    <w:rsid w:val="00B30303"/>
    <w:rsid w:val="00B30AE3"/>
    <w:rsid w:val="00B3103F"/>
    <w:rsid w:val="00B31215"/>
    <w:rsid w:val="00B313DE"/>
    <w:rsid w:val="00B32E3B"/>
    <w:rsid w:val="00B330F4"/>
    <w:rsid w:val="00B34299"/>
    <w:rsid w:val="00B34675"/>
    <w:rsid w:val="00B34CA1"/>
    <w:rsid w:val="00B35812"/>
    <w:rsid w:val="00B36777"/>
    <w:rsid w:val="00B408BE"/>
    <w:rsid w:val="00B40DA4"/>
    <w:rsid w:val="00B41C8B"/>
    <w:rsid w:val="00B41EFE"/>
    <w:rsid w:val="00B42CA4"/>
    <w:rsid w:val="00B43614"/>
    <w:rsid w:val="00B44236"/>
    <w:rsid w:val="00B445E9"/>
    <w:rsid w:val="00B452E9"/>
    <w:rsid w:val="00B45A2E"/>
    <w:rsid w:val="00B463C6"/>
    <w:rsid w:val="00B46641"/>
    <w:rsid w:val="00B46E67"/>
    <w:rsid w:val="00B47D78"/>
    <w:rsid w:val="00B50AA7"/>
    <w:rsid w:val="00B51799"/>
    <w:rsid w:val="00B5276A"/>
    <w:rsid w:val="00B52A53"/>
    <w:rsid w:val="00B52D00"/>
    <w:rsid w:val="00B53189"/>
    <w:rsid w:val="00B53DB3"/>
    <w:rsid w:val="00B53EA0"/>
    <w:rsid w:val="00B54565"/>
    <w:rsid w:val="00B54948"/>
    <w:rsid w:val="00B54EEA"/>
    <w:rsid w:val="00B551CE"/>
    <w:rsid w:val="00B552F9"/>
    <w:rsid w:val="00B5532D"/>
    <w:rsid w:val="00B55F47"/>
    <w:rsid w:val="00B56836"/>
    <w:rsid w:val="00B56A42"/>
    <w:rsid w:val="00B578D7"/>
    <w:rsid w:val="00B60065"/>
    <w:rsid w:val="00B6036D"/>
    <w:rsid w:val="00B6044D"/>
    <w:rsid w:val="00B60DB3"/>
    <w:rsid w:val="00B61498"/>
    <w:rsid w:val="00B615D5"/>
    <w:rsid w:val="00B63028"/>
    <w:rsid w:val="00B635C4"/>
    <w:rsid w:val="00B63F6F"/>
    <w:rsid w:val="00B640B3"/>
    <w:rsid w:val="00B64F52"/>
    <w:rsid w:val="00B6501E"/>
    <w:rsid w:val="00B651D3"/>
    <w:rsid w:val="00B65ED4"/>
    <w:rsid w:val="00B6768E"/>
    <w:rsid w:val="00B6770C"/>
    <w:rsid w:val="00B67A93"/>
    <w:rsid w:val="00B70FDC"/>
    <w:rsid w:val="00B7364D"/>
    <w:rsid w:val="00B737B0"/>
    <w:rsid w:val="00B7444F"/>
    <w:rsid w:val="00B74864"/>
    <w:rsid w:val="00B748B2"/>
    <w:rsid w:val="00B75062"/>
    <w:rsid w:val="00B7513D"/>
    <w:rsid w:val="00B75475"/>
    <w:rsid w:val="00B755A9"/>
    <w:rsid w:val="00B75A02"/>
    <w:rsid w:val="00B771E6"/>
    <w:rsid w:val="00B77939"/>
    <w:rsid w:val="00B80135"/>
    <w:rsid w:val="00B807F1"/>
    <w:rsid w:val="00B8194F"/>
    <w:rsid w:val="00B82892"/>
    <w:rsid w:val="00B8289F"/>
    <w:rsid w:val="00B83C76"/>
    <w:rsid w:val="00B84A08"/>
    <w:rsid w:val="00B84C52"/>
    <w:rsid w:val="00B854FF"/>
    <w:rsid w:val="00B85650"/>
    <w:rsid w:val="00B859E1"/>
    <w:rsid w:val="00B85C82"/>
    <w:rsid w:val="00B86A88"/>
    <w:rsid w:val="00B86F74"/>
    <w:rsid w:val="00B8706D"/>
    <w:rsid w:val="00B8707F"/>
    <w:rsid w:val="00B874F8"/>
    <w:rsid w:val="00B910E8"/>
    <w:rsid w:val="00B91118"/>
    <w:rsid w:val="00B91649"/>
    <w:rsid w:val="00B92493"/>
    <w:rsid w:val="00B92540"/>
    <w:rsid w:val="00B92E6A"/>
    <w:rsid w:val="00B9305A"/>
    <w:rsid w:val="00B9372B"/>
    <w:rsid w:val="00B93EC9"/>
    <w:rsid w:val="00B948AC"/>
    <w:rsid w:val="00B953AA"/>
    <w:rsid w:val="00B961C0"/>
    <w:rsid w:val="00B97A43"/>
    <w:rsid w:val="00BA0162"/>
    <w:rsid w:val="00BA0313"/>
    <w:rsid w:val="00BA07AE"/>
    <w:rsid w:val="00BA094C"/>
    <w:rsid w:val="00BA0DC6"/>
    <w:rsid w:val="00BA0F14"/>
    <w:rsid w:val="00BA1468"/>
    <w:rsid w:val="00BA3D9E"/>
    <w:rsid w:val="00BA443D"/>
    <w:rsid w:val="00BA4B37"/>
    <w:rsid w:val="00BA4CA3"/>
    <w:rsid w:val="00BA4DDA"/>
    <w:rsid w:val="00BA54E7"/>
    <w:rsid w:val="00BA7331"/>
    <w:rsid w:val="00BB1866"/>
    <w:rsid w:val="00BB18CA"/>
    <w:rsid w:val="00BB2031"/>
    <w:rsid w:val="00BB32CA"/>
    <w:rsid w:val="00BB3F17"/>
    <w:rsid w:val="00BB4C82"/>
    <w:rsid w:val="00BB4E50"/>
    <w:rsid w:val="00BB54B9"/>
    <w:rsid w:val="00BB567C"/>
    <w:rsid w:val="00BB5978"/>
    <w:rsid w:val="00BB5B54"/>
    <w:rsid w:val="00BB5BD4"/>
    <w:rsid w:val="00BB689C"/>
    <w:rsid w:val="00BC03C2"/>
    <w:rsid w:val="00BC172A"/>
    <w:rsid w:val="00BC1F7F"/>
    <w:rsid w:val="00BC2485"/>
    <w:rsid w:val="00BC2D38"/>
    <w:rsid w:val="00BC2F6D"/>
    <w:rsid w:val="00BC3768"/>
    <w:rsid w:val="00BC3D26"/>
    <w:rsid w:val="00BC4400"/>
    <w:rsid w:val="00BC5E60"/>
    <w:rsid w:val="00BC6839"/>
    <w:rsid w:val="00BC6ABC"/>
    <w:rsid w:val="00BC6C26"/>
    <w:rsid w:val="00BC7860"/>
    <w:rsid w:val="00BC7D31"/>
    <w:rsid w:val="00BD00CC"/>
    <w:rsid w:val="00BD0AFE"/>
    <w:rsid w:val="00BD0F28"/>
    <w:rsid w:val="00BD17BC"/>
    <w:rsid w:val="00BD213D"/>
    <w:rsid w:val="00BD3248"/>
    <w:rsid w:val="00BD33D8"/>
    <w:rsid w:val="00BD3E26"/>
    <w:rsid w:val="00BD4ED2"/>
    <w:rsid w:val="00BD6818"/>
    <w:rsid w:val="00BD7C2A"/>
    <w:rsid w:val="00BE03FB"/>
    <w:rsid w:val="00BE110B"/>
    <w:rsid w:val="00BE13EF"/>
    <w:rsid w:val="00BE1EB1"/>
    <w:rsid w:val="00BE28E1"/>
    <w:rsid w:val="00BE2AD5"/>
    <w:rsid w:val="00BE2B88"/>
    <w:rsid w:val="00BE5CE3"/>
    <w:rsid w:val="00BE6569"/>
    <w:rsid w:val="00BE7030"/>
    <w:rsid w:val="00BE7447"/>
    <w:rsid w:val="00BE7DC2"/>
    <w:rsid w:val="00BF0771"/>
    <w:rsid w:val="00BF07A5"/>
    <w:rsid w:val="00BF0A7D"/>
    <w:rsid w:val="00BF1E0D"/>
    <w:rsid w:val="00BF234D"/>
    <w:rsid w:val="00BF24A9"/>
    <w:rsid w:val="00BF27C0"/>
    <w:rsid w:val="00BF2E5F"/>
    <w:rsid w:val="00BF35F9"/>
    <w:rsid w:val="00BF3BF2"/>
    <w:rsid w:val="00BF425F"/>
    <w:rsid w:val="00BF42BA"/>
    <w:rsid w:val="00BF4547"/>
    <w:rsid w:val="00BF48CC"/>
    <w:rsid w:val="00BF52E3"/>
    <w:rsid w:val="00BF5367"/>
    <w:rsid w:val="00BF72CD"/>
    <w:rsid w:val="00C010E1"/>
    <w:rsid w:val="00C012AB"/>
    <w:rsid w:val="00C01DBB"/>
    <w:rsid w:val="00C01ED0"/>
    <w:rsid w:val="00C02F85"/>
    <w:rsid w:val="00C031EF"/>
    <w:rsid w:val="00C03411"/>
    <w:rsid w:val="00C034E9"/>
    <w:rsid w:val="00C04735"/>
    <w:rsid w:val="00C04A2C"/>
    <w:rsid w:val="00C04F81"/>
    <w:rsid w:val="00C05742"/>
    <w:rsid w:val="00C065B4"/>
    <w:rsid w:val="00C07163"/>
    <w:rsid w:val="00C07AB6"/>
    <w:rsid w:val="00C07E09"/>
    <w:rsid w:val="00C1000E"/>
    <w:rsid w:val="00C1034D"/>
    <w:rsid w:val="00C10AB4"/>
    <w:rsid w:val="00C11422"/>
    <w:rsid w:val="00C11A80"/>
    <w:rsid w:val="00C121A3"/>
    <w:rsid w:val="00C12B1B"/>
    <w:rsid w:val="00C12E4A"/>
    <w:rsid w:val="00C1349D"/>
    <w:rsid w:val="00C135EF"/>
    <w:rsid w:val="00C13A23"/>
    <w:rsid w:val="00C13D7C"/>
    <w:rsid w:val="00C1405A"/>
    <w:rsid w:val="00C15F5F"/>
    <w:rsid w:val="00C16301"/>
    <w:rsid w:val="00C16D4D"/>
    <w:rsid w:val="00C173C8"/>
    <w:rsid w:val="00C17559"/>
    <w:rsid w:val="00C17EE9"/>
    <w:rsid w:val="00C20EDB"/>
    <w:rsid w:val="00C2131D"/>
    <w:rsid w:val="00C2152A"/>
    <w:rsid w:val="00C21E3C"/>
    <w:rsid w:val="00C21F07"/>
    <w:rsid w:val="00C22484"/>
    <w:rsid w:val="00C22D65"/>
    <w:rsid w:val="00C23A91"/>
    <w:rsid w:val="00C23FCD"/>
    <w:rsid w:val="00C24115"/>
    <w:rsid w:val="00C248AD"/>
    <w:rsid w:val="00C257AB"/>
    <w:rsid w:val="00C26082"/>
    <w:rsid w:val="00C26CDE"/>
    <w:rsid w:val="00C2707E"/>
    <w:rsid w:val="00C271E8"/>
    <w:rsid w:val="00C27C30"/>
    <w:rsid w:val="00C301DC"/>
    <w:rsid w:val="00C31196"/>
    <w:rsid w:val="00C311CE"/>
    <w:rsid w:val="00C31324"/>
    <w:rsid w:val="00C3265C"/>
    <w:rsid w:val="00C3280F"/>
    <w:rsid w:val="00C330BA"/>
    <w:rsid w:val="00C33B77"/>
    <w:rsid w:val="00C340D4"/>
    <w:rsid w:val="00C341E7"/>
    <w:rsid w:val="00C3490C"/>
    <w:rsid w:val="00C35C23"/>
    <w:rsid w:val="00C36453"/>
    <w:rsid w:val="00C36AD0"/>
    <w:rsid w:val="00C36E51"/>
    <w:rsid w:val="00C4002B"/>
    <w:rsid w:val="00C400A6"/>
    <w:rsid w:val="00C40BE1"/>
    <w:rsid w:val="00C42684"/>
    <w:rsid w:val="00C43703"/>
    <w:rsid w:val="00C43D4E"/>
    <w:rsid w:val="00C4457F"/>
    <w:rsid w:val="00C44AE2"/>
    <w:rsid w:val="00C45385"/>
    <w:rsid w:val="00C46941"/>
    <w:rsid w:val="00C47569"/>
    <w:rsid w:val="00C47EB3"/>
    <w:rsid w:val="00C50344"/>
    <w:rsid w:val="00C51249"/>
    <w:rsid w:val="00C53A0C"/>
    <w:rsid w:val="00C56294"/>
    <w:rsid w:val="00C57DD1"/>
    <w:rsid w:val="00C602FA"/>
    <w:rsid w:val="00C60B38"/>
    <w:rsid w:val="00C61CB8"/>
    <w:rsid w:val="00C622D1"/>
    <w:rsid w:val="00C626D9"/>
    <w:rsid w:val="00C62936"/>
    <w:rsid w:val="00C62997"/>
    <w:rsid w:val="00C642C8"/>
    <w:rsid w:val="00C659ED"/>
    <w:rsid w:val="00C66B53"/>
    <w:rsid w:val="00C67401"/>
    <w:rsid w:val="00C675B8"/>
    <w:rsid w:val="00C704B7"/>
    <w:rsid w:val="00C7072C"/>
    <w:rsid w:val="00C72095"/>
    <w:rsid w:val="00C72691"/>
    <w:rsid w:val="00C73013"/>
    <w:rsid w:val="00C746C5"/>
    <w:rsid w:val="00C749F1"/>
    <w:rsid w:val="00C765F2"/>
    <w:rsid w:val="00C76EA0"/>
    <w:rsid w:val="00C777BC"/>
    <w:rsid w:val="00C77C43"/>
    <w:rsid w:val="00C81CA4"/>
    <w:rsid w:val="00C8211F"/>
    <w:rsid w:val="00C82CC5"/>
    <w:rsid w:val="00C83E7C"/>
    <w:rsid w:val="00C841E8"/>
    <w:rsid w:val="00C8479F"/>
    <w:rsid w:val="00C85E18"/>
    <w:rsid w:val="00C86437"/>
    <w:rsid w:val="00C87BFD"/>
    <w:rsid w:val="00C87F43"/>
    <w:rsid w:val="00C9133F"/>
    <w:rsid w:val="00C9140E"/>
    <w:rsid w:val="00C915DC"/>
    <w:rsid w:val="00C9168A"/>
    <w:rsid w:val="00C91B87"/>
    <w:rsid w:val="00C91BB9"/>
    <w:rsid w:val="00C91D4C"/>
    <w:rsid w:val="00C9250F"/>
    <w:rsid w:val="00C9288D"/>
    <w:rsid w:val="00C93B55"/>
    <w:rsid w:val="00C94461"/>
    <w:rsid w:val="00C94B6B"/>
    <w:rsid w:val="00C9555E"/>
    <w:rsid w:val="00C9609C"/>
    <w:rsid w:val="00C960F8"/>
    <w:rsid w:val="00C96343"/>
    <w:rsid w:val="00C9650F"/>
    <w:rsid w:val="00CA193B"/>
    <w:rsid w:val="00CA1DE4"/>
    <w:rsid w:val="00CA27DA"/>
    <w:rsid w:val="00CA2A13"/>
    <w:rsid w:val="00CA3AA4"/>
    <w:rsid w:val="00CA4F70"/>
    <w:rsid w:val="00CA50CC"/>
    <w:rsid w:val="00CA52AD"/>
    <w:rsid w:val="00CA5398"/>
    <w:rsid w:val="00CA5681"/>
    <w:rsid w:val="00CA5BA1"/>
    <w:rsid w:val="00CA5CC9"/>
    <w:rsid w:val="00CA60F0"/>
    <w:rsid w:val="00CA649B"/>
    <w:rsid w:val="00CA697B"/>
    <w:rsid w:val="00CA6C4F"/>
    <w:rsid w:val="00CA7269"/>
    <w:rsid w:val="00CA7403"/>
    <w:rsid w:val="00CA74DF"/>
    <w:rsid w:val="00CA74E8"/>
    <w:rsid w:val="00CB073F"/>
    <w:rsid w:val="00CB0CAA"/>
    <w:rsid w:val="00CB1000"/>
    <w:rsid w:val="00CB2654"/>
    <w:rsid w:val="00CB27ED"/>
    <w:rsid w:val="00CB2AA9"/>
    <w:rsid w:val="00CB2DE7"/>
    <w:rsid w:val="00CB32C5"/>
    <w:rsid w:val="00CB33FB"/>
    <w:rsid w:val="00CB3F73"/>
    <w:rsid w:val="00CB4AF1"/>
    <w:rsid w:val="00CB4B6A"/>
    <w:rsid w:val="00CB530A"/>
    <w:rsid w:val="00CB5A81"/>
    <w:rsid w:val="00CB5B42"/>
    <w:rsid w:val="00CB6398"/>
    <w:rsid w:val="00CB6DA3"/>
    <w:rsid w:val="00CB6E32"/>
    <w:rsid w:val="00CB758B"/>
    <w:rsid w:val="00CB75A2"/>
    <w:rsid w:val="00CB77B4"/>
    <w:rsid w:val="00CB797D"/>
    <w:rsid w:val="00CB7F01"/>
    <w:rsid w:val="00CB7F6A"/>
    <w:rsid w:val="00CC2305"/>
    <w:rsid w:val="00CC2C8A"/>
    <w:rsid w:val="00CC414B"/>
    <w:rsid w:val="00CC507A"/>
    <w:rsid w:val="00CC5232"/>
    <w:rsid w:val="00CC5706"/>
    <w:rsid w:val="00CC5AD4"/>
    <w:rsid w:val="00CC67FC"/>
    <w:rsid w:val="00CC6AB3"/>
    <w:rsid w:val="00CC7102"/>
    <w:rsid w:val="00CC77EC"/>
    <w:rsid w:val="00CD0642"/>
    <w:rsid w:val="00CD092B"/>
    <w:rsid w:val="00CD0DCD"/>
    <w:rsid w:val="00CD13AE"/>
    <w:rsid w:val="00CD2900"/>
    <w:rsid w:val="00CD2B11"/>
    <w:rsid w:val="00CD2E8C"/>
    <w:rsid w:val="00CD378E"/>
    <w:rsid w:val="00CD4BF1"/>
    <w:rsid w:val="00CD52F4"/>
    <w:rsid w:val="00CD5397"/>
    <w:rsid w:val="00CD5455"/>
    <w:rsid w:val="00CD60E1"/>
    <w:rsid w:val="00CD6907"/>
    <w:rsid w:val="00CD7729"/>
    <w:rsid w:val="00CD7846"/>
    <w:rsid w:val="00CD7B05"/>
    <w:rsid w:val="00CD7F64"/>
    <w:rsid w:val="00CE132D"/>
    <w:rsid w:val="00CE1A36"/>
    <w:rsid w:val="00CE1E1B"/>
    <w:rsid w:val="00CE2023"/>
    <w:rsid w:val="00CE246D"/>
    <w:rsid w:val="00CE255D"/>
    <w:rsid w:val="00CE264A"/>
    <w:rsid w:val="00CE29FD"/>
    <w:rsid w:val="00CE2CF0"/>
    <w:rsid w:val="00CE4406"/>
    <w:rsid w:val="00CE5209"/>
    <w:rsid w:val="00CE527D"/>
    <w:rsid w:val="00CE6162"/>
    <w:rsid w:val="00CE753B"/>
    <w:rsid w:val="00CE759B"/>
    <w:rsid w:val="00CE7BBB"/>
    <w:rsid w:val="00CF00DF"/>
    <w:rsid w:val="00CF20BF"/>
    <w:rsid w:val="00CF2742"/>
    <w:rsid w:val="00CF27B2"/>
    <w:rsid w:val="00CF3210"/>
    <w:rsid w:val="00CF388C"/>
    <w:rsid w:val="00CF389D"/>
    <w:rsid w:val="00CF3BCD"/>
    <w:rsid w:val="00CF453B"/>
    <w:rsid w:val="00CF59D4"/>
    <w:rsid w:val="00CF5FCC"/>
    <w:rsid w:val="00CF6F93"/>
    <w:rsid w:val="00CF732C"/>
    <w:rsid w:val="00CF7603"/>
    <w:rsid w:val="00D00BE7"/>
    <w:rsid w:val="00D016B3"/>
    <w:rsid w:val="00D01B77"/>
    <w:rsid w:val="00D02555"/>
    <w:rsid w:val="00D02A79"/>
    <w:rsid w:val="00D046E4"/>
    <w:rsid w:val="00D04ED3"/>
    <w:rsid w:val="00D0529D"/>
    <w:rsid w:val="00D0593C"/>
    <w:rsid w:val="00D05E0D"/>
    <w:rsid w:val="00D05F11"/>
    <w:rsid w:val="00D060B8"/>
    <w:rsid w:val="00D06561"/>
    <w:rsid w:val="00D06C47"/>
    <w:rsid w:val="00D06CC1"/>
    <w:rsid w:val="00D0709B"/>
    <w:rsid w:val="00D07CA7"/>
    <w:rsid w:val="00D107B9"/>
    <w:rsid w:val="00D10EB7"/>
    <w:rsid w:val="00D11376"/>
    <w:rsid w:val="00D115CC"/>
    <w:rsid w:val="00D12E73"/>
    <w:rsid w:val="00D13139"/>
    <w:rsid w:val="00D14099"/>
    <w:rsid w:val="00D14212"/>
    <w:rsid w:val="00D1429B"/>
    <w:rsid w:val="00D14FD4"/>
    <w:rsid w:val="00D1514F"/>
    <w:rsid w:val="00D156BD"/>
    <w:rsid w:val="00D15BDA"/>
    <w:rsid w:val="00D1685F"/>
    <w:rsid w:val="00D17FC4"/>
    <w:rsid w:val="00D20C72"/>
    <w:rsid w:val="00D20E96"/>
    <w:rsid w:val="00D2122F"/>
    <w:rsid w:val="00D213A1"/>
    <w:rsid w:val="00D2161F"/>
    <w:rsid w:val="00D21FC1"/>
    <w:rsid w:val="00D223C7"/>
    <w:rsid w:val="00D22AD8"/>
    <w:rsid w:val="00D22B41"/>
    <w:rsid w:val="00D22BF2"/>
    <w:rsid w:val="00D22DFA"/>
    <w:rsid w:val="00D233B0"/>
    <w:rsid w:val="00D2354A"/>
    <w:rsid w:val="00D235CA"/>
    <w:rsid w:val="00D23743"/>
    <w:rsid w:val="00D239ED"/>
    <w:rsid w:val="00D23CB9"/>
    <w:rsid w:val="00D2443B"/>
    <w:rsid w:val="00D24A29"/>
    <w:rsid w:val="00D24C4A"/>
    <w:rsid w:val="00D26643"/>
    <w:rsid w:val="00D267A9"/>
    <w:rsid w:val="00D26DCC"/>
    <w:rsid w:val="00D27CFA"/>
    <w:rsid w:val="00D3075C"/>
    <w:rsid w:val="00D30B90"/>
    <w:rsid w:val="00D30F91"/>
    <w:rsid w:val="00D3184D"/>
    <w:rsid w:val="00D31AB1"/>
    <w:rsid w:val="00D31FB9"/>
    <w:rsid w:val="00D32079"/>
    <w:rsid w:val="00D32995"/>
    <w:rsid w:val="00D3463E"/>
    <w:rsid w:val="00D3470E"/>
    <w:rsid w:val="00D3476B"/>
    <w:rsid w:val="00D34BB1"/>
    <w:rsid w:val="00D36CC1"/>
    <w:rsid w:val="00D371F1"/>
    <w:rsid w:val="00D37F9C"/>
    <w:rsid w:val="00D404A9"/>
    <w:rsid w:val="00D4063F"/>
    <w:rsid w:val="00D414AC"/>
    <w:rsid w:val="00D4159F"/>
    <w:rsid w:val="00D41CB6"/>
    <w:rsid w:val="00D427CA"/>
    <w:rsid w:val="00D428AD"/>
    <w:rsid w:val="00D43053"/>
    <w:rsid w:val="00D43A31"/>
    <w:rsid w:val="00D43AFB"/>
    <w:rsid w:val="00D43B41"/>
    <w:rsid w:val="00D43BE8"/>
    <w:rsid w:val="00D43E24"/>
    <w:rsid w:val="00D442E1"/>
    <w:rsid w:val="00D44FDC"/>
    <w:rsid w:val="00D463A4"/>
    <w:rsid w:val="00D46545"/>
    <w:rsid w:val="00D46913"/>
    <w:rsid w:val="00D51F91"/>
    <w:rsid w:val="00D52138"/>
    <w:rsid w:val="00D523DA"/>
    <w:rsid w:val="00D52EE2"/>
    <w:rsid w:val="00D53A94"/>
    <w:rsid w:val="00D54A3A"/>
    <w:rsid w:val="00D54D6D"/>
    <w:rsid w:val="00D559EF"/>
    <w:rsid w:val="00D5663C"/>
    <w:rsid w:val="00D56F11"/>
    <w:rsid w:val="00D5708B"/>
    <w:rsid w:val="00D618EA"/>
    <w:rsid w:val="00D61B69"/>
    <w:rsid w:val="00D61C62"/>
    <w:rsid w:val="00D622ED"/>
    <w:rsid w:val="00D624E7"/>
    <w:rsid w:val="00D62513"/>
    <w:rsid w:val="00D62555"/>
    <w:rsid w:val="00D625B7"/>
    <w:rsid w:val="00D63677"/>
    <w:rsid w:val="00D638D6"/>
    <w:rsid w:val="00D63E65"/>
    <w:rsid w:val="00D6401A"/>
    <w:rsid w:val="00D64BAC"/>
    <w:rsid w:val="00D64F25"/>
    <w:rsid w:val="00D6596E"/>
    <w:rsid w:val="00D66E5C"/>
    <w:rsid w:val="00D67288"/>
    <w:rsid w:val="00D67B8F"/>
    <w:rsid w:val="00D700AC"/>
    <w:rsid w:val="00D71086"/>
    <w:rsid w:val="00D72328"/>
    <w:rsid w:val="00D72E70"/>
    <w:rsid w:val="00D73F24"/>
    <w:rsid w:val="00D7401F"/>
    <w:rsid w:val="00D74039"/>
    <w:rsid w:val="00D74125"/>
    <w:rsid w:val="00D74161"/>
    <w:rsid w:val="00D748FC"/>
    <w:rsid w:val="00D74AB6"/>
    <w:rsid w:val="00D74B9A"/>
    <w:rsid w:val="00D74C80"/>
    <w:rsid w:val="00D75AA7"/>
    <w:rsid w:val="00D75BE8"/>
    <w:rsid w:val="00D77886"/>
    <w:rsid w:val="00D803E5"/>
    <w:rsid w:val="00D807ED"/>
    <w:rsid w:val="00D80BA3"/>
    <w:rsid w:val="00D80F85"/>
    <w:rsid w:val="00D815E6"/>
    <w:rsid w:val="00D81C05"/>
    <w:rsid w:val="00D81D47"/>
    <w:rsid w:val="00D81F26"/>
    <w:rsid w:val="00D82025"/>
    <w:rsid w:val="00D82DE3"/>
    <w:rsid w:val="00D835E9"/>
    <w:rsid w:val="00D83E51"/>
    <w:rsid w:val="00D84300"/>
    <w:rsid w:val="00D84BB0"/>
    <w:rsid w:val="00D84C88"/>
    <w:rsid w:val="00D84DAA"/>
    <w:rsid w:val="00D8590D"/>
    <w:rsid w:val="00D85C04"/>
    <w:rsid w:val="00D8622B"/>
    <w:rsid w:val="00D869EF"/>
    <w:rsid w:val="00D870CA"/>
    <w:rsid w:val="00D873B1"/>
    <w:rsid w:val="00D8743A"/>
    <w:rsid w:val="00D875EA"/>
    <w:rsid w:val="00D87721"/>
    <w:rsid w:val="00D90527"/>
    <w:rsid w:val="00D90E3C"/>
    <w:rsid w:val="00D91398"/>
    <w:rsid w:val="00D91C2F"/>
    <w:rsid w:val="00D93E87"/>
    <w:rsid w:val="00D94164"/>
    <w:rsid w:val="00D94823"/>
    <w:rsid w:val="00D94E11"/>
    <w:rsid w:val="00D956E7"/>
    <w:rsid w:val="00D95ACC"/>
    <w:rsid w:val="00D95C1F"/>
    <w:rsid w:val="00D95EC8"/>
    <w:rsid w:val="00D95FA2"/>
    <w:rsid w:val="00D96099"/>
    <w:rsid w:val="00D96BB9"/>
    <w:rsid w:val="00D96BF8"/>
    <w:rsid w:val="00D97003"/>
    <w:rsid w:val="00D974FE"/>
    <w:rsid w:val="00D97582"/>
    <w:rsid w:val="00DA1921"/>
    <w:rsid w:val="00DA2366"/>
    <w:rsid w:val="00DA370A"/>
    <w:rsid w:val="00DA3CE5"/>
    <w:rsid w:val="00DA3D65"/>
    <w:rsid w:val="00DA49D3"/>
    <w:rsid w:val="00DA5E72"/>
    <w:rsid w:val="00DA6381"/>
    <w:rsid w:val="00DA6835"/>
    <w:rsid w:val="00DA7315"/>
    <w:rsid w:val="00DA746D"/>
    <w:rsid w:val="00DB07C0"/>
    <w:rsid w:val="00DB2E23"/>
    <w:rsid w:val="00DB3444"/>
    <w:rsid w:val="00DB4BBA"/>
    <w:rsid w:val="00DB514E"/>
    <w:rsid w:val="00DB5939"/>
    <w:rsid w:val="00DB5C4D"/>
    <w:rsid w:val="00DB6D43"/>
    <w:rsid w:val="00DB6F3D"/>
    <w:rsid w:val="00DB70D0"/>
    <w:rsid w:val="00DB7300"/>
    <w:rsid w:val="00DB7B95"/>
    <w:rsid w:val="00DB7F60"/>
    <w:rsid w:val="00DB7FB7"/>
    <w:rsid w:val="00DC101A"/>
    <w:rsid w:val="00DC110D"/>
    <w:rsid w:val="00DC12B6"/>
    <w:rsid w:val="00DC18F0"/>
    <w:rsid w:val="00DC2030"/>
    <w:rsid w:val="00DC225E"/>
    <w:rsid w:val="00DC27C2"/>
    <w:rsid w:val="00DC35EA"/>
    <w:rsid w:val="00DC3B03"/>
    <w:rsid w:val="00DC4DD9"/>
    <w:rsid w:val="00DC6C2D"/>
    <w:rsid w:val="00DC78F9"/>
    <w:rsid w:val="00DC7C6B"/>
    <w:rsid w:val="00DC7F93"/>
    <w:rsid w:val="00DD17D5"/>
    <w:rsid w:val="00DD1824"/>
    <w:rsid w:val="00DD1C26"/>
    <w:rsid w:val="00DD1F9D"/>
    <w:rsid w:val="00DD3212"/>
    <w:rsid w:val="00DD370F"/>
    <w:rsid w:val="00DD439D"/>
    <w:rsid w:val="00DD49D9"/>
    <w:rsid w:val="00DD4D61"/>
    <w:rsid w:val="00DD525A"/>
    <w:rsid w:val="00DD5B3C"/>
    <w:rsid w:val="00DD5C37"/>
    <w:rsid w:val="00DD6593"/>
    <w:rsid w:val="00DD6E7E"/>
    <w:rsid w:val="00DD73F3"/>
    <w:rsid w:val="00DD7EA6"/>
    <w:rsid w:val="00DD7F89"/>
    <w:rsid w:val="00DE0538"/>
    <w:rsid w:val="00DE3657"/>
    <w:rsid w:val="00DE4867"/>
    <w:rsid w:val="00DE4E5E"/>
    <w:rsid w:val="00DE55BA"/>
    <w:rsid w:val="00DE5E23"/>
    <w:rsid w:val="00DE6F38"/>
    <w:rsid w:val="00DF1798"/>
    <w:rsid w:val="00DF26B5"/>
    <w:rsid w:val="00DF272E"/>
    <w:rsid w:val="00DF2907"/>
    <w:rsid w:val="00DF2AD7"/>
    <w:rsid w:val="00DF32FF"/>
    <w:rsid w:val="00DF3B2C"/>
    <w:rsid w:val="00DF3D95"/>
    <w:rsid w:val="00DF3F26"/>
    <w:rsid w:val="00DF4119"/>
    <w:rsid w:val="00DF4928"/>
    <w:rsid w:val="00DF59B2"/>
    <w:rsid w:val="00DF715F"/>
    <w:rsid w:val="00DF7603"/>
    <w:rsid w:val="00DF7FD3"/>
    <w:rsid w:val="00E002F5"/>
    <w:rsid w:val="00E00B45"/>
    <w:rsid w:val="00E0192B"/>
    <w:rsid w:val="00E01C1A"/>
    <w:rsid w:val="00E0259F"/>
    <w:rsid w:val="00E03A6C"/>
    <w:rsid w:val="00E04101"/>
    <w:rsid w:val="00E0445F"/>
    <w:rsid w:val="00E04715"/>
    <w:rsid w:val="00E0595F"/>
    <w:rsid w:val="00E062A3"/>
    <w:rsid w:val="00E07026"/>
    <w:rsid w:val="00E073EA"/>
    <w:rsid w:val="00E078A3"/>
    <w:rsid w:val="00E109F0"/>
    <w:rsid w:val="00E10CA6"/>
    <w:rsid w:val="00E10EE3"/>
    <w:rsid w:val="00E115B4"/>
    <w:rsid w:val="00E11FE0"/>
    <w:rsid w:val="00E12FD9"/>
    <w:rsid w:val="00E13CD5"/>
    <w:rsid w:val="00E14330"/>
    <w:rsid w:val="00E1443C"/>
    <w:rsid w:val="00E1524C"/>
    <w:rsid w:val="00E1652E"/>
    <w:rsid w:val="00E16703"/>
    <w:rsid w:val="00E1741B"/>
    <w:rsid w:val="00E1750C"/>
    <w:rsid w:val="00E1773C"/>
    <w:rsid w:val="00E17DEC"/>
    <w:rsid w:val="00E20185"/>
    <w:rsid w:val="00E20610"/>
    <w:rsid w:val="00E20E18"/>
    <w:rsid w:val="00E21776"/>
    <w:rsid w:val="00E223D6"/>
    <w:rsid w:val="00E227C4"/>
    <w:rsid w:val="00E22D76"/>
    <w:rsid w:val="00E22E28"/>
    <w:rsid w:val="00E234D5"/>
    <w:rsid w:val="00E23664"/>
    <w:rsid w:val="00E23B8D"/>
    <w:rsid w:val="00E23F97"/>
    <w:rsid w:val="00E2476A"/>
    <w:rsid w:val="00E250F0"/>
    <w:rsid w:val="00E2545B"/>
    <w:rsid w:val="00E2572B"/>
    <w:rsid w:val="00E275AE"/>
    <w:rsid w:val="00E2762B"/>
    <w:rsid w:val="00E27769"/>
    <w:rsid w:val="00E27943"/>
    <w:rsid w:val="00E30EF2"/>
    <w:rsid w:val="00E3546F"/>
    <w:rsid w:val="00E3547A"/>
    <w:rsid w:val="00E356E2"/>
    <w:rsid w:val="00E357D6"/>
    <w:rsid w:val="00E37273"/>
    <w:rsid w:val="00E379B6"/>
    <w:rsid w:val="00E406AB"/>
    <w:rsid w:val="00E4099C"/>
    <w:rsid w:val="00E42250"/>
    <w:rsid w:val="00E42401"/>
    <w:rsid w:val="00E42413"/>
    <w:rsid w:val="00E42688"/>
    <w:rsid w:val="00E42B2D"/>
    <w:rsid w:val="00E42C87"/>
    <w:rsid w:val="00E444EF"/>
    <w:rsid w:val="00E44876"/>
    <w:rsid w:val="00E44C76"/>
    <w:rsid w:val="00E44FDB"/>
    <w:rsid w:val="00E451C1"/>
    <w:rsid w:val="00E45E00"/>
    <w:rsid w:val="00E45EDF"/>
    <w:rsid w:val="00E46D76"/>
    <w:rsid w:val="00E4713A"/>
    <w:rsid w:val="00E473E0"/>
    <w:rsid w:val="00E478AD"/>
    <w:rsid w:val="00E50625"/>
    <w:rsid w:val="00E50CF9"/>
    <w:rsid w:val="00E5130A"/>
    <w:rsid w:val="00E51326"/>
    <w:rsid w:val="00E513FD"/>
    <w:rsid w:val="00E51D26"/>
    <w:rsid w:val="00E52D81"/>
    <w:rsid w:val="00E54F67"/>
    <w:rsid w:val="00E562F9"/>
    <w:rsid w:val="00E57E76"/>
    <w:rsid w:val="00E60B3E"/>
    <w:rsid w:val="00E617C8"/>
    <w:rsid w:val="00E61949"/>
    <w:rsid w:val="00E61E5E"/>
    <w:rsid w:val="00E627BB"/>
    <w:rsid w:val="00E62963"/>
    <w:rsid w:val="00E62CDB"/>
    <w:rsid w:val="00E63104"/>
    <w:rsid w:val="00E633D7"/>
    <w:rsid w:val="00E63B99"/>
    <w:rsid w:val="00E63E59"/>
    <w:rsid w:val="00E64A63"/>
    <w:rsid w:val="00E6501E"/>
    <w:rsid w:val="00E65216"/>
    <w:rsid w:val="00E65A11"/>
    <w:rsid w:val="00E65EB7"/>
    <w:rsid w:val="00E65EED"/>
    <w:rsid w:val="00E661AE"/>
    <w:rsid w:val="00E66390"/>
    <w:rsid w:val="00E66BCB"/>
    <w:rsid w:val="00E670A1"/>
    <w:rsid w:val="00E67FF6"/>
    <w:rsid w:val="00E7034C"/>
    <w:rsid w:val="00E708BB"/>
    <w:rsid w:val="00E70C17"/>
    <w:rsid w:val="00E7149E"/>
    <w:rsid w:val="00E71BB0"/>
    <w:rsid w:val="00E71E4B"/>
    <w:rsid w:val="00E7326F"/>
    <w:rsid w:val="00E734E3"/>
    <w:rsid w:val="00E73775"/>
    <w:rsid w:val="00E744B6"/>
    <w:rsid w:val="00E74862"/>
    <w:rsid w:val="00E74C0F"/>
    <w:rsid w:val="00E74CF9"/>
    <w:rsid w:val="00E74F25"/>
    <w:rsid w:val="00E75DE7"/>
    <w:rsid w:val="00E76D51"/>
    <w:rsid w:val="00E76E0D"/>
    <w:rsid w:val="00E77276"/>
    <w:rsid w:val="00E802D3"/>
    <w:rsid w:val="00E81B8A"/>
    <w:rsid w:val="00E81C3B"/>
    <w:rsid w:val="00E8207B"/>
    <w:rsid w:val="00E82474"/>
    <w:rsid w:val="00E82D19"/>
    <w:rsid w:val="00E83846"/>
    <w:rsid w:val="00E83CBC"/>
    <w:rsid w:val="00E83E81"/>
    <w:rsid w:val="00E84774"/>
    <w:rsid w:val="00E84BAD"/>
    <w:rsid w:val="00E84DF8"/>
    <w:rsid w:val="00E85EF9"/>
    <w:rsid w:val="00E866F1"/>
    <w:rsid w:val="00E8671A"/>
    <w:rsid w:val="00E869AC"/>
    <w:rsid w:val="00E87853"/>
    <w:rsid w:val="00E87B26"/>
    <w:rsid w:val="00E90743"/>
    <w:rsid w:val="00E90ABC"/>
    <w:rsid w:val="00E9121C"/>
    <w:rsid w:val="00E91971"/>
    <w:rsid w:val="00E92009"/>
    <w:rsid w:val="00E9238C"/>
    <w:rsid w:val="00E92766"/>
    <w:rsid w:val="00E92BAE"/>
    <w:rsid w:val="00E92E8E"/>
    <w:rsid w:val="00E9341F"/>
    <w:rsid w:val="00E936A3"/>
    <w:rsid w:val="00E94352"/>
    <w:rsid w:val="00E943FA"/>
    <w:rsid w:val="00E965A6"/>
    <w:rsid w:val="00E96E14"/>
    <w:rsid w:val="00EA0AF1"/>
    <w:rsid w:val="00EA1536"/>
    <w:rsid w:val="00EA2832"/>
    <w:rsid w:val="00EA330B"/>
    <w:rsid w:val="00EA376C"/>
    <w:rsid w:val="00EA37AF"/>
    <w:rsid w:val="00EA3FCD"/>
    <w:rsid w:val="00EA40CB"/>
    <w:rsid w:val="00EA4ED8"/>
    <w:rsid w:val="00EA4FB1"/>
    <w:rsid w:val="00EA546D"/>
    <w:rsid w:val="00EA6123"/>
    <w:rsid w:val="00EA6FF4"/>
    <w:rsid w:val="00EA72B8"/>
    <w:rsid w:val="00EA7E84"/>
    <w:rsid w:val="00EB05E8"/>
    <w:rsid w:val="00EB091A"/>
    <w:rsid w:val="00EB0B02"/>
    <w:rsid w:val="00EB0CA0"/>
    <w:rsid w:val="00EB2D26"/>
    <w:rsid w:val="00EB2E0B"/>
    <w:rsid w:val="00EB3317"/>
    <w:rsid w:val="00EB3E42"/>
    <w:rsid w:val="00EB4F0A"/>
    <w:rsid w:val="00EB5AE6"/>
    <w:rsid w:val="00EB5D57"/>
    <w:rsid w:val="00EB699C"/>
    <w:rsid w:val="00EB7869"/>
    <w:rsid w:val="00EB793E"/>
    <w:rsid w:val="00EC023B"/>
    <w:rsid w:val="00EC0D4E"/>
    <w:rsid w:val="00EC1035"/>
    <w:rsid w:val="00EC17A5"/>
    <w:rsid w:val="00EC1F4B"/>
    <w:rsid w:val="00EC3628"/>
    <w:rsid w:val="00EC3BC8"/>
    <w:rsid w:val="00EC4074"/>
    <w:rsid w:val="00EC442B"/>
    <w:rsid w:val="00EC56DA"/>
    <w:rsid w:val="00EC5D45"/>
    <w:rsid w:val="00EC6020"/>
    <w:rsid w:val="00EC6C26"/>
    <w:rsid w:val="00EC6F98"/>
    <w:rsid w:val="00EC71EC"/>
    <w:rsid w:val="00ED0A38"/>
    <w:rsid w:val="00ED2859"/>
    <w:rsid w:val="00ED2FAD"/>
    <w:rsid w:val="00ED3A58"/>
    <w:rsid w:val="00ED4C36"/>
    <w:rsid w:val="00ED57D8"/>
    <w:rsid w:val="00ED6748"/>
    <w:rsid w:val="00ED6DEA"/>
    <w:rsid w:val="00ED7118"/>
    <w:rsid w:val="00EE049C"/>
    <w:rsid w:val="00EE0A1E"/>
    <w:rsid w:val="00EE1708"/>
    <w:rsid w:val="00EE1A48"/>
    <w:rsid w:val="00EE24C2"/>
    <w:rsid w:val="00EE2883"/>
    <w:rsid w:val="00EE3A2B"/>
    <w:rsid w:val="00EE44BD"/>
    <w:rsid w:val="00EE4843"/>
    <w:rsid w:val="00EE48AC"/>
    <w:rsid w:val="00EE59DB"/>
    <w:rsid w:val="00EE5C96"/>
    <w:rsid w:val="00EE63CE"/>
    <w:rsid w:val="00EE69FA"/>
    <w:rsid w:val="00EE6F68"/>
    <w:rsid w:val="00EE7601"/>
    <w:rsid w:val="00EE7A53"/>
    <w:rsid w:val="00EF2045"/>
    <w:rsid w:val="00EF226F"/>
    <w:rsid w:val="00EF2E20"/>
    <w:rsid w:val="00EF4EAC"/>
    <w:rsid w:val="00EF5167"/>
    <w:rsid w:val="00EF54AA"/>
    <w:rsid w:val="00EF55E6"/>
    <w:rsid w:val="00EF58A9"/>
    <w:rsid w:val="00EF6757"/>
    <w:rsid w:val="00EF71D0"/>
    <w:rsid w:val="00EF7441"/>
    <w:rsid w:val="00EF748B"/>
    <w:rsid w:val="00EF7E17"/>
    <w:rsid w:val="00F00019"/>
    <w:rsid w:val="00F0056D"/>
    <w:rsid w:val="00F00901"/>
    <w:rsid w:val="00F00AF5"/>
    <w:rsid w:val="00F00B18"/>
    <w:rsid w:val="00F00D56"/>
    <w:rsid w:val="00F022B4"/>
    <w:rsid w:val="00F028DA"/>
    <w:rsid w:val="00F02914"/>
    <w:rsid w:val="00F0360A"/>
    <w:rsid w:val="00F036CD"/>
    <w:rsid w:val="00F03CAA"/>
    <w:rsid w:val="00F041BF"/>
    <w:rsid w:val="00F0425D"/>
    <w:rsid w:val="00F04337"/>
    <w:rsid w:val="00F04370"/>
    <w:rsid w:val="00F04B4D"/>
    <w:rsid w:val="00F05143"/>
    <w:rsid w:val="00F05E18"/>
    <w:rsid w:val="00F062B3"/>
    <w:rsid w:val="00F0748E"/>
    <w:rsid w:val="00F07778"/>
    <w:rsid w:val="00F12650"/>
    <w:rsid w:val="00F12DC8"/>
    <w:rsid w:val="00F12DD7"/>
    <w:rsid w:val="00F14816"/>
    <w:rsid w:val="00F14BCB"/>
    <w:rsid w:val="00F15408"/>
    <w:rsid w:val="00F16076"/>
    <w:rsid w:val="00F1609B"/>
    <w:rsid w:val="00F17065"/>
    <w:rsid w:val="00F17CED"/>
    <w:rsid w:val="00F20A4A"/>
    <w:rsid w:val="00F20AD2"/>
    <w:rsid w:val="00F20F0F"/>
    <w:rsid w:val="00F212FC"/>
    <w:rsid w:val="00F22088"/>
    <w:rsid w:val="00F22657"/>
    <w:rsid w:val="00F22675"/>
    <w:rsid w:val="00F22F56"/>
    <w:rsid w:val="00F242C4"/>
    <w:rsid w:val="00F24524"/>
    <w:rsid w:val="00F2558B"/>
    <w:rsid w:val="00F25729"/>
    <w:rsid w:val="00F26CD2"/>
    <w:rsid w:val="00F270B6"/>
    <w:rsid w:val="00F27430"/>
    <w:rsid w:val="00F2778C"/>
    <w:rsid w:val="00F31509"/>
    <w:rsid w:val="00F3178A"/>
    <w:rsid w:val="00F32052"/>
    <w:rsid w:val="00F325B7"/>
    <w:rsid w:val="00F32AE8"/>
    <w:rsid w:val="00F332A5"/>
    <w:rsid w:val="00F3362D"/>
    <w:rsid w:val="00F33CAD"/>
    <w:rsid w:val="00F34210"/>
    <w:rsid w:val="00F343E5"/>
    <w:rsid w:val="00F34955"/>
    <w:rsid w:val="00F34CE7"/>
    <w:rsid w:val="00F34DBB"/>
    <w:rsid w:val="00F36463"/>
    <w:rsid w:val="00F3651A"/>
    <w:rsid w:val="00F36BE7"/>
    <w:rsid w:val="00F403D0"/>
    <w:rsid w:val="00F40570"/>
    <w:rsid w:val="00F40727"/>
    <w:rsid w:val="00F408C9"/>
    <w:rsid w:val="00F40C96"/>
    <w:rsid w:val="00F4210F"/>
    <w:rsid w:val="00F42DC5"/>
    <w:rsid w:val="00F42FE4"/>
    <w:rsid w:val="00F4302A"/>
    <w:rsid w:val="00F432E8"/>
    <w:rsid w:val="00F4392D"/>
    <w:rsid w:val="00F451DB"/>
    <w:rsid w:val="00F45C41"/>
    <w:rsid w:val="00F4672D"/>
    <w:rsid w:val="00F469B6"/>
    <w:rsid w:val="00F46FDF"/>
    <w:rsid w:val="00F47960"/>
    <w:rsid w:val="00F47AC7"/>
    <w:rsid w:val="00F47F6C"/>
    <w:rsid w:val="00F50200"/>
    <w:rsid w:val="00F50565"/>
    <w:rsid w:val="00F523A9"/>
    <w:rsid w:val="00F52408"/>
    <w:rsid w:val="00F52B91"/>
    <w:rsid w:val="00F52F3C"/>
    <w:rsid w:val="00F532DF"/>
    <w:rsid w:val="00F53EB9"/>
    <w:rsid w:val="00F548CD"/>
    <w:rsid w:val="00F54BE7"/>
    <w:rsid w:val="00F54DFB"/>
    <w:rsid w:val="00F54F18"/>
    <w:rsid w:val="00F54FF6"/>
    <w:rsid w:val="00F55424"/>
    <w:rsid w:val="00F55B30"/>
    <w:rsid w:val="00F55C5B"/>
    <w:rsid w:val="00F56994"/>
    <w:rsid w:val="00F56A4A"/>
    <w:rsid w:val="00F56AA5"/>
    <w:rsid w:val="00F56B7F"/>
    <w:rsid w:val="00F576FE"/>
    <w:rsid w:val="00F57CEC"/>
    <w:rsid w:val="00F60398"/>
    <w:rsid w:val="00F6068C"/>
    <w:rsid w:val="00F61421"/>
    <w:rsid w:val="00F61D1B"/>
    <w:rsid w:val="00F62E10"/>
    <w:rsid w:val="00F64210"/>
    <w:rsid w:val="00F64928"/>
    <w:rsid w:val="00F64F32"/>
    <w:rsid w:val="00F655C1"/>
    <w:rsid w:val="00F65901"/>
    <w:rsid w:val="00F66BCF"/>
    <w:rsid w:val="00F66EBC"/>
    <w:rsid w:val="00F670BF"/>
    <w:rsid w:val="00F67442"/>
    <w:rsid w:val="00F67621"/>
    <w:rsid w:val="00F67F6C"/>
    <w:rsid w:val="00F700C7"/>
    <w:rsid w:val="00F713F3"/>
    <w:rsid w:val="00F72A74"/>
    <w:rsid w:val="00F72B41"/>
    <w:rsid w:val="00F7309F"/>
    <w:rsid w:val="00F73866"/>
    <w:rsid w:val="00F73BA0"/>
    <w:rsid w:val="00F7407D"/>
    <w:rsid w:val="00F74CDC"/>
    <w:rsid w:val="00F74F0B"/>
    <w:rsid w:val="00F75793"/>
    <w:rsid w:val="00F75DB8"/>
    <w:rsid w:val="00F76A09"/>
    <w:rsid w:val="00F76CF8"/>
    <w:rsid w:val="00F76E21"/>
    <w:rsid w:val="00F80B0A"/>
    <w:rsid w:val="00F813E9"/>
    <w:rsid w:val="00F817DD"/>
    <w:rsid w:val="00F82474"/>
    <w:rsid w:val="00F824ED"/>
    <w:rsid w:val="00F825DC"/>
    <w:rsid w:val="00F82A3F"/>
    <w:rsid w:val="00F85347"/>
    <w:rsid w:val="00F857C9"/>
    <w:rsid w:val="00F8625D"/>
    <w:rsid w:val="00F86517"/>
    <w:rsid w:val="00F91206"/>
    <w:rsid w:val="00F913D4"/>
    <w:rsid w:val="00F9173D"/>
    <w:rsid w:val="00F92CCD"/>
    <w:rsid w:val="00F933F1"/>
    <w:rsid w:val="00F96040"/>
    <w:rsid w:val="00F96458"/>
    <w:rsid w:val="00F97101"/>
    <w:rsid w:val="00F979F7"/>
    <w:rsid w:val="00F97E4D"/>
    <w:rsid w:val="00FA04C9"/>
    <w:rsid w:val="00FA05B7"/>
    <w:rsid w:val="00FA28E6"/>
    <w:rsid w:val="00FA3171"/>
    <w:rsid w:val="00FA34ED"/>
    <w:rsid w:val="00FA40DE"/>
    <w:rsid w:val="00FA40EF"/>
    <w:rsid w:val="00FA43F4"/>
    <w:rsid w:val="00FA4900"/>
    <w:rsid w:val="00FA5124"/>
    <w:rsid w:val="00FA567E"/>
    <w:rsid w:val="00FA5B11"/>
    <w:rsid w:val="00FA5B5A"/>
    <w:rsid w:val="00FA60C7"/>
    <w:rsid w:val="00FB1CB3"/>
    <w:rsid w:val="00FB1F99"/>
    <w:rsid w:val="00FB2444"/>
    <w:rsid w:val="00FB28EE"/>
    <w:rsid w:val="00FB2BDB"/>
    <w:rsid w:val="00FB2EFF"/>
    <w:rsid w:val="00FB31AA"/>
    <w:rsid w:val="00FB4EC3"/>
    <w:rsid w:val="00FB5181"/>
    <w:rsid w:val="00FB637F"/>
    <w:rsid w:val="00FB709E"/>
    <w:rsid w:val="00FB7CC2"/>
    <w:rsid w:val="00FC0757"/>
    <w:rsid w:val="00FC0772"/>
    <w:rsid w:val="00FC0970"/>
    <w:rsid w:val="00FC0E21"/>
    <w:rsid w:val="00FC10A0"/>
    <w:rsid w:val="00FC1A82"/>
    <w:rsid w:val="00FC1BA2"/>
    <w:rsid w:val="00FC21A2"/>
    <w:rsid w:val="00FC2FD0"/>
    <w:rsid w:val="00FC34A4"/>
    <w:rsid w:val="00FC469D"/>
    <w:rsid w:val="00FC5972"/>
    <w:rsid w:val="00FC5BCE"/>
    <w:rsid w:val="00FC5E46"/>
    <w:rsid w:val="00FC754C"/>
    <w:rsid w:val="00FC77FF"/>
    <w:rsid w:val="00FC7D15"/>
    <w:rsid w:val="00FD072E"/>
    <w:rsid w:val="00FD0AA7"/>
    <w:rsid w:val="00FD2904"/>
    <w:rsid w:val="00FD3716"/>
    <w:rsid w:val="00FD380B"/>
    <w:rsid w:val="00FD4241"/>
    <w:rsid w:val="00FD4C82"/>
    <w:rsid w:val="00FD5388"/>
    <w:rsid w:val="00FD5802"/>
    <w:rsid w:val="00FD6DBE"/>
    <w:rsid w:val="00FD7E00"/>
    <w:rsid w:val="00FE01F2"/>
    <w:rsid w:val="00FE067E"/>
    <w:rsid w:val="00FE0F3C"/>
    <w:rsid w:val="00FE1048"/>
    <w:rsid w:val="00FE14F3"/>
    <w:rsid w:val="00FE1615"/>
    <w:rsid w:val="00FE1E99"/>
    <w:rsid w:val="00FE3085"/>
    <w:rsid w:val="00FE3233"/>
    <w:rsid w:val="00FE3779"/>
    <w:rsid w:val="00FE38DF"/>
    <w:rsid w:val="00FE454D"/>
    <w:rsid w:val="00FE4B66"/>
    <w:rsid w:val="00FE568A"/>
    <w:rsid w:val="00FE58D0"/>
    <w:rsid w:val="00FE5BBD"/>
    <w:rsid w:val="00FE6350"/>
    <w:rsid w:val="00FE662A"/>
    <w:rsid w:val="00FF009F"/>
    <w:rsid w:val="00FF047D"/>
    <w:rsid w:val="00FF116E"/>
    <w:rsid w:val="00FF2CB4"/>
    <w:rsid w:val="00FF3703"/>
    <w:rsid w:val="00FF3912"/>
    <w:rsid w:val="00FF41DD"/>
    <w:rsid w:val="00FF5366"/>
    <w:rsid w:val="00FF5C6C"/>
    <w:rsid w:val="00FF6BA9"/>
    <w:rsid w:val="00FF6D77"/>
    <w:rsid w:val="00FF71F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19AD2"/>
  <w15:docId w15:val="{54C6E6A1-3EF8-4F88-88C5-4B4B727D2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Subsequentpara"/>
    <w:rsid w:val="00B26524"/>
    <w:pPr>
      <w:spacing w:after="0" w:line="480" w:lineRule="exact"/>
    </w:pPr>
    <w:rPr>
      <w:rFonts w:ascii="Times New Roman" w:eastAsiaTheme="minorEastAsia" w:hAnsi="Times New Roman"/>
      <w:kern w:val="2"/>
      <w:sz w:val="24"/>
      <w:szCs w:val="20"/>
      <w:lang w:val="en-GB"/>
      <w14:ligatures w14:val="standardContextual"/>
    </w:rPr>
  </w:style>
  <w:style w:type="paragraph" w:styleId="Heading1">
    <w:name w:val="heading 1"/>
    <w:basedOn w:val="Normal"/>
    <w:next w:val="Normal"/>
    <w:link w:val="Heading1Char"/>
    <w:uiPriority w:val="9"/>
    <w:qFormat/>
    <w:rsid w:val="00BD00CC"/>
    <w:pPr>
      <w:keepNext/>
      <w:spacing w:before="960" w:after="480"/>
      <w:outlineLvl w:val="0"/>
    </w:pPr>
    <w:rPr>
      <w:rFonts w:eastAsiaTheme="minorHAnsi"/>
      <w:bCs/>
      <w:smallCaps/>
      <w:szCs w:val="28"/>
      <w:lang w:val="en-CA"/>
    </w:rPr>
  </w:style>
  <w:style w:type="paragraph" w:styleId="Heading2">
    <w:name w:val="heading 2"/>
    <w:basedOn w:val="Normal"/>
    <w:next w:val="Normal"/>
    <w:link w:val="Heading2Char"/>
    <w:uiPriority w:val="9"/>
    <w:unhideWhenUsed/>
    <w:qFormat/>
    <w:rsid w:val="003F2F36"/>
    <w:pPr>
      <w:keepNext/>
      <w:spacing w:before="480"/>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B53189"/>
    <w:pPr>
      <w:keepNext/>
      <w:keepLines/>
      <w:pBdr>
        <w:top w:val="single" w:sz="4" w:space="1" w:color="auto"/>
      </w:pBdr>
      <w:spacing w:before="240" w:after="240"/>
      <w:outlineLvl w:val="2"/>
    </w:pPr>
    <w:rPr>
      <w:rFonts w:eastAsiaTheme="majorEastAsia" w:cstheme="majorBidi"/>
      <w:bCs/>
    </w:rPr>
  </w:style>
  <w:style w:type="paragraph" w:styleId="Heading4">
    <w:name w:val="heading 4"/>
    <w:basedOn w:val="Normal"/>
    <w:next w:val="Normal"/>
    <w:link w:val="Heading4Char"/>
    <w:uiPriority w:val="9"/>
    <w:unhideWhenUsed/>
    <w:rsid w:val="0038174E"/>
    <w:pPr>
      <w:keepNext/>
      <w:keepLines/>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unhideWhenUsed/>
    <w:rsid w:val="0038174E"/>
    <w:pPr>
      <w:keepNext/>
      <w:keepLines/>
      <w:spacing w:before="20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rsid w:val="0048501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equentpara">
    <w:name w:val="Subsequent para"/>
    <w:basedOn w:val="Normal"/>
    <w:link w:val="SubsequentparaChar"/>
    <w:qFormat/>
    <w:rsid w:val="00891E78"/>
    <w:pPr>
      <w:ind w:firstLine="720"/>
    </w:pPr>
  </w:style>
  <w:style w:type="character" w:customStyle="1" w:styleId="Heading1Char">
    <w:name w:val="Heading 1 Char"/>
    <w:basedOn w:val="DefaultParagraphFont"/>
    <w:link w:val="Heading1"/>
    <w:uiPriority w:val="9"/>
    <w:rsid w:val="00BD00CC"/>
    <w:rPr>
      <w:rFonts w:ascii="Times New Roman" w:hAnsi="Times New Roman"/>
      <w:bCs/>
      <w:smallCaps/>
      <w:kern w:val="2"/>
      <w:sz w:val="24"/>
      <w:szCs w:val="28"/>
      <w14:ligatures w14:val="standardContextual"/>
    </w:rPr>
  </w:style>
  <w:style w:type="paragraph" w:customStyle="1" w:styleId="Address">
    <w:name w:val="Address"/>
    <w:basedOn w:val="Normal"/>
    <w:qFormat/>
    <w:rsid w:val="00763DC3"/>
    <w:pPr>
      <w:spacing w:after="480"/>
      <w:contextualSpacing/>
    </w:pPr>
    <w:rPr>
      <w:rFonts w:eastAsia="Times New Roman" w:cs="Times New Roman"/>
    </w:rPr>
  </w:style>
  <w:style w:type="paragraph" w:customStyle="1" w:styleId="Newsection">
    <w:name w:val="New section"/>
    <w:basedOn w:val="Normal"/>
    <w:next w:val="Normal"/>
    <w:qFormat/>
    <w:rsid w:val="00D10EB7"/>
    <w:rPr>
      <w:rFonts w:eastAsiaTheme="minorHAnsi"/>
      <w:lang w:val="en-CA" w:bidi="en-US"/>
    </w:rPr>
  </w:style>
  <w:style w:type="paragraph" w:styleId="NoSpacing">
    <w:name w:val="No Spacing"/>
    <w:uiPriority w:val="1"/>
    <w:rsid w:val="00D10EB7"/>
    <w:pPr>
      <w:spacing w:after="0" w:line="240" w:lineRule="auto"/>
    </w:pPr>
    <w:rPr>
      <w:rFonts w:ascii="Times New Roman" w:eastAsiaTheme="minorEastAsia" w:hAnsi="Times New Roman"/>
      <w:sz w:val="24"/>
      <w:szCs w:val="20"/>
      <w:lang w:val="en-GB"/>
    </w:rPr>
  </w:style>
  <w:style w:type="paragraph" w:styleId="Title">
    <w:name w:val="Title"/>
    <w:basedOn w:val="Heading1"/>
    <w:next w:val="Normal"/>
    <w:link w:val="TitleChar"/>
    <w:uiPriority w:val="99"/>
    <w:qFormat/>
    <w:rsid w:val="000B6D2B"/>
    <w:pPr>
      <w:spacing w:before="0" w:after="960"/>
    </w:pPr>
    <w:rPr>
      <w:smallCaps w:val="0"/>
      <w:sz w:val="28"/>
    </w:rPr>
  </w:style>
  <w:style w:type="character" w:customStyle="1" w:styleId="TitleChar">
    <w:name w:val="Title Char"/>
    <w:basedOn w:val="DefaultParagraphFont"/>
    <w:link w:val="Title"/>
    <w:uiPriority w:val="99"/>
    <w:rsid w:val="000B6D2B"/>
    <w:rPr>
      <w:rFonts w:ascii="Times New Roman" w:hAnsi="Times New Roman"/>
      <w:bCs/>
      <w:kern w:val="2"/>
      <w:sz w:val="28"/>
      <w:szCs w:val="28"/>
      <w14:ligatures w14:val="standardContextual"/>
    </w:rPr>
  </w:style>
  <w:style w:type="character" w:customStyle="1" w:styleId="Heading2Char">
    <w:name w:val="Heading 2 Char"/>
    <w:basedOn w:val="DefaultParagraphFont"/>
    <w:link w:val="Heading2"/>
    <w:uiPriority w:val="9"/>
    <w:rsid w:val="003F2F36"/>
    <w:rPr>
      <w:rFonts w:ascii="Times New Roman" w:eastAsiaTheme="majorEastAsia" w:hAnsi="Times New Roman" w:cstheme="majorBidi"/>
      <w:bCs/>
      <w:i/>
      <w:kern w:val="2"/>
      <w:sz w:val="24"/>
      <w:szCs w:val="26"/>
      <w:lang w:val="en-GB"/>
      <w14:ligatures w14:val="standardContextual"/>
    </w:rPr>
  </w:style>
  <w:style w:type="character" w:customStyle="1" w:styleId="Heading3Char">
    <w:name w:val="Heading 3 Char"/>
    <w:basedOn w:val="DefaultParagraphFont"/>
    <w:link w:val="Heading3"/>
    <w:uiPriority w:val="9"/>
    <w:rsid w:val="00B53189"/>
    <w:rPr>
      <w:rFonts w:ascii="Baskerville Old Face" w:eastAsiaTheme="majorEastAsia" w:hAnsi="Baskerville Old Face" w:cstheme="majorBidi"/>
      <w:bCs/>
      <w:sz w:val="24"/>
      <w:szCs w:val="20"/>
      <w:lang w:val="en-GB"/>
    </w:rPr>
  </w:style>
  <w:style w:type="paragraph" w:styleId="ListParagraph">
    <w:name w:val="List Paragraph"/>
    <w:basedOn w:val="Normal"/>
    <w:uiPriority w:val="34"/>
    <w:rsid w:val="000079E2"/>
    <w:pPr>
      <w:ind w:left="720"/>
      <w:contextualSpacing/>
    </w:pPr>
  </w:style>
  <w:style w:type="character" w:customStyle="1" w:styleId="Heading4Char">
    <w:name w:val="Heading 4 Char"/>
    <w:basedOn w:val="DefaultParagraphFont"/>
    <w:link w:val="Heading4"/>
    <w:uiPriority w:val="9"/>
    <w:rsid w:val="0038174E"/>
    <w:rPr>
      <w:rFonts w:asciiTheme="majorHAnsi" w:eastAsiaTheme="majorEastAsia" w:hAnsiTheme="majorHAnsi" w:cstheme="majorBidi"/>
      <w:bCs/>
      <w:i/>
      <w:iCs/>
      <w:sz w:val="20"/>
      <w:szCs w:val="20"/>
      <w:lang w:val="en-GB"/>
    </w:rPr>
  </w:style>
  <w:style w:type="character" w:customStyle="1" w:styleId="Heading5Char">
    <w:name w:val="Heading 5 Char"/>
    <w:basedOn w:val="DefaultParagraphFont"/>
    <w:link w:val="Heading5"/>
    <w:uiPriority w:val="9"/>
    <w:rsid w:val="0038174E"/>
    <w:rPr>
      <w:rFonts w:asciiTheme="majorHAnsi" w:eastAsiaTheme="majorEastAsia" w:hAnsiTheme="majorHAnsi" w:cstheme="majorBidi"/>
      <w:sz w:val="20"/>
      <w:szCs w:val="20"/>
      <w:lang w:val="en-GB"/>
    </w:rPr>
  </w:style>
  <w:style w:type="character" w:customStyle="1" w:styleId="Heading6Char">
    <w:name w:val="Heading 6 Char"/>
    <w:basedOn w:val="DefaultParagraphFont"/>
    <w:link w:val="Heading6"/>
    <w:uiPriority w:val="9"/>
    <w:rsid w:val="00485016"/>
    <w:rPr>
      <w:rFonts w:asciiTheme="majorHAnsi" w:eastAsiaTheme="majorEastAsia" w:hAnsiTheme="majorHAnsi" w:cstheme="majorBidi"/>
      <w:i/>
      <w:iCs/>
      <w:color w:val="243F60" w:themeColor="accent1" w:themeShade="7F"/>
      <w:sz w:val="20"/>
      <w:szCs w:val="20"/>
      <w:lang w:val="en-GB"/>
    </w:rPr>
  </w:style>
  <w:style w:type="paragraph" w:styleId="Header">
    <w:name w:val="header"/>
    <w:basedOn w:val="Normal"/>
    <w:link w:val="HeaderChar"/>
    <w:uiPriority w:val="99"/>
    <w:unhideWhenUsed/>
    <w:rsid w:val="00C173C8"/>
    <w:pPr>
      <w:tabs>
        <w:tab w:val="center" w:pos="4513"/>
        <w:tab w:val="right" w:pos="9026"/>
      </w:tabs>
      <w:spacing w:line="240" w:lineRule="auto"/>
    </w:pPr>
  </w:style>
  <w:style w:type="character" w:customStyle="1" w:styleId="HeaderChar">
    <w:name w:val="Header Char"/>
    <w:basedOn w:val="DefaultParagraphFont"/>
    <w:link w:val="Header"/>
    <w:uiPriority w:val="99"/>
    <w:rsid w:val="00C173C8"/>
    <w:rPr>
      <w:rFonts w:ascii="Times New Roman" w:eastAsiaTheme="minorEastAsia" w:hAnsi="Times New Roman"/>
      <w:sz w:val="20"/>
      <w:szCs w:val="20"/>
      <w:lang w:val="en-GB"/>
    </w:rPr>
  </w:style>
  <w:style w:type="paragraph" w:styleId="Footer">
    <w:name w:val="footer"/>
    <w:basedOn w:val="Normal"/>
    <w:link w:val="FooterChar"/>
    <w:uiPriority w:val="99"/>
    <w:unhideWhenUsed/>
    <w:rsid w:val="00C173C8"/>
    <w:pPr>
      <w:tabs>
        <w:tab w:val="center" w:pos="4513"/>
        <w:tab w:val="right" w:pos="9026"/>
      </w:tabs>
      <w:spacing w:line="240" w:lineRule="auto"/>
    </w:pPr>
  </w:style>
  <w:style w:type="character" w:customStyle="1" w:styleId="FooterChar">
    <w:name w:val="Footer Char"/>
    <w:basedOn w:val="DefaultParagraphFont"/>
    <w:link w:val="Footer"/>
    <w:uiPriority w:val="99"/>
    <w:rsid w:val="00C173C8"/>
    <w:rPr>
      <w:rFonts w:ascii="Times New Roman" w:eastAsiaTheme="minorEastAsia" w:hAnsi="Times New Roman"/>
      <w:sz w:val="20"/>
      <w:szCs w:val="20"/>
      <w:lang w:val="en-GB"/>
    </w:rPr>
  </w:style>
  <w:style w:type="paragraph" w:styleId="NormalWeb">
    <w:name w:val="Normal (Web)"/>
    <w:basedOn w:val="Normal"/>
    <w:uiPriority w:val="99"/>
    <w:unhideWhenUsed/>
    <w:rsid w:val="000F385C"/>
    <w:pPr>
      <w:spacing w:before="100" w:beforeAutospacing="1" w:after="100" w:afterAutospacing="1"/>
    </w:pPr>
    <w:rPr>
      <w:rFonts w:cs="Times New Roman"/>
      <w:szCs w:val="24"/>
      <w:lang w:eastAsia="en-GB"/>
    </w:rPr>
  </w:style>
  <w:style w:type="paragraph" w:customStyle="1" w:styleId="SystPal">
    <w:name w:val="Syst Pal"/>
    <w:basedOn w:val="Normal"/>
    <w:link w:val="SystPalChar"/>
    <w:qFormat/>
    <w:rsid w:val="004F6ACB"/>
    <w:pPr>
      <w:jc w:val="center"/>
    </w:pPr>
  </w:style>
  <w:style w:type="paragraph" w:customStyle="1" w:styleId="SubheadedSection">
    <w:name w:val="Subheaded Section"/>
    <w:basedOn w:val="Normal"/>
    <w:next w:val="Subsequentpara"/>
    <w:link w:val="SubheadedSectionChar"/>
    <w:rsid w:val="00AA5597"/>
    <w:pPr>
      <w:spacing w:before="480"/>
    </w:pPr>
  </w:style>
  <w:style w:type="character" w:customStyle="1" w:styleId="SystPalChar">
    <w:name w:val="Syst Pal Char"/>
    <w:basedOn w:val="DefaultParagraphFont"/>
    <w:link w:val="SystPal"/>
    <w:rsid w:val="004F6ACB"/>
    <w:rPr>
      <w:rFonts w:ascii="Times New Roman" w:eastAsiaTheme="minorEastAsia" w:hAnsi="Times New Roman"/>
      <w:sz w:val="24"/>
      <w:szCs w:val="20"/>
      <w:lang w:val="en-GB"/>
    </w:rPr>
  </w:style>
  <w:style w:type="character" w:customStyle="1" w:styleId="SubheadedSectionChar">
    <w:name w:val="Subheaded Section Char"/>
    <w:basedOn w:val="DefaultParagraphFont"/>
    <w:link w:val="SubheadedSection"/>
    <w:rsid w:val="00AA5597"/>
    <w:rPr>
      <w:rFonts w:ascii="Times New Roman" w:eastAsiaTheme="minorEastAsia" w:hAnsi="Times New Roman"/>
      <w:sz w:val="24"/>
      <w:szCs w:val="20"/>
      <w:lang w:val="en-GB"/>
    </w:rPr>
  </w:style>
  <w:style w:type="character" w:styleId="Hyperlink">
    <w:name w:val="Hyperlink"/>
    <w:basedOn w:val="DefaultParagraphFont"/>
    <w:uiPriority w:val="99"/>
    <w:unhideWhenUsed/>
    <w:rsid w:val="00763DC3"/>
    <w:rPr>
      <w:color w:val="0000FF" w:themeColor="hyperlink"/>
      <w:u w:val="single"/>
    </w:rPr>
  </w:style>
  <w:style w:type="character" w:styleId="CommentReference">
    <w:name w:val="annotation reference"/>
    <w:basedOn w:val="DefaultParagraphFont"/>
    <w:uiPriority w:val="99"/>
    <w:semiHidden/>
    <w:unhideWhenUsed/>
    <w:rsid w:val="002018D8"/>
    <w:rPr>
      <w:sz w:val="16"/>
      <w:szCs w:val="16"/>
    </w:rPr>
  </w:style>
  <w:style w:type="paragraph" w:styleId="CommentText">
    <w:name w:val="annotation text"/>
    <w:basedOn w:val="Normal"/>
    <w:link w:val="CommentTextChar"/>
    <w:uiPriority w:val="99"/>
    <w:semiHidden/>
    <w:unhideWhenUsed/>
    <w:rsid w:val="002018D8"/>
    <w:pPr>
      <w:spacing w:line="240" w:lineRule="auto"/>
    </w:pPr>
    <w:rPr>
      <w:sz w:val="20"/>
    </w:rPr>
  </w:style>
  <w:style w:type="character" w:customStyle="1" w:styleId="CommentTextChar">
    <w:name w:val="Comment Text Char"/>
    <w:basedOn w:val="DefaultParagraphFont"/>
    <w:link w:val="CommentText"/>
    <w:uiPriority w:val="99"/>
    <w:semiHidden/>
    <w:rsid w:val="002018D8"/>
    <w:rPr>
      <w:rFonts w:ascii="Baskerville Old Face" w:eastAsiaTheme="minorEastAsia" w:hAnsi="Baskerville Old Face"/>
      <w:sz w:val="20"/>
      <w:szCs w:val="20"/>
      <w:lang w:val="en-GB"/>
    </w:rPr>
  </w:style>
  <w:style w:type="paragraph" w:styleId="CommentSubject">
    <w:name w:val="annotation subject"/>
    <w:basedOn w:val="CommentText"/>
    <w:next w:val="CommentText"/>
    <w:link w:val="CommentSubjectChar"/>
    <w:uiPriority w:val="99"/>
    <w:semiHidden/>
    <w:unhideWhenUsed/>
    <w:rsid w:val="002018D8"/>
    <w:rPr>
      <w:b/>
      <w:bCs/>
    </w:rPr>
  </w:style>
  <w:style w:type="character" w:customStyle="1" w:styleId="CommentSubjectChar">
    <w:name w:val="Comment Subject Char"/>
    <w:basedOn w:val="CommentTextChar"/>
    <w:link w:val="CommentSubject"/>
    <w:uiPriority w:val="99"/>
    <w:semiHidden/>
    <w:rsid w:val="002018D8"/>
    <w:rPr>
      <w:rFonts w:ascii="Baskerville Old Face" w:eastAsiaTheme="minorEastAsia" w:hAnsi="Baskerville Old Face"/>
      <w:b/>
      <w:bCs/>
      <w:sz w:val="20"/>
      <w:szCs w:val="20"/>
      <w:lang w:val="en-GB"/>
    </w:rPr>
  </w:style>
  <w:style w:type="paragraph" w:styleId="BalloonText">
    <w:name w:val="Balloon Text"/>
    <w:basedOn w:val="Normal"/>
    <w:link w:val="BalloonTextChar"/>
    <w:uiPriority w:val="99"/>
    <w:semiHidden/>
    <w:unhideWhenUsed/>
    <w:rsid w:val="002018D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8D8"/>
    <w:rPr>
      <w:rFonts w:ascii="Tahoma" w:eastAsiaTheme="minorEastAsia" w:hAnsi="Tahoma" w:cs="Tahoma"/>
      <w:sz w:val="16"/>
      <w:szCs w:val="16"/>
      <w:lang w:val="en-GB"/>
    </w:rPr>
  </w:style>
  <w:style w:type="paragraph" w:customStyle="1" w:styleId="Figure">
    <w:name w:val="Figure"/>
    <w:basedOn w:val="Normal"/>
    <w:link w:val="FigureChar"/>
    <w:qFormat/>
    <w:rsid w:val="0007364D"/>
    <w:pPr>
      <w:spacing w:before="480"/>
      <w:outlineLvl w:val="1"/>
    </w:pPr>
    <w:rPr>
      <w:lang w:val="en-CA"/>
    </w:rPr>
  </w:style>
  <w:style w:type="character" w:customStyle="1" w:styleId="FigureChar">
    <w:name w:val="Figure Char"/>
    <w:basedOn w:val="DefaultParagraphFont"/>
    <w:link w:val="Figure"/>
    <w:rsid w:val="0007364D"/>
    <w:rPr>
      <w:rFonts w:ascii="Times New Roman" w:eastAsiaTheme="minorEastAsia" w:hAnsi="Times New Roman"/>
      <w:sz w:val="24"/>
      <w:szCs w:val="20"/>
    </w:rPr>
  </w:style>
  <w:style w:type="character" w:styleId="LineNumber">
    <w:name w:val="line number"/>
    <w:basedOn w:val="DefaultParagraphFont"/>
    <w:uiPriority w:val="99"/>
    <w:semiHidden/>
    <w:unhideWhenUsed/>
    <w:rsid w:val="007D0488"/>
  </w:style>
  <w:style w:type="table" w:styleId="TableGrid">
    <w:name w:val="Table Grid"/>
    <w:basedOn w:val="TableNormal"/>
    <w:uiPriority w:val="59"/>
    <w:rsid w:val="00365F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Subsequentpara"/>
    <w:link w:val="CodeChar"/>
    <w:qFormat/>
    <w:rsid w:val="005777EC"/>
    <w:rPr>
      <w:rFonts w:ascii="Lucida Console" w:hAnsi="Lucida Console"/>
      <w:sz w:val="20"/>
      <w:lang w:val="en-CA" w:bidi="en-US"/>
    </w:rPr>
  </w:style>
  <w:style w:type="character" w:customStyle="1" w:styleId="SubsequentparaChar">
    <w:name w:val="Subsequent para Char"/>
    <w:basedOn w:val="DefaultParagraphFont"/>
    <w:link w:val="Subsequentpara"/>
    <w:rsid w:val="005777EC"/>
    <w:rPr>
      <w:rFonts w:ascii="Times New Roman" w:eastAsiaTheme="minorEastAsia" w:hAnsi="Times New Roman"/>
      <w:sz w:val="24"/>
      <w:szCs w:val="20"/>
      <w:lang w:val="en-GB"/>
    </w:rPr>
  </w:style>
  <w:style w:type="character" w:customStyle="1" w:styleId="CodeChar">
    <w:name w:val="Code Char"/>
    <w:basedOn w:val="SubsequentparaChar"/>
    <w:link w:val="Code"/>
    <w:rsid w:val="005777EC"/>
    <w:rPr>
      <w:rFonts w:ascii="Lucida Console" w:eastAsiaTheme="minorEastAsia" w:hAnsi="Lucida Console"/>
      <w:sz w:val="20"/>
      <w:szCs w:val="20"/>
      <w:lang w:val="en-GB" w:bidi="en-US"/>
    </w:rPr>
  </w:style>
  <w:style w:type="paragraph" w:styleId="TOCHeading">
    <w:name w:val="TOC Heading"/>
    <w:basedOn w:val="Heading1"/>
    <w:next w:val="Normal"/>
    <w:uiPriority w:val="39"/>
    <w:semiHidden/>
    <w:unhideWhenUsed/>
    <w:qFormat/>
    <w:rsid w:val="00343AE8"/>
    <w:pPr>
      <w:keepLines/>
      <w:spacing w:before="480" w:after="0" w:line="276" w:lineRule="auto"/>
      <w:outlineLvl w:val="9"/>
    </w:pPr>
    <w:rPr>
      <w:rFonts w:asciiTheme="majorHAnsi" w:eastAsiaTheme="majorEastAsia" w:hAnsiTheme="majorHAnsi" w:cstheme="majorBidi"/>
      <w:b/>
      <w:smallCaps w:val="0"/>
      <w:color w:val="365F91" w:themeColor="accent1" w:themeShade="BF"/>
      <w:kern w:val="0"/>
      <w:sz w:val="28"/>
      <w:lang w:val="en-US" w:eastAsia="ja-JP"/>
      <w14:ligatures w14:val="none"/>
    </w:rPr>
  </w:style>
  <w:style w:type="paragraph" w:styleId="TOC1">
    <w:name w:val="toc 1"/>
    <w:basedOn w:val="Normal"/>
    <w:next w:val="Normal"/>
    <w:autoRedefine/>
    <w:uiPriority w:val="39"/>
    <w:unhideWhenUsed/>
    <w:rsid w:val="00343AE8"/>
    <w:pPr>
      <w:spacing w:after="100"/>
    </w:pPr>
  </w:style>
  <w:style w:type="paragraph" w:styleId="TOC2">
    <w:name w:val="toc 2"/>
    <w:basedOn w:val="Normal"/>
    <w:next w:val="Normal"/>
    <w:autoRedefine/>
    <w:uiPriority w:val="39"/>
    <w:unhideWhenUsed/>
    <w:rsid w:val="00343AE8"/>
    <w:pPr>
      <w:spacing w:after="100"/>
      <w:ind w:left="240"/>
    </w:pPr>
  </w:style>
  <w:style w:type="character" w:styleId="UnresolvedMention">
    <w:name w:val="Unresolved Mention"/>
    <w:basedOn w:val="DefaultParagraphFont"/>
    <w:uiPriority w:val="99"/>
    <w:semiHidden/>
    <w:unhideWhenUsed/>
    <w:rsid w:val="00D3207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99371">
      <w:bodyDiv w:val="1"/>
      <w:marLeft w:val="0"/>
      <w:marRight w:val="0"/>
      <w:marTop w:val="0"/>
      <w:marBottom w:val="0"/>
      <w:divBdr>
        <w:top w:val="none" w:sz="0" w:space="0" w:color="auto"/>
        <w:left w:val="none" w:sz="0" w:space="0" w:color="auto"/>
        <w:bottom w:val="none" w:sz="0" w:space="0" w:color="auto"/>
        <w:right w:val="none" w:sz="0" w:space="0" w:color="auto"/>
      </w:divBdr>
      <w:divsChild>
        <w:div w:id="1767070420">
          <w:marLeft w:val="0"/>
          <w:marRight w:val="0"/>
          <w:marTop w:val="0"/>
          <w:marBottom w:val="0"/>
          <w:divBdr>
            <w:top w:val="none" w:sz="0" w:space="0" w:color="auto"/>
            <w:left w:val="none" w:sz="0" w:space="0" w:color="auto"/>
            <w:bottom w:val="none" w:sz="0" w:space="0" w:color="auto"/>
            <w:right w:val="none" w:sz="0" w:space="0" w:color="auto"/>
          </w:divBdr>
          <w:divsChild>
            <w:div w:id="927885853">
              <w:marLeft w:val="0"/>
              <w:marRight w:val="0"/>
              <w:marTop w:val="0"/>
              <w:marBottom w:val="0"/>
              <w:divBdr>
                <w:top w:val="none" w:sz="0" w:space="0" w:color="auto"/>
                <w:left w:val="none" w:sz="0" w:space="0" w:color="auto"/>
                <w:bottom w:val="none" w:sz="0" w:space="0" w:color="auto"/>
                <w:right w:val="none" w:sz="0" w:space="0" w:color="auto"/>
              </w:divBdr>
              <w:divsChild>
                <w:div w:id="1243374163">
                  <w:marLeft w:val="0"/>
                  <w:marRight w:val="0"/>
                  <w:marTop w:val="0"/>
                  <w:marBottom w:val="0"/>
                  <w:divBdr>
                    <w:top w:val="none" w:sz="0" w:space="0" w:color="auto"/>
                    <w:left w:val="none" w:sz="0" w:space="0" w:color="auto"/>
                    <w:bottom w:val="none" w:sz="0" w:space="0" w:color="auto"/>
                    <w:right w:val="none" w:sz="0" w:space="0" w:color="auto"/>
                  </w:divBdr>
                  <w:divsChild>
                    <w:div w:id="1855260817">
                      <w:marLeft w:val="0"/>
                      <w:marRight w:val="0"/>
                      <w:marTop w:val="0"/>
                      <w:marBottom w:val="0"/>
                      <w:divBdr>
                        <w:top w:val="none" w:sz="0" w:space="0" w:color="auto"/>
                        <w:left w:val="none" w:sz="0" w:space="0" w:color="auto"/>
                        <w:bottom w:val="none" w:sz="0" w:space="0" w:color="auto"/>
                        <w:right w:val="none" w:sz="0" w:space="0" w:color="auto"/>
                      </w:divBdr>
                      <w:divsChild>
                        <w:div w:id="410200695">
                          <w:marLeft w:val="0"/>
                          <w:marRight w:val="0"/>
                          <w:marTop w:val="0"/>
                          <w:marBottom w:val="0"/>
                          <w:divBdr>
                            <w:top w:val="none" w:sz="0" w:space="0" w:color="auto"/>
                            <w:left w:val="none" w:sz="0" w:space="0" w:color="auto"/>
                            <w:bottom w:val="none" w:sz="0" w:space="0" w:color="auto"/>
                            <w:right w:val="none" w:sz="0" w:space="0" w:color="auto"/>
                          </w:divBdr>
                          <w:divsChild>
                            <w:div w:id="1902907321">
                              <w:marLeft w:val="0"/>
                              <w:marRight w:val="0"/>
                              <w:marTop w:val="0"/>
                              <w:marBottom w:val="0"/>
                              <w:divBdr>
                                <w:top w:val="none" w:sz="0" w:space="0" w:color="auto"/>
                                <w:left w:val="none" w:sz="0" w:space="0" w:color="auto"/>
                                <w:bottom w:val="none" w:sz="0" w:space="0" w:color="auto"/>
                                <w:right w:val="none" w:sz="0" w:space="0" w:color="auto"/>
                              </w:divBdr>
                              <w:divsChild>
                                <w:div w:id="1616982244">
                                  <w:marLeft w:val="0"/>
                                  <w:marRight w:val="0"/>
                                  <w:marTop w:val="0"/>
                                  <w:marBottom w:val="0"/>
                                  <w:divBdr>
                                    <w:top w:val="none" w:sz="0" w:space="0" w:color="auto"/>
                                    <w:left w:val="none" w:sz="0" w:space="0" w:color="auto"/>
                                    <w:bottom w:val="none" w:sz="0" w:space="0" w:color="auto"/>
                                    <w:right w:val="none" w:sz="0" w:space="0" w:color="auto"/>
                                  </w:divBdr>
                                  <w:divsChild>
                                    <w:div w:id="488712928">
                                      <w:marLeft w:val="0"/>
                                      <w:marRight w:val="0"/>
                                      <w:marTop w:val="0"/>
                                      <w:marBottom w:val="0"/>
                                      <w:divBdr>
                                        <w:top w:val="none" w:sz="0" w:space="0" w:color="auto"/>
                                        <w:left w:val="none" w:sz="0" w:space="0" w:color="auto"/>
                                        <w:bottom w:val="none" w:sz="0" w:space="0" w:color="auto"/>
                                        <w:right w:val="none" w:sz="0" w:space="0" w:color="auto"/>
                                      </w:divBdr>
                                      <w:divsChild>
                                        <w:div w:id="952326578">
                                          <w:marLeft w:val="0"/>
                                          <w:marRight w:val="0"/>
                                          <w:marTop w:val="0"/>
                                          <w:marBottom w:val="0"/>
                                          <w:divBdr>
                                            <w:top w:val="none" w:sz="0" w:space="0" w:color="auto"/>
                                            <w:left w:val="none" w:sz="0" w:space="0" w:color="auto"/>
                                            <w:bottom w:val="none" w:sz="0" w:space="0" w:color="auto"/>
                                            <w:right w:val="none" w:sz="0" w:space="0" w:color="auto"/>
                                          </w:divBdr>
                                          <w:divsChild>
                                            <w:div w:id="422411292">
                                              <w:marLeft w:val="0"/>
                                              <w:marRight w:val="0"/>
                                              <w:marTop w:val="0"/>
                                              <w:marBottom w:val="0"/>
                                              <w:divBdr>
                                                <w:top w:val="none" w:sz="0" w:space="0" w:color="auto"/>
                                                <w:left w:val="none" w:sz="0" w:space="0" w:color="auto"/>
                                                <w:bottom w:val="none" w:sz="0" w:space="0" w:color="auto"/>
                                                <w:right w:val="none" w:sz="0" w:space="0" w:color="auto"/>
                                              </w:divBdr>
                                              <w:divsChild>
                                                <w:div w:id="1063792135">
                                                  <w:marLeft w:val="0"/>
                                                  <w:marRight w:val="0"/>
                                                  <w:marTop w:val="0"/>
                                                  <w:marBottom w:val="0"/>
                                                  <w:divBdr>
                                                    <w:top w:val="none" w:sz="0" w:space="0" w:color="auto"/>
                                                    <w:left w:val="none" w:sz="0" w:space="0" w:color="auto"/>
                                                    <w:bottom w:val="none" w:sz="0" w:space="0" w:color="auto"/>
                                                    <w:right w:val="none" w:sz="0" w:space="0" w:color="auto"/>
                                                  </w:divBdr>
                                                  <w:divsChild>
                                                    <w:div w:id="224221114">
                                                      <w:marLeft w:val="0"/>
                                                      <w:marRight w:val="0"/>
                                                      <w:marTop w:val="0"/>
                                                      <w:marBottom w:val="0"/>
                                                      <w:divBdr>
                                                        <w:top w:val="none" w:sz="0" w:space="0" w:color="auto"/>
                                                        <w:left w:val="none" w:sz="0" w:space="0" w:color="auto"/>
                                                        <w:bottom w:val="none" w:sz="0" w:space="0" w:color="auto"/>
                                                        <w:right w:val="none" w:sz="0" w:space="0" w:color="auto"/>
                                                      </w:divBdr>
                                                      <w:divsChild>
                                                        <w:div w:id="1975986983">
                                                          <w:marLeft w:val="0"/>
                                                          <w:marRight w:val="0"/>
                                                          <w:marTop w:val="0"/>
                                                          <w:marBottom w:val="0"/>
                                                          <w:divBdr>
                                                            <w:top w:val="none" w:sz="0" w:space="0" w:color="auto"/>
                                                            <w:left w:val="none" w:sz="0" w:space="0" w:color="auto"/>
                                                            <w:bottom w:val="none" w:sz="0" w:space="0" w:color="auto"/>
                                                            <w:right w:val="none" w:sz="0" w:space="0" w:color="auto"/>
                                                          </w:divBdr>
                                                          <w:divsChild>
                                                            <w:div w:id="1272588116">
                                                              <w:marLeft w:val="0"/>
                                                              <w:marRight w:val="0"/>
                                                              <w:marTop w:val="0"/>
                                                              <w:marBottom w:val="0"/>
                                                              <w:divBdr>
                                                                <w:top w:val="none" w:sz="0" w:space="0" w:color="auto"/>
                                                                <w:left w:val="none" w:sz="0" w:space="0" w:color="auto"/>
                                                                <w:bottom w:val="none" w:sz="0" w:space="0" w:color="auto"/>
                                                                <w:right w:val="none" w:sz="0" w:space="0" w:color="auto"/>
                                                              </w:divBdr>
                                                              <w:divsChild>
                                                                <w:div w:id="1338849569">
                                                                  <w:marLeft w:val="0"/>
                                                                  <w:marRight w:val="0"/>
                                                                  <w:marTop w:val="0"/>
                                                                  <w:marBottom w:val="0"/>
                                                                  <w:divBdr>
                                                                    <w:top w:val="none" w:sz="0" w:space="0" w:color="auto"/>
                                                                    <w:left w:val="none" w:sz="0" w:space="0" w:color="auto"/>
                                                                    <w:bottom w:val="none" w:sz="0" w:space="0" w:color="auto"/>
                                                                    <w:right w:val="none" w:sz="0" w:space="0" w:color="auto"/>
                                                                  </w:divBdr>
                                                                  <w:divsChild>
                                                                    <w:div w:id="1299995529">
                                                                      <w:marLeft w:val="0"/>
                                                                      <w:marRight w:val="0"/>
                                                                      <w:marTop w:val="0"/>
                                                                      <w:marBottom w:val="0"/>
                                                                      <w:divBdr>
                                                                        <w:top w:val="none" w:sz="0" w:space="0" w:color="auto"/>
                                                                        <w:left w:val="none" w:sz="0" w:space="0" w:color="auto"/>
                                                                        <w:bottom w:val="none" w:sz="0" w:space="0" w:color="auto"/>
                                                                        <w:right w:val="none" w:sz="0" w:space="0" w:color="auto"/>
                                                                      </w:divBdr>
                                                                      <w:divsChild>
                                                                        <w:div w:id="510602957">
                                                                          <w:marLeft w:val="0"/>
                                                                          <w:marRight w:val="0"/>
                                                                          <w:marTop w:val="0"/>
                                                                          <w:marBottom w:val="0"/>
                                                                          <w:divBdr>
                                                                            <w:top w:val="none" w:sz="0" w:space="0" w:color="auto"/>
                                                                            <w:left w:val="none" w:sz="0" w:space="0" w:color="auto"/>
                                                                            <w:bottom w:val="none" w:sz="0" w:space="0" w:color="auto"/>
                                                                            <w:right w:val="none" w:sz="0" w:space="0" w:color="auto"/>
                                                                          </w:divBdr>
                                                                          <w:divsChild>
                                                                            <w:div w:id="1767384772">
                                                                              <w:marLeft w:val="0"/>
                                                                              <w:marRight w:val="0"/>
                                                                              <w:marTop w:val="0"/>
                                                                              <w:marBottom w:val="0"/>
                                                                              <w:divBdr>
                                                                                <w:top w:val="none" w:sz="0" w:space="0" w:color="auto"/>
                                                                                <w:left w:val="none" w:sz="0" w:space="0" w:color="auto"/>
                                                                                <w:bottom w:val="none" w:sz="0" w:space="0" w:color="auto"/>
                                                                                <w:right w:val="none" w:sz="0" w:space="0" w:color="auto"/>
                                                                              </w:divBdr>
                                                                              <w:divsChild>
                                                                                <w:div w:id="1480196362">
                                                                                  <w:marLeft w:val="0"/>
                                                                                  <w:marRight w:val="0"/>
                                                                                  <w:marTop w:val="0"/>
                                                                                  <w:marBottom w:val="0"/>
                                                                                  <w:divBdr>
                                                                                    <w:top w:val="none" w:sz="0" w:space="0" w:color="auto"/>
                                                                                    <w:left w:val="none" w:sz="0" w:space="0" w:color="auto"/>
                                                                                    <w:bottom w:val="none" w:sz="0" w:space="0" w:color="auto"/>
                                                                                    <w:right w:val="none" w:sz="0" w:space="0" w:color="auto"/>
                                                                                  </w:divBdr>
                                                                                  <w:divsChild>
                                                                                    <w:div w:id="1983464759">
                                                                                      <w:marLeft w:val="0"/>
                                                                                      <w:marRight w:val="0"/>
                                                                                      <w:marTop w:val="0"/>
                                                                                      <w:marBottom w:val="0"/>
                                                                                      <w:divBdr>
                                                                                        <w:top w:val="none" w:sz="0" w:space="0" w:color="auto"/>
                                                                                        <w:left w:val="none" w:sz="0" w:space="0" w:color="auto"/>
                                                                                        <w:bottom w:val="none" w:sz="0" w:space="0" w:color="auto"/>
                                                                                        <w:right w:val="none" w:sz="0" w:space="0" w:color="auto"/>
                                                                                      </w:divBdr>
                                                                                      <w:divsChild>
                                                                                        <w:div w:id="1588272890">
                                                                                          <w:marLeft w:val="0"/>
                                                                                          <w:marRight w:val="0"/>
                                                                                          <w:marTop w:val="0"/>
                                                                                          <w:marBottom w:val="0"/>
                                                                                          <w:divBdr>
                                                                                            <w:top w:val="none" w:sz="0" w:space="0" w:color="auto"/>
                                                                                            <w:left w:val="none" w:sz="0" w:space="0" w:color="auto"/>
                                                                                            <w:bottom w:val="none" w:sz="0" w:space="0" w:color="auto"/>
                                                                                            <w:right w:val="none" w:sz="0" w:space="0" w:color="auto"/>
                                                                                          </w:divBdr>
                                                                                          <w:divsChild>
                                                                                            <w:div w:id="1901819451">
                                                                                              <w:marLeft w:val="0"/>
                                                                                              <w:marRight w:val="0"/>
                                                                                              <w:marTop w:val="0"/>
                                                                                              <w:marBottom w:val="0"/>
                                                                                              <w:divBdr>
                                                                                                <w:top w:val="none" w:sz="0" w:space="0" w:color="auto"/>
                                                                                                <w:left w:val="none" w:sz="0" w:space="0" w:color="auto"/>
                                                                                                <w:bottom w:val="none" w:sz="0" w:space="0" w:color="auto"/>
                                                                                                <w:right w:val="none" w:sz="0" w:space="0" w:color="auto"/>
                                                                                              </w:divBdr>
                                                                                              <w:divsChild>
                                                                                                <w:div w:id="1195190644">
                                                                                                  <w:marLeft w:val="0"/>
                                                                                                  <w:marRight w:val="0"/>
                                                                                                  <w:marTop w:val="0"/>
                                                                                                  <w:marBottom w:val="0"/>
                                                                                                  <w:divBdr>
                                                                                                    <w:top w:val="none" w:sz="0" w:space="0" w:color="auto"/>
                                                                                                    <w:left w:val="none" w:sz="0" w:space="0" w:color="auto"/>
                                                                                                    <w:bottom w:val="none" w:sz="0" w:space="0" w:color="auto"/>
                                                                                                    <w:right w:val="none" w:sz="0" w:space="0" w:color="auto"/>
                                                                                                  </w:divBdr>
                                                                                                  <w:divsChild>
                                                                                                    <w:div w:id="1894467683">
                                                                                                      <w:marLeft w:val="0"/>
                                                                                                      <w:marRight w:val="0"/>
                                                                                                      <w:marTop w:val="0"/>
                                                                                                      <w:marBottom w:val="0"/>
                                                                                                      <w:divBdr>
                                                                                                        <w:top w:val="none" w:sz="0" w:space="0" w:color="auto"/>
                                                                                                        <w:left w:val="none" w:sz="0" w:space="0" w:color="auto"/>
                                                                                                        <w:bottom w:val="none" w:sz="0" w:space="0" w:color="auto"/>
                                                                                                        <w:right w:val="none" w:sz="0" w:space="0" w:color="auto"/>
                                                                                                      </w:divBdr>
                                                                                                      <w:divsChild>
                                                                                                        <w:div w:id="484976806">
                                                                                                          <w:marLeft w:val="0"/>
                                                                                                          <w:marRight w:val="0"/>
                                                                                                          <w:marTop w:val="0"/>
                                                                                                          <w:marBottom w:val="0"/>
                                                                                                          <w:divBdr>
                                                                                                            <w:top w:val="none" w:sz="0" w:space="0" w:color="auto"/>
                                                                                                            <w:left w:val="none" w:sz="0" w:space="0" w:color="auto"/>
                                                                                                            <w:bottom w:val="none" w:sz="0" w:space="0" w:color="auto"/>
                                                                                                            <w:right w:val="none" w:sz="0" w:space="0" w:color="auto"/>
                                                                                                          </w:divBdr>
                                                                                                          <w:divsChild>
                                                                                                            <w:div w:id="705837740">
                                                                                                              <w:marLeft w:val="0"/>
                                                                                                              <w:marRight w:val="0"/>
                                                                                                              <w:marTop w:val="0"/>
                                                                                                              <w:marBottom w:val="0"/>
                                                                                                              <w:divBdr>
                                                                                                                <w:top w:val="none" w:sz="0" w:space="0" w:color="auto"/>
                                                                                                                <w:left w:val="none" w:sz="0" w:space="0" w:color="auto"/>
                                                                                                                <w:bottom w:val="none" w:sz="0" w:space="0" w:color="auto"/>
                                                                                                                <w:right w:val="none" w:sz="0" w:space="0" w:color="auto"/>
                                                                                                              </w:divBdr>
                                                                                                              <w:divsChild>
                                                                                                                <w:div w:id="95836655">
                                                                                                                  <w:marLeft w:val="0"/>
                                                                                                                  <w:marRight w:val="0"/>
                                                                                                                  <w:marTop w:val="0"/>
                                                                                                                  <w:marBottom w:val="0"/>
                                                                                                                  <w:divBdr>
                                                                                                                    <w:top w:val="none" w:sz="0" w:space="0" w:color="auto"/>
                                                                                                                    <w:left w:val="none" w:sz="0" w:space="0" w:color="auto"/>
                                                                                                                    <w:bottom w:val="none" w:sz="0" w:space="0" w:color="auto"/>
                                                                                                                    <w:right w:val="none" w:sz="0" w:space="0" w:color="auto"/>
                                                                                                                  </w:divBdr>
                                                                                                                  <w:divsChild>
                                                                                                                    <w:div w:id="517693474">
                                                                                                                      <w:marLeft w:val="0"/>
                                                                                                                      <w:marRight w:val="0"/>
                                                                                                                      <w:marTop w:val="0"/>
                                                                                                                      <w:marBottom w:val="0"/>
                                                                                                                      <w:divBdr>
                                                                                                                        <w:top w:val="none" w:sz="0" w:space="0" w:color="auto"/>
                                                                                                                        <w:left w:val="none" w:sz="0" w:space="0" w:color="auto"/>
                                                                                                                        <w:bottom w:val="none" w:sz="0" w:space="0" w:color="auto"/>
                                                                                                                        <w:right w:val="none" w:sz="0" w:space="0" w:color="auto"/>
                                                                                                                      </w:divBdr>
                                                                                                                      <w:divsChild>
                                                                                                                        <w:div w:id="805198018">
                                                                                                                          <w:marLeft w:val="0"/>
                                                                                                                          <w:marRight w:val="0"/>
                                                                                                                          <w:marTop w:val="0"/>
                                                                                                                          <w:marBottom w:val="0"/>
                                                                                                                          <w:divBdr>
                                                                                                                            <w:top w:val="none" w:sz="0" w:space="0" w:color="auto"/>
                                                                                                                            <w:left w:val="none" w:sz="0" w:space="0" w:color="auto"/>
                                                                                                                            <w:bottom w:val="none" w:sz="0" w:space="0" w:color="auto"/>
                                                                                                                            <w:right w:val="none" w:sz="0" w:space="0" w:color="auto"/>
                                                                                                                          </w:divBdr>
                                                                                                                          <w:divsChild>
                                                                                                                            <w:div w:id="1574973850">
                                                                                                                              <w:marLeft w:val="0"/>
                                                                                                                              <w:marRight w:val="0"/>
                                                                                                                              <w:marTop w:val="0"/>
                                                                                                                              <w:marBottom w:val="0"/>
                                                                                                                              <w:divBdr>
                                                                                                                                <w:top w:val="none" w:sz="0" w:space="0" w:color="auto"/>
                                                                                                                                <w:left w:val="none" w:sz="0" w:space="0" w:color="auto"/>
                                                                                                                                <w:bottom w:val="none" w:sz="0" w:space="0" w:color="auto"/>
                                                                                                                                <w:right w:val="none" w:sz="0" w:space="0" w:color="auto"/>
                                                                                                                              </w:divBdr>
                                                                                                                              <w:divsChild>
                                                                                                                                <w:div w:id="705103971">
                                                                                                                                  <w:marLeft w:val="0"/>
                                                                                                                                  <w:marRight w:val="0"/>
                                                                                                                                  <w:marTop w:val="0"/>
                                                                                                                                  <w:marBottom w:val="0"/>
                                                                                                                                  <w:divBdr>
                                                                                                                                    <w:top w:val="none" w:sz="0" w:space="0" w:color="auto"/>
                                                                                                                                    <w:left w:val="none" w:sz="0" w:space="0" w:color="auto"/>
                                                                                                                                    <w:bottom w:val="none" w:sz="0" w:space="0" w:color="auto"/>
                                                                                                                                    <w:right w:val="none" w:sz="0" w:space="0" w:color="auto"/>
                                                                                                                                  </w:divBdr>
                                                                                                                                  <w:divsChild>
                                                                                                                                    <w:div w:id="1688559159">
                                                                                                                                      <w:marLeft w:val="0"/>
                                                                                                                                      <w:marRight w:val="0"/>
                                                                                                                                      <w:marTop w:val="0"/>
                                                                                                                                      <w:marBottom w:val="0"/>
                                                                                                                                      <w:divBdr>
                                                                                                                                        <w:top w:val="none" w:sz="0" w:space="0" w:color="auto"/>
                                                                                                                                        <w:left w:val="none" w:sz="0" w:space="0" w:color="auto"/>
                                                                                                                                        <w:bottom w:val="none" w:sz="0" w:space="0" w:color="auto"/>
                                                                                                                                        <w:right w:val="none" w:sz="0" w:space="0" w:color="auto"/>
                                                                                                                                      </w:divBdr>
                                                                                                                                      <w:divsChild>
                                                                                                                                        <w:div w:id="430047250">
                                                                                                                                          <w:marLeft w:val="0"/>
                                                                                                                                          <w:marRight w:val="0"/>
                                                                                                                                          <w:marTop w:val="0"/>
                                                                                                                                          <w:marBottom w:val="0"/>
                                                                                                                                          <w:divBdr>
                                                                                                                                            <w:top w:val="none" w:sz="0" w:space="0" w:color="auto"/>
                                                                                                                                            <w:left w:val="none" w:sz="0" w:space="0" w:color="auto"/>
                                                                                                                                            <w:bottom w:val="none" w:sz="0" w:space="0" w:color="auto"/>
                                                                                                                                            <w:right w:val="none" w:sz="0" w:space="0" w:color="auto"/>
                                                                                                                                          </w:divBdr>
                                                                                                                                          <w:divsChild>
                                                                                                                                            <w:div w:id="1390299357">
                                                                                                                                              <w:marLeft w:val="0"/>
                                                                                                                                              <w:marRight w:val="0"/>
                                                                                                                                              <w:marTop w:val="0"/>
                                                                                                                                              <w:marBottom w:val="0"/>
                                                                                                                                              <w:divBdr>
                                                                                                                                                <w:top w:val="none" w:sz="0" w:space="0" w:color="auto"/>
                                                                                                                                                <w:left w:val="none" w:sz="0" w:space="0" w:color="auto"/>
                                                                                                                                                <w:bottom w:val="none" w:sz="0" w:space="0" w:color="auto"/>
                                                                                                                                                <w:right w:val="none" w:sz="0" w:space="0" w:color="auto"/>
                                                                                                                                              </w:divBdr>
                                                                                                                                              <w:divsChild>
                                                                                                                                                <w:div w:id="224801154">
                                                                                                                                                  <w:marLeft w:val="0"/>
                                                                                                                                                  <w:marRight w:val="0"/>
                                                                                                                                                  <w:marTop w:val="0"/>
                                                                                                                                                  <w:marBottom w:val="0"/>
                                                                                                                                                  <w:divBdr>
                                                                                                                                                    <w:top w:val="none" w:sz="0" w:space="0" w:color="auto"/>
                                                                                                                                                    <w:left w:val="none" w:sz="0" w:space="0" w:color="auto"/>
                                                                                                                                                    <w:bottom w:val="none" w:sz="0" w:space="0" w:color="auto"/>
                                                                                                                                                    <w:right w:val="none" w:sz="0" w:space="0" w:color="auto"/>
                                                                                                                                                  </w:divBdr>
                                                                                                                                                  <w:divsChild>
                                                                                                                                                    <w:div w:id="1498033744">
                                                                                                                                                      <w:marLeft w:val="0"/>
                                                                                                                                                      <w:marRight w:val="0"/>
                                                                                                                                                      <w:marTop w:val="0"/>
                                                                                                                                                      <w:marBottom w:val="0"/>
                                                                                                                                                      <w:divBdr>
                                                                                                                                                        <w:top w:val="none" w:sz="0" w:space="0" w:color="auto"/>
                                                                                                                                                        <w:left w:val="none" w:sz="0" w:space="0" w:color="auto"/>
                                                                                                                                                        <w:bottom w:val="none" w:sz="0" w:space="0" w:color="auto"/>
                                                                                                                                                        <w:right w:val="none" w:sz="0" w:space="0" w:color="auto"/>
                                                                                                                                                      </w:divBdr>
                                                                                                                                                      <w:divsChild>
                                                                                                                                                        <w:div w:id="1142041639">
                                                                                                                                                          <w:marLeft w:val="0"/>
                                                                                                                                                          <w:marRight w:val="0"/>
                                                                                                                                                          <w:marTop w:val="0"/>
                                                                                                                                                          <w:marBottom w:val="0"/>
                                                                                                                                                          <w:divBdr>
                                                                                                                                                            <w:top w:val="none" w:sz="0" w:space="0" w:color="auto"/>
                                                                                                                                                            <w:left w:val="none" w:sz="0" w:space="0" w:color="auto"/>
                                                                                                                                                            <w:bottom w:val="none" w:sz="0" w:space="0" w:color="auto"/>
                                                                                                                                                            <w:right w:val="none" w:sz="0" w:space="0" w:color="auto"/>
                                                                                                                                                          </w:divBdr>
                                                                                                                                                          <w:divsChild>
                                                                                                                                                            <w:div w:id="400834819">
                                                                                                                                                              <w:marLeft w:val="0"/>
                                                                                                                                                              <w:marRight w:val="0"/>
                                                                                                                                                              <w:marTop w:val="0"/>
                                                                                                                                                              <w:marBottom w:val="0"/>
                                                                                                                                                              <w:divBdr>
                                                                                                                                                                <w:top w:val="none" w:sz="0" w:space="0" w:color="auto"/>
                                                                                                                                                                <w:left w:val="none" w:sz="0" w:space="0" w:color="auto"/>
                                                                                                                                                                <w:bottom w:val="none" w:sz="0" w:space="0" w:color="auto"/>
                                                                                                                                                                <w:right w:val="none" w:sz="0" w:space="0" w:color="auto"/>
                                                                                                                                                              </w:divBdr>
                                                                                                                                                              <w:divsChild>
                                                                                                                                                                <w:div w:id="2090031358">
                                                                                                                                                                  <w:marLeft w:val="0"/>
                                                                                                                                                                  <w:marRight w:val="0"/>
                                                                                                                                                                  <w:marTop w:val="0"/>
                                                                                                                                                                  <w:marBottom w:val="0"/>
                                                                                                                                                                  <w:divBdr>
                                                                                                                                                                    <w:top w:val="none" w:sz="0" w:space="0" w:color="auto"/>
                                                                                                                                                                    <w:left w:val="none" w:sz="0" w:space="0" w:color="auto"/>
                                                                                                                                                                    <w:bottom w:val="none" w:sz="0" w:space="0" w:color="auto"/>
                                                                                                                                                                    <w:right w:val="none" w:sz="0" w:space="0" w:color="auto"/>
                                                                                                                                                                  </w:divBdr>
                                                                                                                                                                  <w:divsChild>
                                                                                                                                                                    <w:div w:id="711154027">
                                                                                                                                                                      <w:marLeft w:val="0"/>
                                                                                                                                                                      <w:marRight w:val="0"/>
                                                                                                                                                                      <w:marTop w:val="0"/>
                                                                                                                                                                      <w:marBottom w:val="0"/>
                                                                                                                                                                      <w:divBdr>
                                                                                                                                                                        <w:top w:val="none" w:sz="0" w:space="0" w:color="auto"/>
                                                                                                                                                                        <w:left w:val="none" w:sz="0" w:space="0" w:color="auto"/>
                                                                                                                                                                        <w:bottom w:val="none" w:sz="0" w:space="0" w:color="auto"/>
                                                                                                                                                                        <w:right w:val="none" w:sz="0" w:space="0" w:color="auto"/>
                                                                                                                                                                      </w:divBdr>
                                                                                                                                                                      <w:divsChild>
                                                                                                                                                                        <w:div w:id="971524437">
                                                                                                                                                                          <w:marLeft w:val="0"/>
                                                                                                                                                                          <w:marRight w:val="0"/>
                                                                                                                                                                          <w:marTop w:val="0"/>
                                                                                                                                                                          <w:marBottom w:val="0"/>
                                                                                                                                                                          <w:divBdr>
                                                                                                                                                                            <w:top w:val="none" w:sz="0" w:space="0" w:color="auto"/>
                                                                                                                                                                            <w:left w:val="none" w:sz="0" w:space="0" w:color="auto"/>
                                                                                                                                                                            <w:bottom w:val="none" w:sz="0" w:space="0" w:color="auto"/>
                                                                                                                                                                            <w:right w:val="none" w:sz="0" w:space="0" w:color="auto"/>
                                                                                                                                                                          </w:divBdr>
                                                                                                                                                                          <w:divsChild>
                                                                                                                                                                            <w:div w:id="961959100">
                                                                                                                                                                              <w:marLeft w:val="0"/>
                                                                                                                                                                              <w:marRight w:val="0"/>
                                                                                                                                                                              <w:marTop w:val="0"/>
                                                                                                                                                                              <w:marBottom w:val="0"/>
                                                                                                                                                                              <w:divBdr>
                                                                                                                                                                                <w:top w:val="none" w:sz="0" w:space="0" w:color="auto"/>
                                                                                                                                                                                <w:left w:val="none" w:sz="0" w:space="0" w:color="auto"/>
                                                                                                                                                                                <w:bottom w:val="none" w:sz="0" w:space="0" w:color="auto"/>
                                                                                                                                                                                <w:right w:val="none" w:sz="0" w:space="0" w:color="auto"/>
                                                                                                                                                                              </w:divBdr>
                                                                                                                                                                              <w:divsChild>
                                                                                                                                                                                <w:div w:id="988941828">
                                                                                                                                                                                  <w:marLeft w:val="0"/>
                                                                                                                                                                                  <w:marRight w:val="0"/>
                                                                                                                                                                                  <w:marTop w:val="0"/>
                                                                                                                                                                                  <w:marBottom w:val="0"/>
                                                                                                                                                                                  <w:divBdr>
                                                                                                                                                                                    <w:top w:val="none" w:sz="0" w:space="0" w:color="auto"/>
                                                                                                                                                                                    <w:left w:val="none" w:sz="0" w:space="0" w:color="auto"/>
                                                                                                                                                                                    <w:bottom w:val="none" w:sz="0" w:space="0" w:color="auto"/>
                                                                                                                                                                                    <w:right w:val="none" w:sz="0" w:space="0" w:color="auto"/>
                                                                                                                                                                                  </w:divBdr>
                                                                                                                                                                                  <w:divsChild>
                                                                                                                                                                                    <w:div w:id="676807815">
                                                                                                                                                                                      <w:marLeft w:val="0"/>
                                                                                                                                                                                      <w:marRight w:val="0"/>
                                                                                                                                                                                      <w:marTop w:val="0"/>
                                                                                                                                                                                      <w:marBottom w:val="0"/>
                                                                                                                                                                                      <w:divBdr>
                                                                                                                                                                                        <w:top w:val="none" w:sz="0" w:space="0" w:color="auto"/>
                                                                                                                                                                                        <w:left w:val="none" w:sz="0" w:space="0" w:color="auto"/>
                                                                                                                                                                                        <w:bottom w:val="none" w:sz="0" w:space="0" w:color="auto"/>
                                                                                                                                                                                        <w:right w:val="none" w:sz="0" w:space="0" w:color="auto"/>
                                                                                                                                                                                      </w:divBdr>
                                                                                                                                                                                      <w:divsChild>
                                                                                                                                                                                        <w:div w:id="1208179461">
                                                                                                                                                                                          <w:marLeft w:val="0"/>
                                                                                                                                                                                          <w:marRight w:val="0"/>
                                                                                                                                                                                          <w:marTop w:val="0"/>
                                                                                                                                                                                          <w:marBottom w:val="0"/>
                                                                                                                                                                                          <w:divBdr>
                                                                                                                                                                                            <w:top w:val="none" w:sz="0" w:space="0" w:color="auto"/>
                                                                                                                                                                                            <w:left w:val="none" w:sz="0" w:space="0" w:color="auto"/>
                                                                                                                                                                                            <w:bottom w:val="none" w:sz="0" w:space="0" w:color="auto"/>
                                                                                                                                                                                            <w:right w:val="none" w:sz="0" w:space="0" w:color="auto"/>
                                                                                                                                                                                          </w:divBdr>
                                                                                                                                                                                          <w:divsChild>
                                                                                                                                                                                            <w:div w:id="1408845304">
                                                                                                                                                                                              <w:marLeft w:val="0"/>
                                                                                                                                                                                              <w:marRight w:val="0"/>
                                                                                                                                                                                              <w:marTop w:val="0"/>
                                                                                                                                                                                              <w:marBottom w:val="0"/>
                                                                                                                                                                                              <w:divBdr>
                                                                                                                                                                                                <w:top w:val="none" w:sz="0" w:space="0" w:color="auto"/>
                                                                                                                                                                                                <w:left w:val="none" w:sz="0" w:space="0" w:color="auto"/>
                                                                                                                                                                                                <w:bottom w:val="none" w:sz="0" w:space="0" w:color="auto"/>
                                                                                                                                                                                                <w:right w:val="none" w:sz="0" w:space="0" w:color="auto"/>
                                                                                                                                                                                              </w:divBdr>
                                                                                                                                                                                              <w:divsChild>
                                                                                                                                                                                                <w:div w:id="553345700">
                                                                                                                                                                                                  <w:marLeft w:val="0"/>
                                                                                                                                                                                                  <w:marRight w:val="0"/>
                                                                                                                                                                                                  <w:marTop w:val="0"/>
                                                                                                                                                                                                  <w:marBottom w:val="0"/>
                                                                                                                                                                                                  <w:divBdr>
                                                                                                                                                                                                    <w:top w:val="none" w:sz="0" w:space="0" w:color="auto"/>
                                                                                                                                                                                                    <w:left w:val="none" w:sz="0" w:space="0" w:color="auto"/>
                                                                                                                                                                                                    <w:bottom w:val="none" w:sz="0" w:space="0" w:color="auto"/>
                                                                                                                                                                                                    <w:right w:val="none" w:sz="0" w:space="0" w:color="auto"/>
                                                                                                                                                                                                  </w:divBdr>
                                                                                                                                                                                                  <w:divsChild>
                                                                                                                                                                                                    <w:div w:id="1398478962">
                                                                                                                                                                                                      <w:marLeft w:val="0"/>
                                                                                                                                                                                                      <w:marRight w:val="0"/>
                                                                                                                                                                                                      <w:marTop w:val="0"/>
                                                                                                                                                                                                      <w:marBottom w:val="0"/>
                                                                                                                                                                                                      <w:divBdr>
                                                                                                                                                                                                        <w:top w:val="none" w:sz="0" w:space="0" w:color="auto"/>
                                                                                                                                                                                                        <w:left w:val="none" w:sz="0" w:space="0" w:color="auto"/>
                                                                                                                                                                                                        <w:bottom w:val="none" w:sz="0" w:space="0" w:color="auto"/>
                                                                                                                                                                                                        <w:right w:val="none" w:sz="0" w:space="0" w:color="auto"/>
                                                                                                                                                                                                      </w:divBdr>
                                                                                                                                                                                                      <w:divsChild>
                                                                                                                                                                                                        <w:div w:id="1053238957">
                                                                                                                                                                                                          <w:marLeft w:val="0"/>
                                                                                                                                                                                                          <w:marRight w:val="0"/>
                                                                                                                                                                                                          <w:marTop w:val="0"/>
                                                                                                                                                                                                          <w:marBottom w:val="0"/>
                                                                                                                                                                                                          <w:divBdr>
                                                                                                                                                                                                            <w:top w:val="none" w:sz="0" w:space="0" w:color="auto"/>
                                                                                                                                                                                                            <w:left w:val="none" w:sz="0" w:space="0" w:color="auto"/>
                                                                                                                                                                                                            <w:bottom w:val="none" w:sz="0" w:space="0" w:color="auto"/>
                                                                                                                                                                                                            <w:right w:val="none" w:sz="0" w:space="0" w:color="auto"/>
                                                                                                                                                                                                          </w:divBdr>
                                                                                                                                                                                                          <w:divsChild>
                                                                                                                                                                                                            <w:div w:id="170340392">
                                                                                                                                                                                                              <w:marLeft w:val="0"/>
                                                                                                                                                                                                              <w:marRight w:val="0"/>
                                                                                                                                                                                                              <w:marTop w:val="0"/>
                                                                                                                                                                                                              <w:marBottom w:val="0"/>
                                                                                                                                                                                                              <w:divBdr>
                                                                                                                                                                                                                <w:top w:val="none" w:sz="0" w:space="0" w:color="auto"/>
                                                                                                                                                                                                                <w:left w:val="none" w:sz="0" w:space="0" w:color="auto"/>
                                                                                                                                                                                                                <w:bottom w:val="none" w:sz="0" w:space="0" w:color="auto"/>
                                                                                                                                                                                                                <w:right w:val="none" w:sz="0" w:space="0" w:color="auto"/>
                                                                                                                                                                                                              </w:divBdr>
                                                                                                                                                                                                              <w:divsChild>
                                                                                                                                                                                                                <w:div w:id="573471072">
                                                                                                                                                                                                                  <w:marLeft w:val="0"/>
                                                                                                                                                                                                                  <w:marRight w:val="0"/>
                                                                                                                                                                                                                  <w:marTop w:val="0"/>
                                                                                                                                                                                                                  <w:marBottom w:val="0"/>
                                                                                                                                                                                                                  <w:divBdr>
                                                                                                                                                                                                                    <w:top w:val="none" w:sz="0" w:space="0" w:color="auto"/>
                                                                                                                                                                                                                    <w:left w:val="none" w:sz="0" w:space="0" w:color="auto"/>
                                                                                                                                                                                                                    <w:bottom w:val="none" w:sz="0" w:space="0" w:color="auto"/>
                                                                                                                                                                                                                    <w:right w:val="none" w:sz="0" w:space="0" w:color="auto"/>
                                                                                                                                                                                                                  </w:divBdr>
                                                                                                                                                                                                                  <w:divsChild>
                                                                                                                                                                                                                    <w:div w:id="1183202381">
                                                                                                                                                                                                                      <w:marLeft w:val="0"/>
                                                                                                                                                                                                                      <w:marRight w:val="0"/>
                                                                                                                                                                                                                      <w:marTop w:val="0"/>
                                                                                                                                                                                                                      <w:marBottom w:val="0"/>
                                                                                                                                                                                                                      <w:divBdr>
                                                                                                                                                                                                                        <w:top w:val="none" w:sz="0" w:space="0" w:color="auto"/>
                                                                                                                                                                                                                        <w:left w:val="none" w:sz="0" w:space="0" w:color="auto"/>
                                                                                                                                                                                                                        <w:bottom w:val="none" w:sz="0" w:space="0" w:color="auto"/>
                                                                                                                                                                                                                        <w:right w:val="none" w:sz="0" w:space="0" w:color="auto"/>
                                                                                                                                                                                                                      </w:divBdr>
                                                                                                                                                                                                                      <w:divsChild>
                                                                                                                                                                                                                        <w:div w:id="1692873500">
                                                                                                                                                                                                                          <w:marLeft w:val="0"/>
                                                                                                                                                                                                                          <w:marRight w:val="0"/>
                                                                                                                                                                                                                          <w:marTop w:val="0"/>
                                                                                                                                                                                                                          <w:marBottom w:val="0"/>
                                                                                                                                                                                                                          <w:divBdr>
                                                                                                                                                                                                                            <w:top w:val="none" w:sz="0" w:space="0" w:color="auto"/>
                                                                                                                                                                                                                            <w:left w:val="none" w:sz="0" w:space="0" w:color="auto"/>
                                                                                                                                                                                                                            <w:bottom w:val="none" w:sz="0" w:space="0" w:color="auto"/>
                                                                                                                                                                                                                            <w:right w:val="none" w:sz="0" w:space="0" w:color="auto"/>
                                                                                                                                                                                                                          </w:divBdr>
                                                                                                                                                                                                                          <w:divsChild>
                                                                                                                                                                                                                            <w:div w:id="1921016894">
                                                                                                                                                                                                                              <w:marLeft w:val="0"/>
                                                                                                                                                                                                                              <w:marRight w:val="0"/>
                                                                                                                                                                                                                              <w:marTop w:val="0"/>
                                                                                                                                                                                                                              <w:marBottom w:val="0"/>
                                                                                                                                                                                                                              <w:divBdr>
                                                                                                                                                                                                                                <w:top w:val="none" w:sz="0" w:space="0" w:color="auto"/>
                                                                                                                                                                                                                                <w:left w:val="none" w:sz="0" w:space="0" w:color="auto"/>
                                                                                                                                                                                                                                <w:bottom w:val="none" w:sz="0" w:space="0" w:color="auto"/>
                                                                                                                                                                                                                                <w:right w:val="none" w:sz="0" w:space="0" w:color="auto"/>
                                                                                                                                                                                                                              </w:divBdr>
                                                                                                                                                                                                                              <w:divsChild>
                                                                                                                                                                                                                                <w:div w:id="664672170">
                                                                                                                                                                                                                                  <w:marLeft w:val="0"/>
                                                                                                                                                                                                                                  <w:marRight w:val="0"/>
                                                                                                                                                                                                                                  <w:marTop w:val="0"/>
                                                                                                                                                                                                                                  <w:marBottom w:val="0"/>
                                                                                                                                                                                                                                  <w:divBdr>
                                                                                                                                                                                                                                    <w:top w:val="none" w:sz="0" w:space="0" w:color="auto"/>
                                                                                                                                                                                                                                    <w:left w:val="none" w:sz="0" w:space="0" w:color="auto"/>
                                                                                                                                                                                                                                    <w:bottom w:val="none" w:sz="0" w:space="0" w:color="auto"/>
                                                                                                                                                                                                                                    <w:right w:val="none" w:sz="0" w:space="0" w:color="auto"/>
                                                                                                                                                                                                                                  </w:divBdr>
                                                                                                                                                                                                                                  <w:divsChild>
                                                                                                                                                                                                                                    <w:div w:id="1236621575">
                                                                                                                                                                                                                                      <w:marLeft w:val="0"/>
                                                                                                                                                                                                                                      <w:marRight w:val="0"/>
                                                                                                                                                                                                                                      <w:marTop w:val="0"/>
                                                                                                                                                                                                                                      <w:marBottom w:val="0"/>
                                                                                                                                                                                                                                      <w:divBdr>
                                                                                                                                                                                                                                        <w:top w:val="none" w:sz="0" w:space="0" w:color="auto"/>
                                                                                                                                                                                                                                        <w:left w:val="none" w:sz="0" w:space="0" w:color="auto"/>
                                                                                                                                                                                                                                        <w:bottom w:val="none" w:sz="0" w:space="0" w:color="auto"/>
                                                                                                                                                                                                                                        <w:right w:val="none" w:sz="0" w:space="0" w:color="auto"/>
                                                                                                                                                                                                                                      </w:divBdr>
                                                                                                                                                                                                                                      <w:divsChild>
                                                                                                                                                                                                                                        <w:div w:id="1345595634">
                                                                                                                                                                                                                                          <w:marLeft w:val="0"/>
                                                                                                                                                                                                                                          <w:marRight w:val="0"/>
                                                                                                                                                                                                                                          <w:marTop w:val="0"/>
                                                                                                                                                                                                                                          <w:marBottom w:val="0"/>
                                                                                                                                                                                                                                          <w:divBdr>
                                                                                                                                                                                                                                            <w:top w:val="none" w:sz="0" w:space="0" w:color="auto"/>
                                                                                                                                                                                                                                            <w:left w:val="none" w:sz="0" w:space="0" w:color="auto"/>
                                                                                                                                                                                                                                            <w:bottom w:val="none" w:sz="0" w:space="0" w:color="auto"/>
                                                                                                                                                                                                                                            <w:right w:val="none" w:sz="0" w:space="0" w:color="auto"/>
                                                                                                                                                                                                                                          </w:divBdr>
                                                                                                                                                                                                                                          <w:divsChild>
                                                                                                                                                                                                                                            <w:div w:id="265313301">
                                                                                                                                                                                                                                              <w:marLeft w:val="0"/>
                                                                                                                                                                                                                                              <w:marRight w:val="0"/>
                                                                                                                                                                                                                                              <w:marTop w:val="0"/>
                                                                                                                                                                                                                                              <w:marBottom w:val="0"/>
                                                                                                                                                                                                                                              <w:divBdr>
                                                                                                                                                                                                                                                <w:top w:val="none" w:sz="0" w:space="0" w:color="auto"/>
                                                                                                                                                                                                                                                <w:left w:val="none" w:sz="0" w:space="0" w:color="auto"/>
                                                                                                                                                                                                                                                <w:bottom w:val="none" w:sz="0" w:space="0" w:color="auto"/>
                                                                                                                                                                                                                                                <w:right w:val="none" w:sz="0" w:space="0" w:color="auto"/>
                                                                                                                                                                                                                                              </w:divBdr>
                                                                                                                                                                                                                                              <w:divsChild>
                                                                                                                                                                                                                                                <w:div w:id="377239500">
                                                                                                                                                                                                                                                  <w:marLeft w:val="0"/>
                                                                                                                                                                                                                                                  <w:marRight w:val="0"/>
                                                                                                                                                                                                                                                  <w:marTop w:val="0"/>
                                                                                                                                                                                                                                                  <w:marBottom w:val="0"/>
                                                                                                                                                                                                                                                  <w:divBdr>
                                                                                                                                                                                                                                                    <w:top w:val="none" w:sz="0" w:space="0" w:color="auto"/>
                                                                                                                                                                                                                                                    <w:left w:val="none" w:sz="0" w:space="0" w:color="auto"/>
                                                                                                                                                                                                                                                    <w:bottom w:val="none" w:sz="0" w:space="0" w:color="auto"/>
                                                                                                                                                                                                                                                    <w:right w:val="none" w:sz="0" w:space="0" w:color="auto"/>
                                                                                                                                                                                                                                                  </w:divBdr>
                                                                                                                                                                                                                                                  <w:divsChild>
                                                                                                                                                                                                                                                    <w:div w:id="983705952">
                                                                                                                                                                                                                                                      <w:marLeft w:val="0"/>
                                                                                                                                                                                                                                                      <w:marRight w:val="0"/>
                                                                                                                                                                                                                                                      <w:marTop w:val="0"/>
                                                                                                                                                                                                                                                      <w:marBottom w:val="0"/>
                                                                                                                                                                                                                                                      <w:divBdr>
                                                                                                                                                                                                                                                        <w:top w:val="none" w:sz="0" w:space="0" w:color="auto"/>
                                                                                                                                                                                                                                                        <w:left w:val="none" w:sz="0" w:space="0" w:color="auto"/>
                                                                                                                                                                                                                                                        <w:bottom w:val="none" w:sz="0" w:space="0" w:color="auto"/>
                                                                                                                                                                                                                                                        <w:right w:val="none" w:sz="0" w:space="0" w:color="auto"/>
                                                                                                                                                                                                                                                      </w:divBdr>
                                                                                                                                                                                                                                                      <w:divsChild>
                                                                                                                                                                                                                                                        <w:div w:id="612706816">
                                                                                                                                                                                                                                                          <w:marLeft w:val="0"/>
                                                                                                                                                                                                                                                          <w:marRight w:val="0"/>
                                                                                                                                                                                                                                                          <w:marTop w:val="0"/>
                                                                                                                                                                                                                                                          <w:marBottom w:val="0"/>
                                                                                                                                                                                                                                                          <w:divBdr>
                                                                                                                                                                                                                                                            <w:top w:val="none" w:sz="0" w:space="0" w:color="auto"/>
                                                                                                                                                                                                                                                            <w:left w:val="none" w:sz="0" w:space="0" w:color="auto"/>
                                                                                                                                                                                                                                                            <w:bottom w:val="none" w:sz="0" w:space="0" w:color="auto"/>
                                                                                                                                                                                                                                                            <w:right w:val="none" w:sz="0" w:space="0" w:color="auto"/>
                                                                                                                                                                                                                                                          </w:divBdr>
                                                                                                                                                                                                                                                          <w:divsChild>
                                                                                                                                                                                                                                                            <w:div w:id="793669883">
                                                                                                                                                                                                                                                              <w:marLeft w:val="0"/>
                                                                                                                                                                                                                                                              <w:marRight w:val="0"/>
                                                                                                                                                                                                                                                              <w:marTop w:val="0"/>
                                                                                                                                                                                                                                                              <w:marBottom w:val="0"/>
                                                                                                                                                                                                                                                              <w:divBdr>
                                                                                                                                                                                                                                                                <w:top w:val="none" w:sz="0" w:space="0" w:color="auto"/>
                                                                                                                                                                                                                                                                <w:left w:val="none" w:sz="0" w:space="0" w:color="auto"/>
                                                                                                                                                                                                                                                                <w:bottom w:val="none" w:sz="0" w:space="0" w:color="auto"/>
                                                                                                                                                                                                                                                                <w:right w:val="none" w:sz="0" w:space="0" w:color="auto"/>
                                                                                                                                                                                                                                                              </w:divBdr>
                                                                                                                                                                                                                                                              <w:divsChild>
                                                                                                                                                                                                                                                                <w:div w:id="205794935">
                                                                                                                                                                                                                                                                  <w:marLeft w:val="0"/>
                                                                                                                                                                                                                                                                  <w:marRight w:val="0"/>
                                                                                                                                                                                                                                                                  <w:marTop w:val="0"/>
                                                                                                                                                                                                                                                                  <w:marBottom w:val="0"/>
                                                                                                                                                                                                                                                                  <w:divBdr>
                                                                                                                                                                                                                                                                    <w:top w:val="none" w:sz="0" w:space="0" w:color="auto"/>
                                                                                                                                                                                                                                                                    <w:left w:val="none" w:sz="0" w:space="0" w:color="auto"/>
                                                                                                                                                                                                                                                                    <w:bottom w:val="none" w:sz="0" w:space="0" w:color="auto"/>
                                                                                                                                                                                                                                                                    <w:right w:val="none" w:sz="0" w:space="0" w:color="auto"/>
                                                                                                                                                                                                                                                                  </w:divBdr>
                                                                                                                                                                                                                                                                  <w:divsChild>
                                                                                                                                                                                                                                                                    <w:div w:id="1456411565">
                                                                                                                                                                                                                                                                      <w:marLeft w:val="0"/>
                                                                                                                                                                                                                                                                      <w:marRight w:val="0"/>
                                                                                                                                                                                                                                                                      <w:marTop w:val="0"/>
                                                                                                                                                                                                                                                                      <w:marBottom w:val="0"/>
                                                                                                                                                                                                                                                                      <w:divBdr>
                                                                                                                                                                                                                                                                        <w:top w:val="none" w:sz="0" w:space="0" w:color="auto"/>
                                                                                                                                                                                                                                                                        <w:left w:val="none" w:sz="0" w:space="0" w:color="auto"/>
                                                                                                                                                                                                                                                                        <w:bottom w:val="none" w:sz="0" w:space="0" w:color="auto"/>
                                                                                                                                                                                                                                                                        <w:right w:val="none" w:sz="0" w:space="0" w:color="auto"/>
                                                                                                                                                                                                                                                                      </w:divBdr>
                                                                                                                                                                                                                                                                      <w:divsChild>
                                                                                                                                                                                                                                                                        <w:div w:id="447168038">
                                                                                                                                                                                                                                                                          <w:marLeft w:val="0"/>
                                                                                                                                                                                                                                                                          <w:marRight w:val="0"/>
                                                                                                                                                                                                                                                                          <w:marTop w:val="0"/>
                                                                                                                                                                                                                                                                          <w:marBottom w:val="0"/>
                                                                                                                                                                                                                                                                          <w:divBdr>
                                                                                                                                                                                                                                                                            <w:top w:val="none" w:sz="0" w:space="0" w:color="auto"/>
                                                                                                                                                                                                                                                                            <w:left w:val="none" w:sz="0" w:space="0" w:color="auto"/>
                                                                                                                                                                                                                                                                            <w:bottom w:val="none" w:sz="0" w:space="0" w:color="auto"/>
                                                                                                                                                                                                                                                                            <w:right w:val="none" w:sz="0" w:space="0" w:color="auto"/>
                                                                                                                                                                                                                                                                          </w:divBdr>
                                                                                                                                                                                                                                                                          <w:divsChild>
                                                                                                                                                                                                                                                                            <w:div w:id="1351302041">
                                                                                                                                                                                                                                                                              <w:marLeft w:val="0"/>
                                                                                                                                                                                                                                                                              <w:marRight w:val="0"/>
                                                                                                                                                                                                                                                                              <w:marTop w:val="0"/>
                                                                                                                                                                                                                                                                              <w:marBottom w:val="0"/>
                                                                                                                                                                                                                                                                              <w:divBdr>
                                                                                                                                                                                                                                                                                <w:top w:val="none" w:sz="0" w:space="0" w:color="auto"/>
                                                                                                                                                                                                                                                                                <w:left w:val="none" w:sz="0" w:space="0" w:color="auto"/>
                                                                                                                                                                                                                                                                                <w:bottom w:val="none" w:sz="0" w:space="0" w:color="auto"/>
                                                                                                                                                                                                                                                                                <w:right w:val="none" w:sz="0" w:space="0" w:color="auto"/>
                                                                                                                                                                                                                                                                              </w:divBdr>
                                                                                                                                                                                                                                                                              <w:divsChild>
                                                                                                                                                                                                                                                                                <w:div w:id="532228493">
                                                                                                                                                                                                                                                                                  <w:marLeft w:val="0"/>
                                                                                                                                                                                                                                                                                  <w:marRight w:val="0"/>
                                                                                                                                                                                                                                                                                  <w:marTop w:val="0"/>
                                                                                                                                                                                                                                                                                  <w:marBottom w:val="0"/>
                                                                                                                                                                                                                                                                                  <w:divBdr>
                                                                                                                                                                                                                                                                                    <w:top w:val="none" w:sz="0" w:space="0" w:color="auto"/>
                                                                                                                                                                                                                                                                                    <w:left w:val="none" w:sz="0" w:space="0" w:color="auto"/>
                                                                                                                                                                                                                                                                                    <w:bottom w:val="none" w:sz="0" w:space="0" w:color="auto"/>
                                                                                                                                                                                                                                                                                    <w:right w:val="none" w:sz="0" w:space="0" w:color="auto"/>
                                                                                                                                                                                                                                                                                  </w:divBdr>
                                                                                                                                                                                                                                                                                  <w:divsChild>
                                                                                                                                                                                                                                                                                    <w:div w:id="1603562758">
                                                                                                                                                                                                                                                                                      <w:marLeft w:val="0"/>
                                                                                                                                                                                                                                                                                      <w:marRight w:val="0"/>
                                                                                                                                                                                                                                                                                      <w:marTop w:val="0"/>
                                                                                                                                                                                                                                                                                      <w:marBottom w:val="0"/>
                                                                                                                                                                                                                                                                                      <w:divBdr>
                                                                                                                                                                                                                                                                                        <w:top w:val="none" w:sz="0" w:space="0" w:color="auto"/>
                                                                                                                                                                                                                                                                                        <w:left w:val="none" w:sz="0" w:space="0" w:color="auto"/>
                                                                                                                                                                                                                                                                                        <w:bottom w:val="none" w:sz="0" w:space="0" w:color="auto"/>
                                                                                                                                                                                                                                                                                        <w:right w:val="none" w:sz="0" w:space="0" w:color="auto"/>
                                                                                                                                                                                                                                                                                      </w:divBdr>
                                                                                                                                                                                                                                                                                      <w:divsChild>
                                                                                                                                                                                                                                                                                        <w:div w:id="1427266148">
                                                                                                                                                                                                                                                                                          <w:marLeft w:val="0"/>
                                                                                                                                                                                                                                                                                          <w:marRight w:val="0"/>
                                                                                                                                                                                                                                                                                          <w:marTop w:val="0"/>
                                                                                                                                                                                                                                                                                          <w:marBottom w:val="0"/>
                                                                                                                                                                                                                                                                                          <w:divBdr>
                                                                                                                                                                                                                                                                                            <w:top w:val="none" w:sz="0" w:space="0" w:color="auto"/>
                                                                                                                                                                                                                                                                                            <w:left w:val="none" w:sz="0" w:space="0" w:color="auto"/>
                                                                                                                                                                                                                                                                                            <w:bottom w:val="none" w:sz="0" w:space="0" w:color="auto"/>
                                                                                                                                                                                                                                                                                            <w:right w:val="none" w:sz="0" w:space="0" w:color="auto"/>
                                                                                                                                                                                                                                                                                          </w:divBdr>
                                                                                                                                                                                                                                                                                          <w:divsChild>
                                                                                                                                                                                                                                                                                            <w:div w:id="676662039">
                                                                                                                                                                                                                                                                                              <w:marLeft w:val="0"/>
                                                                                                                                                                                                                                                                                              <w:marRight w:val="0"/>
                                                                                                                                                                                                                                                                                              <w:marTop w:val="0"/>
                                                                                                                                                                                                                                                                                              <w:marBottom w:val="0"/>
                                                                                                                                                                                                                                                                                              <w:divBdr>
                                                                                                                                                                                                                                                                                                <w:top w:val="none" w:sz="0" w:space="0" w:color="auto"/>
                                                                                                                                                                                                                                                                                                <w:left w:val="none" w:sz="0" w:space="0" w:color="auto"/>
                                                                                                                                                                                                                                                                                                <w:bottom w:val="none" w:sz="0" w:space="0" w:color="auto"/>
                                                                                                                                                                                                                                                                                                <w:right w:val="none" w:sz="0" w:space="0" w:color="auto"/>
                                                                                                                                                                                                                                                                                              </w:divBdr>
                                                                                                                                                                                                                                                                                              <w:divsChild>
                                                                                                                                                                                                                                                                                                <w:div w:id="959385432">
                                                                                                                                                                                                                                                                                                  <w:marLeft w:val="0"/>
                                                                                                                                                                                                                                                                                                  <w:marRight w:val="0"/>
                                                                                                                                                                                                                                                                                                  <w:marTop w:val="0"/>
                                                                                                                                                                                                                                                                                                  <w:marBottom w:val="0"/>
                                                                                                                                                                                                                                                                                                  <w:divBdr>
                                                                                                                                                                                                                                                                                                    <w:top w:val="none" w:sz="0" w:space="0" w:color="auto"/>
                                                                                                                                                                                                                                                                                                    <w:left w:val="none" w:sz="0" w:space="0" w:color="auto"/>
                                                                                                                                                                                                                                                                                                    <w:bottom w:val="none" w:sz="0" w:space="0" w:color="auto"/>
                                                                                                                                                                                                                                                                                                    <w:right w:val="none" w:sz="0" w:space="0" w:color="auto"/>
                                                                                                                                                                                                                                                                                                  </w:divBdr>
                                                                                                                                                                                                                                                                                                  <w:divsChild>
                                                                                                                                                                                                                                                                                                    <w:div w:id="88888640">
                                                                                                                                                                                                                                                                                                      <w:marLeft w:val="0"/>
                                                                                                                                                                                                                                                                                                      <w:marRight w:val="0"/>
                                                                                                                                                                                                                                                                                                      <w:marTop w:val="0"/>
                                                                                                                                                                                                                                                                                                      <w:marBottom w:val="0"/>
                                                                                                                                                                                                                                                                                                      <w:divBdr>
                                                                                                                                                                                                                                                                                                        <w:top w:val="none" w:sz="0" w:space="0" w:color="auto"/>
                                                                                                                                                                                                                                                                                                        <w:left w:val="none" w:sz="0" w:space="0" w:color="auto"/>
                                                                                                                                                                                                                                                                                                        <w:bottom w:val="none" w:sz="0" w:space="0" w:color="auto"/>
                                                                                                                                                                                                                                                                                                        <w:right w:val="none" w:sz="0" w:space="0" w:color="auto"/>
                                                                                                                                                                                                                                                                                                      </w:divBdr>
                                                                                                                                                                                                                                                                                                      <w:divsChild>
                                                                                                                                                                                                                                                                                                        <w:div w:id="1478839069">
                                                                                                                                                                                                                                                                                                          <w:marLeft w:val="0"/>
                                                                                                                                                                                                                                                                                                          <w:marRight w:val="0"/>
                                                                                                                                                                                                                                                                                                          <w:marTop w:val="0"/>
                                                                                                                                                                                                                                                                                                          <w:marBottom w:val="0"/>
                                                                                                                                                                                                                                                                                                          <w:divBdr>
                                                                                                                                                                                                                                                                                                            <w:top w:val="none" w:sz="0" w:space="0" w:color="auto"/>
                                                                                                                                                                                                                                                                                                            <w:left w:val="none" w:sz="0" w:space="0" w:color="auto"/>
                                                                                                                                                                                                                                                                                                            <w:bottom w:val="none" w:sz="0" w:space="0" w:color="auto"/>
                                                                                                                                                                                                                                                                                                            <w:right w:val="none" w:sz="0" w:space="0" w:color="auto"/>
                                                                                                                                                                                                                                                                                                          </w:divBdr>
                                                                                                                                                                                                                                                                                                          <w:divsChild>
                                                                                                                                                                                                                                                                                                            <w:div w:id="1808084107">
                                                                                                                                                                                                                                                                                                              <w:marLeft w:val="0"/>
                                                                                                                                                                                                                                                                                                              <w:marRight w:val="0"/>
                                                                                                                                                                                                                                                                                                              <w:marTop w:val="0"/>
                                                                                                                                                                                                                                                                                                              <w:marBottom w:val="0"/>
                                                                                                                                                                                                                                                                                                              <w:divBdr>
                                                                                                                                                                                                                                                                                                                <w:top w:val="none" w:sz="0" w:space="0" w:color="auto"/>
                                                                                                                                                                                                                                                                                                                <w:left w:val="none" w:sz="0" w:space="0" w:color="auto"/>
                                                                                                                                                                                                                                                                                                                <w:bottom w:val="none" w:sz="0" w:space="0" w:color="auto"/>
                                                                                                                                                                                                                                                                                                                <w:right w:val="none" w:sz="0" w:space="0" w:color="auto"/>
                                                                                                                                                                                                                                                                                                              </w:divBdr>
                                                                                                                                                                                                                                                                                                              <w:divsChild>
                                                                                                                                                                                                                                                                                                                <w:div w:id="275602350">
                                                                                                                                                                                                                                                                                                                  <w:marLeft w:val="0"/>
                                                                                                                                                                                                                                                                                                                  <w:marRight w:val="0"/>
                                                                                                                                                                                                                                                                                                                  <w:marTop w:val="0"/>
                                                                                                                                                                                                                                                                                                                  <w:marBottom w:val="0"/>
                                                                                                                                                                                                                                                                                                                  <w:divBdr>
                                                                                                                                                                                                                                                                                                                    <w:top w:val="none" w:sz="0" w:space="0" w:color="auto"/>
                                                                                                                                                                                                                                                                                                                    <w:left w:val="none" w:sz="0" w:space="0" w:color="auto"/>
                                                                                                                                                                                                                                                                                                                    <w:bottom w:val="none" w:sz="0" w:space="0" w:color="auto"/>
                                                                                                                                                                                                                                                                                                                    <w:right w:val="none" w:sz="0" w:space="0" w:color="auto"/>
                                                                                                                                                                                                                                                                                                                  </w:divBdr>
                                                                                                                                                                                                                                                                                                                  <w:divsChild>
                                                                                                                                                                                                                                                                                                                    <w:div w:id="1498033448">
                                                                                                                                                                                                                                                                                                                      <w:marLeft w:val="0"/>
                                                                                                                                                                                                                                                                                                                      <w:marRight w:val="0"/>
                                                                                                                                                                                                                                                                                                                      <w:marTop w:val="0"/>
                                                                                                                                                                                                                                                                                                                      <w:marBottom w:val="0"/>
                                                                                                                                                                                                                                                                                                                      <w:divBdr>
                                                                                                                                                                                                                                                                                                                        <w:top w:val="none" w:sz="0" w:space="0" w:color="auto"/>
                                                                                                                                                                                                                                                                                                                        <w:left w:val="none" w:sz="0" w:space="0" w:color="auto"/>
                                                                                                                                                                                                                                                                                                                        <w:bottom w:val="none" w:sz="0" w:space="0" w:color="auto"/>
                                                                                                                                                                                                                                                                                                                        <w:right w:val="none" w:sz="0" w:space="0" w:color="auto"/>
                                                                                                                                                                                                                                                                                                                      </w:divBdr>
                                                                                                                                                                                                                                                                                                                      <w:divsChild>
                                                                                                                                                                                                                                                                                                                        <w:div w:id="2043941767">
                                                                                                                                                                                                                                                                                                                          <w:marLeft w:val="0"/>
                                                                                                                                                                                                                                                                                                                          <w:marRight w:val="0"/>
                                                                                                                                                                                                                                                                                                                          <w:marTop w:val="0"/>
                                                                                                                                                                                                                                                                                                                          <w:marBottom w:val="0"/>
                                                                                                                                                                                                                                                                                                                          <w:divBdr>
                                                                                                                                                                                                                                                                                                                            <w:top w:val="none" w:sz="0" w:space="0" w:color="auto"/>
                                                                                                                                                                                                                                                                                                                            <w:left w:val="none" w:sz="0" w:space="0" w:color="auto"/>
                                                                                                                                                                                                                                                                                                                            <w:bottom w:val="none" w:sz="0" w:space="0" w:color="auto"/>
                                                                                                                                                                                                                                                                                                                            <w:right w:val="none" w:sz="0" w:space="0" w:color="auto"/>
                                                                                                                                                                                                                                                                                                                          </w:divBdr>
                                                                                                                                                                                                                                                                                                                          <w:divsChild>
                                                                                                                                                                                                                                                                                                                            <w:div w:id="866675818">
                                                                                                                                                                                                                                                                                                                              <w:marLeft w:val="0"/>
                                                                                                                                                                                                                                                                                                                              <w:marRight w:val="0"/>
                                                                                                                                                                                                                                                                                                                              <w:marTop w:val="0"/>
                                                                                                                                                                                                                                                                                                                              <w:marBottom w:val="0"/>
                                                                                                                                                                                                                                                                                                                              <w:divBdr>
                                                                                                                                                                                                                                                                                                                                <w:top w:val="none" w:sz="0" w:space="0" w:color="auto"/>
                                                                                                                                                                                                                                                                                                                                <w:left w:val="none" w:sz="0" w:space="0" w:color="auto"/>
                                                                                                                                                                                                                                                                                                                                <w:bottom w:val="none" w:sz="0" w:space="0" w:color="auto"/>
                                                                                                                                                                                                                                                                                                                                <w:right w:val="none" w:sz="0" w:space="0" w:color="auto"/>
                                                                                                                                                                                                                                                                                                                              </w:divBdr>
                                                                                                                                                                                                                                                                                                                              <w:divsChild>
                                                                                                                                                                                                                                                                                                                                <w:div w:id="1996058410">
                                                                                                                                                                                                                                                                                                                                  <w:marLeft w:val="0"/>
                                                                                                                                                                                                                                                                                                                                  <w:marRight w:val="0"/>
                                                                                                                                                                                                                                                                                                                                  <w:marTop w:val="0"/>
                                                                                                                                                                                                                                                                                                                                  <w:marBottom w:val="0"/>
                                                                                                                                                                                                                                                                                                                                  <w:divBdr>
                                                                                                                                                                                                                                                                                                                                    <w:top w:val="none" w:sz="0" w:space="0" w:color="auto"/>
                                                                                                                                                                                                                                                                                                                                    <w:left w:val="none" w:sz="0" w:space="0" w:color="auto"/>
                                                                                                                                                                                                                                                                                                                                    <w:bottom w:val="none" w:sz="0" w:space="0" w:color="auto"/>
                                                                                                                                                                                                                                                                                                                                    <w:right w:val="none" w:sz="0" w:space="0" w:color="auto"/>
                                                                                                                                                                                                                                                                                                                                  </w:divBdr>
                                                                                                                                                                                                                                                                                                                                  <w:divsChild>
                                                                                                                                                                                                                                                                                                                                    <w:div w:id="1369407452">
                                                                                                                                                                                                                                                                                                                                      <w:marLeft w:val="0"/>
                                                                                                                                                                                                                                                                                                                                      <w:marRight w:val="0"/>
                                                                                                                                                                                                                                                                                                                                      <w:marTop w:val="0"/>
                                                                                                                                                                                                                                                                                                                                      <w:marBottom w:val="0"/>
                                                                                                                                                                                                                                                                                                                                      <w:divBdr>
                                                                                                                                                                                                                                                                                                                                        <w:top w:val="none" w:sz="0" w:space="0" w:color="auto"/>
                                                                                                                                                                                                                                                                                                                                        <w:left w:val="none" w:sz="0" w:space="0" w:color="auto"/>
                                                                                                                                                                                                                                                                                                                                        <w:bottom w:val="none" w:sz="0" w:space="0" w:color="auto"/>
                                                                                                                                                                                                                                                                                                                                        <w:right w:val="none" w:sz="0" w:space="0" w:color="auto"/>
                                                                                                                                                                                                                                                                                                                                      </w:divBdr>
                                                                                                                                                                                                                                                                                                                                      <w:divsChild>
                                                                                                                                                                                                                                                                                                                                        <w:div w:id="67924083">
                                                                                                                                                                                                                                                                                                                                          <w:marLeft w:val="0"/>
                                                                                                                                                                                                                                                                                                                                          <w:marRight w:val="0"/>
                                                                                                                                                                                                                                                                                                                                          <w:marTop w:val="0"/>
                                                                                                                                                                                                                                                                                                                                          <w:marBottom w:val="0"/>
                                                                                                                                                                                                                                                                                                                                          <w:divBdr>
                                                                                                                                                                                                                                                                                                                                            <w:top w:val="none" w:sz="0" w:space="0" w:color="auto"/>
                                                                                                                                                                                                                                                                                                                                            <w:left w:val="none" w:sz="0" w:space="0" w:color="auto"/>
                                                                                                                                                                                                                                                                                                                                            <w:bottom w:val="none" w:sz="0" w:space="0" w:color="auto"/>
                                                                                                                                                                                                                                                                                                                                            <w:right w:val="none" w:sz="0" w:space="0" w:color="auto"/>
                                                                                                                                                                                                                                                                                                                                          </w:divBdr>
                                                                                                                                                                                                                                                                                                                                          <w:divsChild>
                                                                                                                                                                                                                                                                                                                                            <w:div w:id="1338777073">
                                                                                                                                                                                                                                                                                                                                              <w:marLeft w:val="0"/>
                                                                                                                                                                                                                                                                                                                                              <w:marRight w:val="0"/>
                                                                                                                                                                                                                                                                                                                                              <w:marTop w:val="0"/>
                                                                                                                                                                                                                                                                                                                                              <w:marBottom w:val="0"/>
                                                                                                                                                                                                                                                                                                                                              <w:divBdr>
                                                                                                                                                                                                                                                                                                                                                <w:top w:val="none" w:sz="0" w:space="0" w:color="auto"/>
                                                                                                                                                                                                                                                                                                                                                <w:left w:val="none" w:sz="0" w:space="0" w:color="auto"/>
                                                                                                                                                                                                                                                                                                                                                <w:bottom w:val="none" w:sz="0" w:space="0" w:color="auto"/>
                                                                                                                                                                                                                                                                                                                                                <w:right w:val="none" w:sz="0" w:space="0" w:color="auto"/>
                                                                                                                                                                                                                                                                                                                                              </w:divBdr>
                                                                                                                                                                                                                                                                                                                                              <w:divsChild>
                                                                                                                                                                                                                                                                                                                                                <w:div w:id="1119253325">
                                                                                                                                                                                                                                                                                                                                                  <w:marLeft w:val="0"/>
                                                                                                                                                                                                                                                                                                                                                  <w:marRight w:val="0"/>
                                                                                                                                                                                                                                                                                                                                                  <w:marTop w:val="0"/>
                                                                                                                                                                                                                                                                                                                                                  <w:marBottom w:val="0"/>
                                                                                                                                                                                                                                                                                                                                                  <w:divBdr>
                                                                                                                                                                                                                                                                                                                                                    <w:top w:val="none" w:sz="0" w:space="0" w:color="auto"/>
                                                                                                                                                                                                                                                                                                                                                    <w:left w:val="none" w:sz="0" w:space="0" w:color="auto"/>
                                                                                                                                                                                                                                                                                                                                                    <w:bottom w:val="none" w:sz="0" w:space="0" w:color="auto"/>
                                                                                                                                                                                                                                                                                                                                                    <w:right w:val="none" w:sz="0" w:space="0" w:color="auto"/>
                                                                                                                                                                                                                                                                                                                                                  </w:divBdr>
                                                                                                                                                                                                                                                                                                                                                  <w:divsChild>
                                                                                                                                                                                                                                                                                                                                                    <w:div w:id="42876529">
                                                                                                                                                                                                                                                                                                                                                      <w:marLeft w:val="0"/>
                                                                                                                                                                                                                                                                                                                                                      <w:marRight w:val="0"/>
                                                                                                                                                                                                                                                                                                                                                      <w:marTop w:val="0"/>
                                                                                                                                                                                                                                                                                                                                                      <w:marBottom w:val="0"/>
                                                                                                                                                                                                                                                                                                                                                      <w:divBdr>
                                                                                                                                                                                                                                                                                                                                                        <w:top w:val="none" w:sz="0" w:space="0" w:color="auto"/>
                                                                                                                                                                                                                                                                                                                                                        <w:left w:val="none" w:sz="0" w:space="0" w:color="auto"/>
                                                                                                                                                                                                                                                                                                                                                        <w:bottom w:val="none" w:sz="0" w:space="0" w:color="auto"/>
                                                                                                                                                                                                                                                                                                                                                        <w:right w:val="none" w:sz="0" w:space="0" w:color="auto"/>
                                                                                                                                                                                                                                                                                                                                                      </w:divBdr>
                                                                                                                                                                                                                                                                                                                                                      <w:divsChild>
                                                                                                                                                                                                                                                                                                                                                        <w:div w:id="1737312021">
                                                                                                                                                                                                                                                                                                                                                          <w:marLeft w:val="0"/>
                                                                                                                                                                                                                                                                                                                                                          <w:marRight w:val="0"/>
                                                                                                                                                                                                                                                                                                                                                          <w:marTop w:val="0"/>
                                                                                                                                                                                                                                                                                                                                                          <w:marBottom w:val="0"/>
                                                                                                                                                                                                                                                                                                                                                          <w:divBdr>
                                                                                                                                                                                                                                                                                                                                                            <w:top w:val="none" w:sz="0" w:space="0" w:color="auto"/>
                                                                                                                                                                                                                                                                                                                                                            <w:left w:val="none" w:sz="0" w:space="0" w:color="auto"/>
                                                                                                                                                                                                                                                                                                                                                            <w:bottom w:val="none" w:sz="0" w:space="0" w:color="auto"/>
                                                                                                                                                                                                                                                                                                                                                            <w:right w:val="none" w:sz="0" w:space="0" w:color="auto"/>
                                                                                                                                                                                                                                                                                                                                                          </w:divBdr>
                                                                                                                                                                                                                                                                                                                                                          <w:divsChild>
                                                                                                                                                                                                                                                                                                                                                            <w:div w:id="442114212">
                                                                                                                                                                                                                                                                                                                                                              <w:marLeft w:val="0"/>
                                                                                                                                                                                                                                                                                                                                                              <w:marRight w:val="0"/>
                                                                                                                                                                                                                                                                                                                                                              <w:marTop w:val="0"/>
                                                                                                                                                                                                                                                                                                                                                              <w:marBottom w:val="0"/>
                                                                                                                                                                                                                                                                                                                                                              <w:divBdr>
                                                                                                                                                                                                                                                                                                                                                                <w:top w:val="none" w:sz="0" w:space="0" w:color="auto"/>
                                                                                                                                                                                                                                                                                                                                                                <w:left w:val="none" w:sz="0" w:space="0" w:color="auto"/>
                                                                                                                                                                                                                                                                                                                                                                <w:bottom w:val="none" w:sz="0" w:space="0" w:color="auto"/>
                                                                                                                                                                                                                                                                                                                                                                <w:right w:val="none" w:sz="0" w:space="0" w:color="auto"/>
                                                                                                                                                                                                                                                                                                                                                              </w:divBdr>
                                                                                                                                                                                                                                                                                                                                                              <w:divsChild>
                                                                                                                                                                                                                                                                                                                                                                <w:div w:id="356586102">
                                                                                                                                                                                                                                                                                                                                                                  <w:marLeft w:val="0"/>
                                                                                                                                                                                                                                                                                                                                                                  <w:marRight w:val="0"/>
                                                                                                                                                                                                                                                                                                                                                                  <w:marTop w:val="0"/>
                                                                                                                                                                                                                                                                                                                                                                  <w:marBottom w:val="0"/>
                                                                                                                                                                                                                                                                                                                                                                  <w:divBdr>
                                                                                                                                                                                                                                                                                                                                                                    <w:top w:val="none" w:sz="0" w:space="0" w:color="auto"/>
                                                                                                                                                                                                                                                                                                                                                                    <w:left w:val="none" w:sz="0" w:space="0" w:color="auto"/>
                                                                                                                                                                                                                                                                                                                                                                    <w:bottom w:val="none" w:sz="0" w:space="0" w:color="auto"/>
                                                                                                                                                                                                                                                                                                                                                                    <w:right w:val="none" w:sz="0" w:space="0" w:color="auto"/>
                                                                                                                                                                                                                                                                                                                                                                  </w:divBdr>
                                                                                                                                                                                                                                                                                                                                                                  <w:divsChild>
                                                                                                                                                                                                                                                                                                                                                                    <w:div w:id="976300799">
                                                                                                                                                                                                                                                                                                                                                                      <w:marLeft w:val="0"/>
                                                                                                                                                                                                                                                                                                                                                                      <w:marRight w:val="0"/>
                                                                                                                                                                                                                                                                                                                                                                      <w:marTop w:val="0"/>
                                                                                                                                                                                                                                                                                                                                                                      <w:marBottom w:val="0"/>
                                                                                                                                                                                                                                                                                                                                                                      <w:divBdr>
                                                                                                                                                                                                                                                                                                                                                                        <w:top w:val="none" w:sz="0" w:space="0" w:color="auto"/>
                                                                                                                                                                                                                                                                                                                                                                        <w:left w:val="none" w:sz="0" w:space="0" w:color="auto"/>
                                                                                                                                                                                                                                                                                                                                                                        <w:bottom w:val="none" w:sz="0" w:space="0" w:color="auto"/>
                                                                                                                                                                                                                                                                                                                                                                        <w:right w:val="none" w:sz="0" w:space="0" w:color="auto"/>
                                                                                                                                                                                                                                                                                                                                                                      </w:divBdr>
                                                                                                                                                                                                                                                                                                                                                                      <w:divsChild>
                                                                                                                                                                                                                                                                                                                                                                        <w:div w:id="514080654">
                                                                                                                                                                                                                                                                                                                                                                          <w:marLeft w:val="0"/>
                                                                                                                                                                                                                                                                                                                                                                          <w:marRight w:val="0"/>
                                                                                                                                                                                                                                                                                                                                                                          <w:marTop w:val="0"/>
                                                                                                                                                                                                                                                                                                                                                                          <w:marBottom w:val="0"/>
                                                                                                                                                                                                                                                                                                                                                                          <w:divBdr>
                                                                                                                                                                                                                                                                                                                                                                            <w:top w:val="none" w:sz="0" w:space="0" w:color="auto"/>
                                                                                                                                                                                                                                                                                                                                                                            <w:left w:val="none" w:sz="0" w:space="0" w:color="auto"/>
                                                                                                                                                                                                                                                                                                                                                                            <w:bottom w:val="none" w:sz="0" w:space="0" w:color="auto"/>
                                                                                                                                                                                                                                                                                                                                                                            <w:right w:val="none" w:sz="0" w:space="0" w:color="auto"/>
                                                                                                                                                                                                                                                                                                                                                                          </w:divBdr>
                                                                                                                                                                                                                                                                                                                                                                          <w:divsChild>
                                                                                                                                                                                                                                                                                                                                                                            <w:div w:id="859200718">
                                                                                                                                                                                                                                                                                                                                                                              <w:marLeft w:val="0"/>
                                                                                                                                                                                                                                                                                                                                                                              <w:marRight w:val="0"/>
                                                                                                                                                                                                                                                                                                                                                                              <w:marTop w:val="0"/>
                                                                                                                                                                                                                                                                                                                                                                              <w:marBottom w:val="0"/>
                                                                                                                                                                                                                                                                                                                                                                              <w:divBdr>
                                                                                                                                                                                                                                                                                                                                                                                <w:top w:val="none" w:sz="0" w:space="0" w:color="auto"/>
                                                                                                                                                                                                                                                                                                                                                                                <w:left w:val="none" w:sz="0" w:space="0" w:color="auto"/>
                                                                                                                                                                                                                                                                                                                                                                                <w:bottom w:val="none" w:sz="0" w:space="0" w:color="auto"/>
                                                                                                                                                                                                                                                                                                                                                                                <w:right w:val="none" w:sz="0" w:space="0" w:color="auto"/>
                                                                                                                                                                                                                                                                                                                                                                              </w:divBdr>
                                                                                                                                                                                                                                                                                                                                                                              <w:divsChild>
                                                                                                                                                                                                                                                                                                                                                                                <w:div w:id="1654792233">
                                                                                                                                                                                                                                                                                                                                                                                  <w:marLeft w:val="0"/>
                                                                                                                                                                                                                                                                                                                                                                                  <w:marRight w:val="0"/>
                                                                                                                                                                                                                                                                                                                                                                                  <w:marTop w:val="0"/>
                                                                                                                                                                                                                                                                                                                                                                                  <w:marBottom w:val="0"/>
                                                                                                                                                                                                                                                                                                                                                                                  <w:divBdr>
                                                                                                                                                                                                                                                                                                                                                                                    <w:top w:val="none" w:sz="0" w:space="0" w:color="auto"/>
                                                                                                                                                                                                                                                                                                                                                                                    <w:left w:val="none" w:sz="0" w:space="0" w:color="auto"/>
                                                                                                                                                                                                                                                                                                                                                                                    <w:bottom w:val="none" w:sz="0" w:space="0" w:color="auto"/>
                                                                                                                                                                                                                                                                                                                                                                                    <w:right w:val="none" w:sz="0" w:space="0" w:color="auto"/>
                                                                                                                                                                                                                                                                                                                                                                                  </w:divBdr>
                                                                                                                                                                                                                                                                                                                                                                                  <w:divsChild>
                                                                                                                                                                                                                                                                                                                                                                                    <w:div w:id="1634866856">
                                                                                                                                                                                                                                                                                                                                                                                      <w:marLeft w:val="0"/>
                                                                                                                                                                                                                                                                                                                                                                                      <w:marRight w:val="0"/>
                                                                                                                                                                                                                                                                                                                                                                                      <w:marTop w:val="0"/>
                                                                                                                                                                                                                                                                                                                                                                                      <w:marBottom w:val="0"/>
                                                                                                                                                                                                                                                                                                                                                                                      <w:divBdr>
                                                                                                                                                                                                                                                                                                                                                                                        <w:top w:val="none" w:sz="0" w:space="0" w:color="auto"/>
                                                                                                                                                                                                                                                                                                                                                                                        <w:left w:val="none" w:sz="0" w:space="0" w:color="auto"/>
                                                                                                                                                                                                                                                                                                                                                                                        <w:bottom w:val="none" w:sz="0" w:space="0" w:color="auto"/>
                                                                                                                                                                                                                                                                                                                                                                                        <w:right w:val="none" w:sz="0" w:space="0" w:color="auto"/>
                                                                                                                                                                                                                                                                                                                                                                                      </w:divBdr>
                                                                                                                                                                                                                                                                                                                                                                                      <w:divsChild>
                                                                                                                                                                                                                                                                                                                                                                                        <w:div w:id="1453404744">
                                                                                                                                                                                                                                                                                                                                                                                          <w:marLeft w:val="0"/>
                                                                                                                                                                                                                                                                                                                                                                                          <w:marRight w:val="0"/>
                                                                                                                                                                                                                                                                                                                                                                                          <w:marTop w:val="0"/>
                                                                                                                                                                                                                                                                                                                                                                                          <w:marBottom w:val="0"/>
                                                                                                                                                                                                                                                                                                                                                                                          <w:divBdr>
                                                                                                                                                                                                                                                                                                                                                                                            <w:top w:val="none" w:sz="0" w:space="0" w:color="auto"/>
                                                                                                                                                                                                                                                                                                                                                                                            <w:left w:val="none" w:sz="0" w:space="0" w:color="auto"/>
                                                                                                                                                                                                                                                                                                                                                                                            <w:bottom w:val="none" w:sz="0" w:space="0" w:color="auto"/>
                                                                                                                                                                                                                                                                                                                                                                                            <w:right w:val="none" w:sz="0" w:space="0" w:color="auto"/>
                                                                                                                                                                                                                                                                                                                                                                                          </w:divBdr>
                                                                                                                                                                                                                                                                                                                                                                                          <w:divsChild>
                                                                                                                                                                                                                                                                                                                                                                                            <w:div w:id="1892888448">
                                                                                                                                                                                                                                                                                                                                                                                              <w:marLeft w:val="0"/>
                                                                                                                                                                                                                                                                                                                                                                                              <w:marRight w:val="0"/>
                                                                                                                                                                                                                                                                                                                                                                                              <w:marTop w:val="0"/>
                                                                                                                                                                                                                                                                                                                                                                                              <w:marBottom w:val="0"/>
                                                                                                                                                                                                                                                                                                                                                                                              <w:divBdr>
                                                                                                                                                                                                                                                                                                                                                                                                <w:top w:val="none" w:sz="0" w:space="0" w:color="auto"/>
                                                                                                                                                                                                                                                                                                                                                                                                <w:left w:val="none" w:sz="0" w:space="0" w:color="auto"/>
                                                                                                                                                                                                                                                                                                                                                                                                <w:bottom w:val="none" w:sz="0" w:space="0" w:color="auto"/>
                                                                                                                                                                                                                                                                                                                                                                                                <w:right w:val="none" w:sz="0" w:space="0" w:color="auto"/>
                                                                                                                                                                                                                                                                                                                                                                                              </w:divBdr>
                                                                                                                                                                                                                                                                                                                                                                                              <w:divsChild>
                                                                                                                                                                                                                                                                                                                                                                                                <w:div w:id="2052340440">
                                                                                                                                                                                                                                                                                                                                                                                                  <w:marLeft w:val="0"/>
                                                                                                                                                                                                                                                                                                                                                                                                  <w:marRight w:val="0"/>
                                                                                                                                                                                                                                                                                                                                                                                                  <w:marTop w:val="0"/>
                                                                                                                                                                                                                                                                                                                                                                                                  <w:marBottom w:val="0"/>
                                                                                                                                                                                                                                                                                                                                                                                                  <w:divBdr>
                                                                                                                                                                                                                                                                                                                                                                                                    <w:top w:val="none" w:sz="0" w:space="0" w:color="auto"/>
                                                                                                                                                                                                                                                                                                                                                                                                    <w:left w:val="none" w:sz="0" w:space="0" w:color="auto"/>
                                                                                                                                                                                                                                                                                                                                                                                                    <w:bottom w:val="none" w:sz="0" w:space="0" w:color="auto"/>
                                                                                                                                                                                                                                                                                                                                                                                                    <w:right w:val="none" w:sz="0" w:space="0" w:color="auto"/>
                                                                                                                                                                                                                                                                                                                                                                                                  </w:divBdr>
                                                                                                                                                                                                                                                                                                                                                                                                  <w:divsChild>
                                                                                                                                                                                                                                                                                                                                                                                                    <w:div w:id="1836460517">
                                                                                                                                                                                                                                                                                                                                                                                                      <w:marLeft w:val="0"/>
                                                                                                                                                                                                                                                                                                                                                                                                      <w:marRight w:val="0"/>
                                                                                                                                                                                                                                                                                                                                                                                                      <w:marTop w:val="0"/>
                                                                                                                                                                                                                                                                                                                                                                                                      <w:marBottom w:val="0"/>
                                                                                                                                                                                                                                                                                                                                                                                                      <w:divBdr>
                                                                                                                                                                                                                                                                                                                                                                                                        <w:top w:val="none" w:sz="0" w:space="0" w:color="auto"/>
                                                                                                                                                                                                                                                                                                                                                                                                        <w:left w:val="none" w:sz="0" w:space="0" w:color="auto"/>
                                                                                                                                                                                                                                                                                                                                                                                                        <w:bottom w:val="none" w:sz="0" w:space="0" w:color="auto"/>
                                                                                                                                                                                                                                                                                                                                                                                                        <w:right w:val="none" w:sz="0" w:space="0" w:color="auto"/>
                                                                                                                                                                                                                                                                                                                                                                                                      </w:divBdr>
                                                                                                                                                                                                                                                                                                                                                                                                      <w:divsChild>
                                                                                                                                                                                                                                                                                                                                                                                                        <w:div w:id="1504391348">
                                                                                                                                                                                                                                                                                                                                                                                                          <w:marLeft w:val="0"/>
                                                                                                                                                                                                                                                                                                                                                                                                          <w:marRight w:val="0"/>
                                                                                                                                                                                                                                                                                                                                                                                                          <w:marTop w:val="0"/>
                                                                                                                                                                                                                                                                                                                                                                                                          <w:marBottom w:val="0"/>
                                                                                                                                                                                                                                                                                                                                                                                                          <w:divBdr>
                                                                                                                                                                                                                                                                                                                                                                                                            <w:top w:val="none" w:sz="0" w:space="0" w:color="auto"/>
                                                                                                                                                                                                                                                                                                                                                                                                            <w:left w:val="none" w:sz="0" w:space="0" w:color="auto"/>
                                                                                                                                                                                                                                                                                                                                                                                                            <w:bottom w:val="none" w:sz="0" w:space="0" w:color="auto"/>
                                                                                                                                                                                                                                                                                                                                                                                                            <w:right w:val="none" w:sz="0" w:space="0" w:color="auto"/>
                                                                                                                                                                                                                                                                                                                                                                                                          </w:divBdr>
                                                                                                                                                                                                                                                                                                                                                                                                          <w:divsChild>
                                                                                                                                                                                                                                                                                                                                                                                                            <w:div w:id="26952191">
                                                                                                                                                                                                                                                                                                                                                                                                              <w:marLeft w:val="0"/>
                                                                                                                                                                                                                                                                                                                                                                                                              <w:marRight w:val="0"/>
                                                                                                                                                                                                                                                                                                                                                                                                              <w:marTop w:val="0"/>
                                                                                                                                                                                                                                                                                                                                                                                                              <w:marBottom w:val="0"/>
                                                                                                                                                                                                                                                                                                                                                                                                              <w:divBdr>
                                                                                                                                                                                                                                                                                                                                                                                                                <w:top w:val="none" w:sz="0" w:space="0" w:color="auto"/>
                                                                                                                                                                                                                                                                                                                                                                                                                <w:left w:val="none" w:sz="0" w:space="0" w:color="auto"/>
                                                                                                                                                                                                                                                                                                                                                                                                                <w:bottom w:val="none" w:sz="0" w:space="0" w:color="auto"/>
                                                                                                                                                                                                                                                                                                                                                                                                                <w:right w:val="none" w:sz="0" w:space="0" w:color="auto"/>
                                                                                                                                                                                                                                                                                                                                                                                                              </w:divBdr>
                                                                                                                                                                                                                                                                                                                                                                                                              <w:divsChild>
                                                                                                                                                                                                                                                                                                                                                                                                                <w:div w:id="1879394311">
                                                                                                                                                                                                                                                                                                                                                                                                                  <w:marLeft w:val="0"/>
                                                                                                                                                                                                                                                                                                                                                                                                                  <w:marRight w:val="0"/>
                                                                                                                                                                                                                                                                                                                                                                                                                  <w:marTop w:val="0"/>
                                                                                                                                                                                                                                                                                                                                                                                                                  <w:marBottom w:val="0"/>
                                                                                                                                                                                                                                                                                                                                                                                                                  <w:divBdr>
                                                                                                                                                                                                                                                                                                                                                                                                                    <w:top w:val="none" w:sz="0" w:space="0" w:color="auto"/>
                                                                                                                                                                                                                                                                                                                                                                                                                    <w:left w:val="none" w:sz="0" w:space="0" w:color="auto"/>
                                                                                                                                                                                                                                                                                                                                                                                                                    <w:bottom w:val="none" w:sz="0" w:space="0" w:color="auto"/>
                                                                                                                                                                                                                                                                                                                                                                                                                    <w:right w:val="none" w:sz="0" w:space="0" w:color="auto"/>
                                                                                                                                                                                                                                                                                                                                                                                                                  </w:divBdr>
                                                                                                                                                                                                                                                                                                                                                                                                                  <w:divsChild>
                                                                                                                                                                                                                                                                                                                                                                                                                    <w:div w:id="487330252">
                                                                                                                                                                                                                                                                                                                                                                                                                      <w:marLeft w:val="0"/>
                                                                                                                                                                                                                                                                                                                                                                                                                      <w:marRight w:val="0"/>
                                                                                                                                                                                                                                                                                                                                                                                                                      <w:marTop w:val="0"/>
                                                                                                                                                                                                                                                                                                                                                                                                                      <w:marBottom w:val="0"/>
                                                                                                                                                                                                                                                                                                                                                                                                                      <w:divBdr>
                                                                                                                                                                                                                                                                                                                                                                                                                        <w:top w:val="none" w:sz="0" w:space="0" w:color="auto"/>
                                                                                                                                                                                                                                                                                                                                                                                                                        <w:left w:val="none" w:sz="0" w:space="0" w:color="auto"/>
                                                                                                                                                                                                                                                                                                                                                                                                                        <w:bottom w:val="none" w:sz="0" w:space="0" w:color="auto"/>
                                                                                                                                                                                                                                                                                                                                                                                                                        <w:right w:val="none" w:sz="0" w:space="0" w:color="auto"/>
                                                                                                                                                                                                                                                                                                                                                                                                                      </w:divBdr>
                                                                                                                                                                                                                                                                                                                                                                                                                      <w:divsChild>
                                                                                                                                                                                                                                                                                                                                                                                                                        <w:div w:id="1961064453">
                                                                                                                                                                                                                                                                                                                                                                                                                          <w:marLeft w:val="0"/>
                                                                                                                                                                                                                                                                                                                                                                                                                          <w:marRight w:val="0"/>
                                                                                                                                                                                                                                                                                                                                                                                                                          <w:marTop w:val="0"/>
                                                                                                                                                                                                                                                                                                                                                                                                                          <w:marBottom w:val="0"/>
                                                                                                                                                                                                                                                                                                                                                                                                                          <w:divBdr>
                                                                                                                                                                                                                                                                                                                                                                                                                            <w:top w:val="none" w:sz="0" w:space="0" w:color="auto"/>
                                                                                                                                                                                                                                                                                                                                                                                                                            <w:left w:val="none" w:sz="0" w:space="0" w:color="auto"/>
                                                                                                                                                                                                                                                                                                                                                                                                                            <w:bottom w:val="none" w:sz="0" w:space="0" w:color="auto"/>
                                                                                                                                                                                                                                                                                                                                                                                                                            <w:right w:val="none" w:sz="0" w:space="0" w:color="auto"/>
                                                                                                                                                                                                                                                                                                                                                                                                                          </w:divBdr>
                                                                                                                                                                                                                                                                                                                                                                                                                          <w:divsChild>
                                                                                                                                                                                                                                                                                                                                                                                                                            <w:div w:id="2066289904">
                                                                                                                                                                                                                                                                                                                                                                                                                              <w:marLeft w:val="0"/>
                                                                                                                                                                                                                                                                                                                                                                                                                              <w:marRight w:val="0"/>
                                                                                                                                                                                                                                                                                                                                                                                                                              <w:marTop w:val="0"/>
                                                                                                                                                                                                                                                                                                                                                                                                                              <w:marBottom w:val="0"/>
                                                                                                                                                                                                                                                                                                                                                                                                                              <w:divBdr>
                                                                                                                                                                                                                                                                                                                                                                                                                                <w:top w:val="none" w:sz="0" w:space="0" w:color="auto"/>
                                                                                                                                                                                                                                                                                                                                                                                                                                <w:left w:val="none" w:sz="0" w:space="0" w:color="auto"/>
                                                                                                                                                                                                                                                                                                                                                                                                                                <w:bottom w:val="none" w:sz="0" w:space="0" w:color="auto"/>
                                                                                                                                                                                                                                                                                                                                                                                                                                <w:right w:val="none" w:sz="0" w:space="0" w:color="auto"/>
                                                                                                                                                                                                                                                                                                                                                                                                                              </w:divBdr>
                                                                                                                                                                                                                                                                                                                                                                                                                              <w:divsChild>
                                                                                                                                                                                                                                                                                                                                                                                                                                <w:div w:id="612129470">
                                                                                                                                                                                                                                                                                                                                                                                                                                  <w:marLeft w:val="0"/>
                                                                                                                                                                                                                                                                                                                                                                                                                                  <w:marRight w:val="0"/>
                                                                                                                                                                                                                                                                                                                                                                                                                                  <w:marTop w:val="0"/>
                                                                                                                                                                                                                                                                                                                                                                                                                                  <w:marBottom w:val="0"/>
                                                                                                                                                                                                                                                                                                                                                                                                                                  <w:divBdr>
                                                                                                                                                                                                                                                                                                                                                                                                                                    <w:top w:val="none" w:sz="0" w:space="0" w:color="auto"/>
                                                                                                                                                                                                                                                                                                                                                                                                                                    <w:left w:val="none" w:sz="0" w:space="0" w:color="auto"/>
                                                                                                                                                                                                                                                                                                                                                                                                                                    <w:bottom w:val="none" w:sz="0" w:space="0" w:color="auto"/>
                                                                                                                                                                                                                                                                                                                                                                                                                                    <w:right w:val="none" w:sz="0" w:space="0" w:color="auto"/>
                                                                                                                                                                                                                                                                                                                                                                                                                                  </w:divBdr>
                                                                                                                                                                                                                                                                                                                                                                                                                                  <w:divsChild>
                                                                                                                                                                                                                                                                                                                                                                                                                                    <w:div w:id="350230941">
                                                                                                                                                                                                                                                                                                                                                                                                                                      <w:marLeft w:val="0"/>
                                                                                                                                                                                                                                                                                                                                                                                                                                      <w:marRight w:val="0"/>
                                                                                                                                                                                                                                                                                                                                                                                                                                      <w:marTop w:val="0"/>
                                                                                                                                                                                                                                                                                                                                                                                                                                      <w:marBottom w:val="0"/>
                                                                                                                                                                                                                                                                                                                                                                                                                                      <w:divBdr>
                                                                                                                                                                                                                                                                                                                                                                                                                                        <w:top w:val="none" w:sz="0" w:space="0" w:color="auto"/>
                                                                                                                                                                                                                                                                                                                                                                                                                                        <w:left w:val="none" w:sz="0" w:space="0" w:color="auto"/>
                                                                                                                                                                                                                                                                                                                                                                                                                                        <w:bottom w:val="none" w:sz="0" w:space="0" w:color="auto"/>
                                                                                                                                                                                                                                                                                                                                                                                                                                        <w:right w:val="none" w:sz="0" w:space="0" w:color="auto"/>
                                                                                                                                                                                                                                                                                                                                                                                                                                      </w:divBdr>
                                                                                                                                                                                                                                                                                                                                                                                                                                      <w:divsChild>
                                                                                                                                                                                                                                                                                                                                                                                                                                        <w:div w:id="1954048260">
                                                                                                                                                                                                                                                                                                                                                                                                                                          <w:marLeft w:val="0"/>
                                                                                                                                                                                                                                                                                                                                                                                                                                          <w:marRight w:val="0"/>
                                                                                                                                                                                                                                                                                                                                                                                                                                          <w:marTop w:val="0"/>
                                                                                                                                                                                                                                                                                                                                                                                                                                          <w:marBottom w:val="0"/>
                                                                                                                                                                                                                                                                                                                                                                                                                                          <w:divBdr>
                                                                                                                                                                                                                                                                                                                                                                                                                                            <w:top w:val="none" w:sz="0" w:space="0" w:color="auto"/>
                                                                                                                                                                                                                                                                                                                                                                                                                                            <w:left w:val="none" w:sz="0" w:space="0" w:color="auto"/>
                                                                                                                                                                                                                                                                                                                                                                                                                                            <w:bottom w:val="none" w:sz="0" w:space="0" w:color="auto"/>
                                                                                                                                                                                                                                                                                                                                                                                                                                            <w:right w:val="none" w:sz="0" w:space="0" w:color="auto"/>
                                                                                                                                                                                                                                                                                                                                                                                                                                          </w:divBdr>
                                                                                                                                                                                                                                                                                                                                                                                                                                          <w:divsChild>
                                                                                                                                                                                                                                                                                                                                                                                                                                            <w:div w:id="798567772">
                                                                                                                                                                                                                                                                                                                                                                                                                                              <w:marLeft w:val="0"/>
                                                                                                                                                                                                                                                                                                                                                                                                                                              <w:marRight w:val="0"/>
                                                                                                                                                                                                                                                                                                                                                                                                                                              <w:marTop w:val="0"/>
                                                                                                                                                                                                                                                                                                                                                                                                                                              <w:marBottom w:val="0"/>
                                                                                                                                                                                                                                                                                                                                                                                                                                              <w:divBdr>
                                                                                                                                                                                                                                                                                                                                                                                                                                                <w:top w:val="none" w:sz="0" w:space="0" w:color="auto"/>
                                                                                                                                                                                                                                                                                                                                                                                                                                                <w:left w:val="none" w:sz="0" w:space="0" w:color="auto"/>
                                                                                                                                                                                                                                                                                                                                                                                                                                                <w:bottom w:val="none" w:sz="0" w:space="0" w:color="auto"/>
                                                                                                                                                                                                                                                                                                                                                                                                                                                <w:right w:val="none" w:sz="0" w:space="0" w:color="auto"/>
                                                                                                                                                                                                                                                                                                                                                                                                                                              </w:divBdr>
                                                                                                                                                                                                                                                                                                                                                                                                                                              <w:divsChild>
                                                                                                                                                                                                                                                                                                                                                                                                                                                <w:div w:id="355890030">
                                                                                                                                                                                                                                                                                                                                                                                                                                                  <w:marLeft w:val="0"/>
                                                                                                                                                                                                                                                                                                                                                                                                                                                  <w:marRight w:val="0"/>
                                                                                                                                                                                                                                                                                                                                                                                                                                                  <w:marTop w:val="0"/>
                                                                                                                                                                                                                                                                                                                                                                                                                                                  <w:marBottom w:val="0"/>
                                                                                                                                                                                                                                                                                                                                                                                                                                                  <w:divBdr>
                                                                                                                                                                                                                                                                                                                                                                                                                                                    <w:top w:val="none" w:sz="0" w:space="0" w:color="auto"/>
                                                                                                                                                                                                                                                                                                                                                                                                                                                    <w:left w:val="none" w:sz="0" w:space="0" w:color="auto"/>
                                                                                                                                                                                                                                                                                                                                                                                                                                                    <w:bottom w:val="none" w:sz="0" w:space="0" w:color="auto"/>
                                                                                                                                                                                                                                                                                                                                                                                                                                                    <w:right w:val="none" w:sz="0" w:space="0" w:color="auto"/>
                                                                                                                                                                                                                                                                                                                                                                                                                                                  </w:divBdr>
                                                                                                                                                                                                                                                                                                                                                                                                                                                  <w:divsChild>
                                                                                                                                                                                                                                                                                                                                                                                                                                                    <w:div w:id="1927883226">
                                                                                                                                                                                                                                                                                                                                                                                                                                                      <w:marLeft w:val="0"/>
                                                                                                                                                                                                                                                                                                                                                                                                                                                      <w:marRight w:val="0"/>
                                                                                                                                                                                                                                                                                                                                                                                                                                                      <w:marTop w:val="0"/>
                                                                                                                                                                                                                                                                                                                                                                                                                                                      <w:marBottom w:val="0"/>
                                                                                                                                                                                                                                                                                                                                                                                                                                                      <w:divBdr>
                                                                                                                                                                                                                                                                                                                                                                                                                                                        <w:top w:val="none" w:sz="0" w:space="0" w:color="auto"/>
                                                                                                                                                                                                                                                                                                                                                                                                                                                        <w:left w:val="none" w:sz="0" w:space="0" w:color="auto"/>
                                                                                                                                                                                                                                                                                                                                                                                                                                                        <w:bottom w:val="none" w:sz="0" w:space="0" w:color="auto"/>
                                                                                                                                                                                                                                                                                                                                                                                                                                                        <w:right w:val="none" w:sz="0" w:space="0" w:color="auto"/>
                                                                                                                                                                                                                                                                                                                                                                                                                                                      </w:divBdr>
                                                                                                                                                                                                                                                                                                                                                                                                                                                      <w:divsChild>
                                                                                                                                                                                                                                                                                                                                                                                                                                                        <w:div w:id="506091690">
                                                                                                                                                                                                                                                                                                                                                                                                                                                          <w:marLeft w:val="0"/>
                                                                                                                                                                                                                                                                                                                                                                                                                                                          <w:marRight w:val="0"/>
                                                                                                                                                                                                                                                                                                                                                                                                                                                          <w:marTop w:val="0"/>
                                                                                                                                                                                                                                                                                                                                                                                                                                                          <w:marBottom w:val="0"/>
                                                                                                                                                                                                                                                                                                                                                                                                                                                          <w:divBdr>
                                                                                                                                                                                                                                                                                                                                                                                                                                                            <w:top w:val="none" w:sz="0" w:space="0" w:color="auto"/>
                                                                                                                                                                                                                                                                                                                                                                                                                                                            <w:left w:val="none" w:sz="0" w:space="0" w:color="auto"/>
                                                                                                                                                                                                                                                                                                                                                                                                                                                            <w:bottom w:val="none" w:sz="0" w:space="0" w:color="auto"/>
                                                                                                                                                                                                                                                                                                                                                                                                                                                            <w:right w:val="none" w:sz="0" w:space="0" w:color="auto"/>
                                                                                                                                                                                                                                                                                                                                                                                                                                                          </w:divBdr>
                                                                                                                                                                                                                                                                                                                                                                                                                                                          <w:divsChild>
                                                                                                                                                                                                                                                                                                                                                                                                                                                            <w:div w:id="1163744629">
                                                                                                                                                                                                                                                                                                                                                                                                                                                              <w:marLeft w:val="0"/>
                                                                                                                                                                                                                                                                                                                                                                                                                                                              <w:marRight w:val="0"/>
                                                                                                                                                                                                                                                                                                                                                                                                                                                              <w:marTop w:val="0"/>
                                                                                                                                                                                                                                                                                                                                                                                                                                                              <w:marBottom w:val="0"/>
                                                                                                                                                                                                                                                                                                                                                                                                                                                              <w:divBdr>
                                                                                                                                                                                                                                                                                                                                                                                                                                                                <w:top w:val="none" w:sz="0" w:space="0" w:color="auto"/>
                                                                                                                                                                                                                                                                                                                                                                                                                                                                <w:left w:val="none" w:sz="0" w:space="0" w:color="auto"/>
                                                                                                                                                                                                                                                                                                                                                                                                                                                                <w:bottom w:val="none" w:sz="0" w:space="0" w:color="auto"/>
                                                                                                                                                                                                                                                                                                                                                                                                                                                                <w:right w:val="none" w:sz="0" w:space="0" w:color="auto"/>
                                                                                                                                                                                                                                                                                                                                                                                                                                                              </w:divBdr>
                                                                                                                                                                                                                                                                                                                                                                                                                                                              <w:divsChild>
                                                                                                                                                                                                                                                                                                                                                                                                                                                                <w:div w:id="1356347725">
                                                                                                                                                                                                                                                                                                                                                                                                                                                                  <w:marLeft w:val="0"/>
                                                                                                                                                                                                                                                                                                                                                                                                                                                                  <w:marRight w:val="0"/>
                                                                                                                                                                                                                                                                                                                                                                                                                                                                  <w:marTop w:val="0"/>
                                                                                                                                                                                                                                                                                                                                                                                                                                                                  <w:marBottom w:val="0"/>
                                                                                                                                                                                                                                                                                                                                                                                                                                                                  <w:divBdr>
                                                                                                                                                                                                                                                                                                                                                                                                                                                                    <w:top w:val="none" w:sz="0" w:space="0" w:color="auto"/>
                                                                                                                                                                                                                                                                                                                                                                                                                                                                    <w:left w:val="none" w:sz="0" w:space="0" w:color="auto"/>
                                                                                                                                                                                                                                                                                                                                                                                                                                                                    <w:bottom w:val="none" w:sz="0" w:space="0" w:color="auto"/>
                                                                                                                                                                                                                                                                                                                                                                                                                                                                    <w:right w:val="none" w:sz="0" w:space="0" w:color="auto"/>
                                                                                                                                                                                                                                                                                                                                                                                                                                                                  </w:divBdr>
                                                                                                                                                                                                                                                                                                                                                                                                                                                                  <w:divsChild>
                                                                                                                                                                                                                                                                                                                                                                                                                                                                    <w:div w:id="1195970150">
                                                                                                                                                                                                                                                                                                                                                                                                                                                                      <w:marLeft w:val="0"/>
                                                                                                                                                                                                                                                                                                                                                                                                                                                                      <w:marRight w:val="0"/>
                                                                                                                                                                                                                                                                                                                                                                                                                                                                      <w:marTop w:val="0"/>
                                                                                                                                                                                                                                                                                                                                                                                                                                                                      <w:marBottom w:val="0"/>
                                                                                                                                                                                                                                                                                                                                                                                                                                                                      <w:divBdr>
                                                                                                                                                                                                                                                                                                                                                                                                                                                                        <w:top w:val="none" w:sz="0" w:space="0" w:color="auto"/>
                                                                                                                                                                                                                                                                                                                                                                                                                                                                        <w:left w:val="none" w:sz="0" w:space="0" w:color="auto"/>
                                                                                                                                                                                                                                                                                                                                                                                                                                                                        <w:bottom w:val="none" w:sz="0" w:space="0" w:color="auto"/>
                                                                                                                                                                                                                                                                                                                                                                                                                                                                        <w:right w:val="none" w:sz="0" w:space="0" w:color="auto"/>
                                                                                                                                                                                                                                                                                                                                                                                                                                                                      </w:divBdr>
                                                                                                                                                                                                                                                                                                                                                                                                                                                                      <w:divsChild>
                                                                                                                                                                                                                                                                                                                                                                                                                                                                        <w:div w:id="1929315029">
                                                                                                                                                                                                                                                                                                                                                                                                                                                                          <w:marLeft w:val="0"/>
                                                                                                                                                                                                                                                                                                                                                                                                                                                                          <w:marRight w:val="0"/>
                                                                                                                                                                                                                                                                                                                                                                                                                                                                          <w:marTop w:val="0"/>
                                                                                                                                                                                                                                                                                                                                                                                                                                                                          <w:marBottom w:val="0"/>
                                                                                                                                                                                                                                                                                                                                                                                                                                                                          <w:divBdr>
                                                                                                                                                                                                                                                                                                                                                                                                                                                                            <w:top w:val="none" w:sz="0" w:space="0" w:color="auto"/>
                                                                                                                                                                                                                                                                                                                                                                                                                                                                            <w:left w:val="none" w:sz="0" w:space="0" w:color="auto"/>
                                                                                                                                                                                                                                                                                                                                                                                                                                                                            <w:bottom w:val="none" w:sz="0" w:space="0" w:color="auto"/>
                                                                                                                                                                                                                                                                                                                                                                                                                                                                            <w:right w:val="none" w:sz="0" w:space="0" w:color="auto"/>
                                                                                                                                                                                                                                                                                                                                                                                                                                                                          </w:divBdr>
                                                                                                                                                                                                                                                                                                                                                                                                                                                                          <w:divsChild>
                                                                                                                                                                                                                                                                                                                                                                                                                                                                            <w:div w:id="573900877">
                                                                                                                                                                                                                                                                                                                                                                                                                                                                              <w:marLeft w:val="0"/>
                                                                                                                                                                                                                                                                                                                                                                                                                                                                              <w:marRight w:val="0"/>
                                                                                                                                                                                                                                                                                                                                                                                                                                                                              <w:marTop w:val="0"/>
                                                                                                                                                                                                                                                                                                                                                                                                                                                                              <w:marBottom w:val="0"/>
                                                                                                                                                                                                                                                                                                                                                                                                                                                                              <w:divBdr>
                                                                                                                                                                                                                                                                                                                                                                                                                                                                                <w:top w:val="none" w:sz="0" w:space="0" w:color="auto"/>
                                                                                                                                                                                                                                                                                                                                                                                                                                                                                <w:left w:val="none" w:sz="0" w:space="0" w:color="auto"/>
                                                                                                                                                                                                                                                                                                                                                                                                                                                                                <w:bottom w:val="none" w:sz="0" w:space="0" w:color="auto"/>
                                                                                                                                                                                                                                                                                                                                                                                                                                                                                <w:right w:val="none" w:sz="0" w:space="0" w:color="auto"/>
                                                                                                                                                                                                                                                                                                                                                                                                                                                                              </w:divBdr>
                                                                                                                                                                                                                                                                                                                                                                                                                                                                              <w:divsChild>
                                                                                                                                                                                                                                                                                                                                                                                                                                                                                <w:div w:id="919828037">
                                                                                                                                                                                                                                                                                                                                                                                                                                                                                  <w:marLeft w:val="0"/>
                                                                                                                                                                                                                                                                                                                                                                                                                                                                                  <w:marRight w:val="0"/>
                                                                                                                                                                                                                                                                                                                                                                                                                                                                                  <w:marTop w:val="0"/>
                                                                                                                                                                                                                                                                                                                                                                                                                                                                                  <w:marBottom w:val="0"/>
                                                                                                                                                                                                                                                                                                                                                                                                                                                                                  <w:divBdr>
                                                                                                                                                                                                                                                                                                                                                                                                                                                                                    <w:top w:val="none" w:sz="0" w:space="0" w:color="auto"/>
                                                                                                                                                                                                                                                                                                                                                                                                                                                                                    <w:left w:val="none" w:sz="0" w:space="0" w:color="auto"/>
                                                                                                                                                                                                                                                                                                                                                                                                                                                                                    <w:bottom w:val="none" w:sz="0" w:space="0" w:color="auto"/>
                                                                                                                                                                                                                                                                                                                                                                                                                                                                                    <w:right w:val="none" w:sz="0" w:space="0" w:color="auto"/>
                                                                                                                                                                                                                                                                                                                                                                                                                                                                                  </w:divBdr>
                                                                                                                                                                                                                                                                                                                                                                                                                                                                                  <w:divsChild>
                                                                                                                                                                                                                                                                                                                                                                                                                                                                                    <w:div w:id="1688214705">
                                                                                                                                                                                                                                                                                                                                                                                                                                                                                      <w:marLeft w:val="0"/>
                                                                                                                                                                                                                                                                                                                                                                                                                                                                                      <w:marRight w:val="0"/>
                                                                                                                                                                                                                                                                                                                                                                                                                                                                                      <w:marTop w:val="0"/>
                                                                                                                                                                                                                                                                                                                                                                                                                                                                                      <w:marBottom w:val="0"/>
                                                                                                                                                                                                                                                                                                                                                                                                                                                                                      <w:divBdr>
                                                                                                                                                                                                                                                                                                                                                                                                                                                                                        <w:top w:val="none" w:sz="0" w:space="0" w:color="auto"/>
                                                                                                                                                                                                                                                                                                                                                                                                                                                                                        <w:left w:val="none" w:sz="0" w:space="0" w:color="auto"/>
                                                                                                                                                                                                                                                                                                                                                                                                                                                                                        <w:bottom w:val="none" w:sz="0" w:space="0" w:color="auto"/>
                                                                                                                                                                                                                                                                                                                                                                                                                                                                                        <w:right w:val="none" w:sz="0" w:space="0" w:color="auto"/>
                                                                                                                                                                                                                                                                                                                                                                                                                                                                                      </w:divBdr>
                                                                                                                                                                                                                                                                                                                                                                                                                                                                                      <w:divsChild>
                                                                                                                                                                                                                                                                                                                                                                                                                                                                                        <w:div w:id="1200776756">
                                                                                                                                                                                                                                                                                                                                                                                                                                                                                          <w:marLeft w:val="0"/>
                                                                                                                                                                                                                                                                                                                                                                                                                                                                                          <w:marRight w:val="0"/>
                                                                                                                                                                                                                                                                                                                                                                                                                                                                                          <w:marTop w:val="0"/>
                                                                                                                                                                                                                                                                                                                                                                                                                                                                                          <w:marBottom w:val="0"/>
                                                                                                                                                                                                                                                                                                                                                                                                                                                                                          <w:divBdr>
                                                                                                                                                                                                                                                                                                                                                                                                                                                                                            <w:top w:val="none" w:sz="0" w:space="0" w:color="auto"/>
                                                                                                                                                                                                                                                                                                                                                                                                                                                                                            <w:left w:val="none" w:sz="0" w:space="0" w:color="auto"/>
                                                                                                                                                                                                                                                                                                                                                                                                                                                                                            <w:bottom w:val="none" w:sz="0" w:space="0" w:color="auto"/>
                                                                                                                                                                                                                                                                                                                                                                                                                                                                                            <w:right w:val="none" w:sz="0" w:space="0" w:color="auto"/>
                                                                                                                                                                                                                                                                                                                                                                                                                                                                                          </w:divBdr>
                                                                                                                                                                                                                                                                                                                                                                                                                                                                                          <w:divsChild>
                                                                                                                                                                                                                                                                                                                                                                                                                                                                                            <w:div w:id="996494530">
                                                                                                                                                                                                                                                                                                                                                                                                                                                                                              <w:marLeft w:val="0"/>
                                                                                                                                                                                                                                                                                                                                                                                                                                                                                              <w:marRight w:val="0"/>
                                                                                                                                                                                                                                                                                                                                                                                                                                                                                              <w:marTop w:val="0"/>
                                                                                                                                                                                                                                                                                                                                                                                                                                                                                              <w:marBottom w:val="0"/>
                                                                                                                                                                                                                                                                                                                                                                                                                                                                                              <w:divBdr>
                                                                                                                                                                                                                                                                                                                                                                                                                                                                                                <w:top w:val="none" w:sz="0" w:space="0" w:color="auto"/>
                                                                                                                                                                                                                                                                                                                                                                                                                                                                                                <w:left w:val="none" w:sz="0" w:space="0" w:color="auto"/>
                                                                                                                                                                                                                                                                                                                                                                                                                                                                                                <w:bottom w:val="none" w:sz="0" w:space="0" w:color="auto"/>
                                                                                                                                                                                                                                                                                                                                                                                                                                                                                                <w:right w:val="none" w:sz="0" w:space="0" w:color="auto"/>
                                                                                                                                                                                                                                                                                                                                                                                                                                                                                              </w:divBdr>
                                                                                                                                                                                                                                                                                                                                                                                                                                                                                              <w:divsChild>
                                                                                                                                                                                                                                                                                                                                                                                                                                                                                                <w:div w:id="497040271">
                                                                                                                                                                                                                                                                                                                                                                                                                                                                                                  <w:marLeft w:val="0"/>
                                                                                                                                                                                                                                                                                                                                                                                                                                                                                                  <w:marRight w:val="0"/>
                                                                                                                                                                                                                                                                                                                                                                                                                                                                                                  <w:marTop w:val="0"/>
                                                                                                                                                                                                                                                                                                                                                                                                                                                                                                  <w:marBottom w:val="0"/>
                                                                                                                                                                                                                                                                                                                                                                                                                                                                                                  <w:divBdr>
                                                                                                                                                                                                                                                                                                                                                                                                                                                                                                    <w:top w:val="none" w:sz="0" w:space="0" w:color="auto"/>
                                                                                                                                                                                                                                                                                                                                                                                                                                                                                                    <w:left w:val="none" w:sz="0" w:space="0" w:color="auto"/>
                                                                                                                                                                                                                                                                                                                                                                                                                                                                                                    <w:bottom w:val="none" w:sz="0" w:space="0" w:color="auto"/>
                                                                                                                                                                                                                                                                                                                                                                                                                                                                                                    <w:right w:val="none" w:sz="0" w:space="0" w:color="auto"/>
                                                                                                                                                                                                                                                                                                                                                                                                                                                                                                  </w:divBdr>
                                                                                                                                                                                                                                                                                                                                                                                                                                                                                                  <w:divsChild>
                                                                                                                                                                                                                                                                                                                                                                                                                                                                                                    <w:div w:id="665061554">
                                                                                                                                                                                                                                                                                                                                                                                                                                                                                                      <w:marLeft w:val="0"/>
                                                                                                                                                                                                                                                                                                                                                                                                                                                                                                      <w:marRight w:val="0"/>
                                                                                                                                                                                                                                                                                                                                                                                                                                                                                                      <w:marTop w:val="0"/>
                                                                                                                                                                                                                                                                                                                                                                                                                                                                                                      <w:marBottom w:val="0"/>
                                                                                                                                                                                                                                                                                                                                                                                                                                                                                                      <w:divBdr>
                                                                                                                                                                                                                                                                                                                                                                                                                                                                                                        <w:top w:val="none" w:sz="0" w:space="0" w:color="auto"/>
                                                                                                                                                                                                                                                                                                                                                                                                                                                                                                        <w:left w:val="none" w:sz="0" w:space="0" w:color="auto"/>
                                                                                                                                                                                                                                                                                                                                                                                                                                                                                                        <w:bottom w:val="none" w:sz="0" w:space="0" w:color="auto"/>
                                                                                                                                                                                                                                                                                                                                                                                                                                                                                                        <w:right w:val="none" w:sz="0" w:space="0" w:color="auto"/>
                                                                                                                                                                                                                                                                                                                                                                                                                                                                                                      </w:divBdr>
                                                                                                                                                                                                                                                                                                                                                                                                                                                                                                      <w:divsChild>
                                                                                                                                                                                                                                                                                                                                                                                                                                                                                                        <w:div w:id="1263341501">
                                                                                                                                                                                                                                                                                                                                                                                                                                                                                                          <w:marLeft w:val="0"/>
                                                                                                                                                                                                                                                                                                                                                                                                                                                                                                          <w:marRight w:val="0"/>
                                                                                                                                                                                                                                                                                                                                                                                                                                                                                                          <w:marTop w:val="0"/>
                                                                                                                                                                                                                                                                                                                                                                                                                                                                                                          <w:marBottom w:val="0"/>
                                                                                                                                                                                                                                                                                                                                                                                                                                                                                                          <w:divBdr>
                                                                                                                                                                                                                                                                                                                                                                                                                                                                                                            <w:top w:val="none" w:sz="0" w:space="0" w:color="auto"/>
                                                                                                                                                                                                                                                                                                                                                                                                                                                                                                            <w:left w:val="none" w:sz="0" w:space="0" w:color="auto"/>
                                                                                                                                                                                                                                                                                                                                                                                                                                                                                                            <w:bottom w:val="none" w:sz="0" w:space="0" w:color="auto"/>
                                                                                                                                                                                                                                                                                                                                                                                                                                                                                                            <w:right w:val="none" w:sz="0" w:space="0" w:color="auto"/>
                                                                                                                                                                                                                                                                                                                                                                                                                                                                                                          </w:divBdr>
                                                                                                                                                                                                                                                                                                                                                                                                                                                                                                          <w:divsChild>
                                                                                                                                                                                                                                                                                                                                                                                                                                                                                                            <w:div w:id="1495537201">
                                                                                                                                                                                                                                                                                                                                                                                                                                                                                                              <w:marLeft w:val="0"/>
                                                                                                                                                                                                                                                                                                                                                                                                                                                                                                              <w:marRight w:val="0"/>
                                                                                                                                                                                                                                                                                                                                                                                                                                                                                                              <w:marTop w:val="0"/>
                                                                                                                                                                                                                                                                                                                                                                                                                                                                                                              <w:marBottom w:val="0"/>
                                                                                                                                                                                                                                                                                                                                                                                                                                                                                                              <w:divBdr>
                                                                                                                                                                                                                                                                                                                                                                                                                                                                                                                <w:top w:val="none" w:sz="0" w:space="0" w:color="auto"/>
                                                                                                                                                                                                                                                                                                                                                                                                                                                                                                                <w:left w:val="none" w:sz="0" w:space="0" w:color="auto"/>
                                                                                                                                                                                                                                                                                                                                                                                                                                                                                                                <w:bottom w:val="none" w:sz="0" w:space="0" w:color="auto"/>
                                                                                                                                                                                                                                                                                                                                                                                                                                                                                                                <w:right w:val="none" w:sz="0" w:space="0" w:color="auto"/>
                                                                                                                                                                                                                                                                                                                                                                                                                                                                                                              </w:divBdr>
                                                                                                                                                                                                                                                                                                                                                                                                                                                                                                              <w:divsChild>
                                                                                                                                                                                                                                                                                                                                                                                                                                                                                                                <w:div w:id="713504073">
                                                                                                                                                                                                                                                                                                                                                                                                                                                                                                                  <w:marLeft w:val="0"/>
                                                                                                                                                                                                                                                                                                                                                                                                                                                                                                                  <w:marRight w:val="0"/>
                                                                                                                                                                                                                                                                                                                                                                                                                                                                                                                  <w:marTop w:val="0"/>
                                                                                                                                                                                                                                                                                                                                                                                                                                                                                                                  <w:marBottom w:val="0"/>
                                                                                                                                                                                                                                                                                                                                                                                                                                                                                                                  <w:divBdr>
                                                                                                                                                                                                                                                                                                                                                                                                                                                                                                                    <w:top w:val="none" w:sz="0" w:space="0" w:color="auto"/>
                                                                                                                                                                                                                                                                                                                                                                                                                                                                                                                    <w:left w:val="none" w:sz="0" w:space="0" w:color="auto"/>
                                                                                                                                                                                                                                                                                                                                                                                                                                                                                                                    <w:bottom w:val="none" w:sz="0" w:space="0" w:color="auto"/>
                                                                                                                                                                                                                                                                                                                                                                                                                                                                                                                    <w:right w:val="none" w:sz="0" w:space="0" w:color="auto"/>
                                                                                                                                                                                                                                                                                                                                                                                                                                                                                                                  </w:divBdr>
                                                                                                                                                                                                                                                                                                                                                                                                                                                                                                                  <w:divsChild>
                                                                                                                                                                                                                                                                                                                                                                                                                                                                                                                    <w:div w:id="1064719988">
                                                                                                                                                                                                                                                                                                                                                                                                                                                                                                                      <w:marLeft w:val="0"/>
                                                                                                                                                                                                                                                                                                                                                                                                                                                                                                                      <w:marRight w:val="0"/>
                                                                                                                                                                                                                                                                                                                                                                                                                                                                                                                      <w:marTop w:val="0"/>
                                                                                                                                                                                                                                                                                                                                                                                                                                                                                                                      <w:marBottom w:val="0"/>
                                                                                                                                                                                                                                                                                                                                                                                                                                                                                                                      <w:divBdr>
                                                                                                                                                                                                                                                                                                                                                                                                                                                                                                                        <w:top w:val="none" w:sz="0" w:space="0" w:color="auto"/>
                                                                                                                                                                                                                                                                                                                                                                                                                                                                                                                        <w:left w:val="none" w:sz="0" w:space="0" w:color="auto"/>
                                                                                                                                                                                                                                                                                                                                                                                                                                                                                                                        <w:bottom w:val="none" w:sz="0" w:space="0" w:color="auto"/>
                                                                                                                                                                                                                                                                                                                                                                                                                                                                                                                        <w:right w:val="none" w:sz="0" w:space="0" w:color="auto"/>
                                                                                                                                                                                                                                                                                                                                                                                                                                                                                                                      </w:divBdr>
                                                                                                                                                                                                                                                                                                                                                                                                                                                                                                                      <w:divsChild>
                                                                                                                                                                                                                                                                                                                                                                                                                                                                                                                        <w:div w:id="10031222">
                                                                                                                                                                                                                                                                                                                                                                                                                                                                                                                          <w:marLeft w:val="0"/>
                                                                                                                                                                                                                                                                                                                                                                                                                                                                                                                          <w:marRight w:val="0"/>
                                                                                                                                                                                                                                                                                                                                                                                                                                                                                                                          <w:marTop w:val="0"/>
                                                                                                                                                                                                                                                                                                                                                                                                                                                                                                                          <w:marBottom w:val="0"/>
                                                                                                                                                                                                                                                                                                                                                                                                                                                                                                                          <w:divBdr>
                                                                                                                                                                                                                                                                                                                                                                                                                                                                                                                            <w:top w:val="none" w:sz="0" w:space="0" w:color="auto"/>
                                                                                                                                                                                                                                                                                                                                                                                                                                                                                                                            <w:left w:val="none" w:sz="0" w:space="0" w:color="auto"/>
                                                                                                                                                                                                                                                                                                                                                                                                                                                                                                                            <w:bottom w:val="none" w:sz="0" w:space="0" w:color="auto"/>
                                                                                                                                                                                                                                                                                                                                                                                                                                                                                                                            <w:right w:val="none" w:sz="0" w:space="0" w:color="auto"/>
                                                                                                                                                                                                                                                                                                                                                                                                                                                                                                                          </w:divBdr>
                                                                                                                                                                                                                                                                                                                                                                                                                                                                                                                          <w:divsChild>
                                                                                                                                                                                                                                                                                                                                                                                                                                                                                                                            <w:div w:id="2096901103">
                                                                                                                                                                                                                                                                                                                                                                                                                                                                                                                              <w:marLeft w:val="0"/>
                                                                                                                                                                                                                                                                                                                                                                                                                                                                                                                              <w:marRight w:val="0"/>
                                                                                                                                                                                                                                                                                                                                                                                                                                                                                                                              <w:marTop w:val="0"/>
                                                                                                                                                                                                                                                                                                                                                                                                                                                                                                                              <w:marBottom w:val="0"/>
                                                                                                                                                                                                                                                                                                                                                                                                                                                                                                                              <w:divBdr>
                                                                                                                                                                                                                                                                                                                                                                                                                                                                                                                                <w:top w:val="none" w:sz="0" w:space="0" w:color="auto"/>
                                                                                                                                                                                                                                                                                                                                                                                                                                                                                                                                <w:left w:val="none" w:sz="0" w:space="0" w:color="auto"/>
                                                                                                                                                                                                                                                                                                                                                                                                                                                                                                                                <w:bottom w:val="none" w:sz="0" w:space="0" w:color="auto"/>
                                                                                                                                                                                                                                                                                                                                                                                                                                                                                                                                <w:right w:val="none" w:sz="0" w:space="0" w:color="auto"/>
                                                                                                                                                                                                                                                                                                                                                                                                                                                                                                                              </w:divBdr>
                                                                                                                                                                                                                                                                                                                                                                                                                                                                                                                              <w:divsChild>
                                                                                                                                                                                                                                                                                                                                                                                                                                                                                                                                <w:div w:id="1036076122">
                                                                                                                                                                                                                                                                                                                                                                                                                                                                                                                                  <w:marLeft w:val="0"/>
                                                                                                                                                                                                                                                                                                                                                                                                                                                                                                                                  <w:marRight w:val="0"/>
                                                                                                                                                                                                                                                                                                                                                                                                                                                                                                                                  <w:marTop w:val="0"/>
                                                                                                                                                                                                                                                                                                                                                                                                                                                                                                                                  <w:marBottom w:val="0"/>
                                                                                                                                                                                                                                                                                                                                                                                                                                                                                                                                  <w:divBdr>
                                                                                                                                                                                                                                                                                                                                                                                                                                                                                                                                    <w:top w:val="none" w:sz="0" w:space="0" w:color="auto"/>
                                                                                                                                                                                                                                                                                                                                                                                                                                                                                                                                    <w:left w:val="none" w:sz="0" w:space="0" w:color="auto"/>
                                                                                                                                                                                                                                                                                                                                                                                                                                                                                                                                    <w:bottom w:val="none" w:sz="0" w:space="0" w:color="auto"/>
                                                                                                                                                                                                                                                                                                                                                                                                                                                                                                                                    <w:right w:val="none" w:sz="0" w:space="0" w:color="auto"/>
                                                                                                                                                                                                                                                                                                                                                                                                                                                                                                                                  </w:divBdr>
                                                                                                                                                                                                                                                                                                                                                                                                                                                                                                                                  <w:divsChild>
                                                                                                                                                                                                                                                                                                                                                                                                                                                                                                                                    <w:div w:id="1462503070">
                                                                                                                                                                                                                                                                                                                                                                                                                                                                                                                                      <w:marLeft w:val="0"/>
                                                                                                                                                                                                                                                                                                                                                                                                                                                                                                                                      <w:marRight w:val="0"/>
                                                                                                                                                                                                                                                                                                                                                                                                                                                                                                                                      <w:marTop w:val="0"/>
                                                                                                                                                                                                                                                                                                                                                                                                                                                                                                                                      <w:marBottom w:val="0"/>
                                                                                                                                                                                                                                                                                                                                                                                                                                                                                                                                      <w:divBdr>
                                                                                                                                                                                                                                                                                                                                                                                                                                                                                                                                        <w:top w:val="none" w:sz="0" w:space="0" w:color="auto"/>
                                                                                                                                                                                                                                                                                                                                                                                                                                                                                                                                        <w:left w:val="none" w:sz="0" w:space="0" w:color="auto"/>
                                                                                                                                                                                                                                                                                                                                                                                                                                                                                                                                        <w:bottom w:val="none" w:sz="0" w:space="0" w:color="auto"/>
                                                                                                                                                                                                                                                                                                                                                                                                                                                                                                                                        <w:right w:val="none" w:sz="0" w:space="0" w:color="auto"/>
                                                                                                                                                                                                                                                                                                                                                                                                                                                                                                                                      </w:divBdr>
                                                                                                                                                                                                                                                                                                                                                                                                                                                                                                                                      <w:divsChild>
                                                                                                                                                                                                                                                                                                                                                                                                                                                                                                                                        <w:div w:id="1389257645">
                                                                                                                                                                                                                                                                                                                                                                                                                                                                                                                                          <w:marLeft w:val="0"/>
                                                                                                                                                                                                                                                                                                                                                                                                                                                                                                                                          <w:marRight w:val="0"/>
                                                                                                                                                                                                                                                                                                                                                                                                                                                                                                                                          <w:marTop w:val="0"/>
                                                                                                                                                                                                                                                                                                                                                                                                                                                                                                                                          <w:marBottom w:val="0"/>
                                                                                                                                                                                                                                                                                                                                                                                                                                                                                                                                          <w:divBdr>
                                                                                                                                                                                                                                                                                                                                                                                                                                                                                                                                            <w:top w:val="none" w:sz="0" w:space="0" w:color="auto"/>
                                                                                                                                                                                                                                                                                                                                                                                                                                                                                                                                            <w:left w:val="none" w:sz="0" w:space="0" w:color="auto"/>
                                                                                                                                                                                                                                                                                                                                                                                                                                                                                                                                            <w:bottom w:val="none" w:sz="0" w:space="0" w:color="auto"/>
                                                                                                                                                                                                                                                                                                                                                                                                                                                                                                                                            <w:right w:val="none" w:sz="0" w:space="0" w:color="auto"/>
                                                                                                                                                                                                                                                                                                                                                                                                                                                                                                                                          </w:divBdr>
                                                                                                                                                                                                                                                                                                                                                                                                                                                                                                                                          <w:divsChild>
                                                                                                                                                                                                                                                                                                                                                                                                                                                                                                                                            <w:div w:id="1310015738">
                                                                                                                                                                                                                                                                                                                                                                                                                                                                                                                                              <w:marLeft w:val="0"/>
                                                                                                                                                                                                                                                                                                                                                                                                                                                                                                                                              <w:marRight w:val="0"/>
                                                                                                                                                                                                                                                                                                                                                                                                                                                                                                                                              <w:marTop w:val="0"/>
                                                                                                                                                                                                                                                                                                                                                                                                                                                                                                                                              <w:marBottom w:val="0"/>
                                                                                                                                                                                                                                                                                                                                                                                                                                                                                                                                              <w:divBdr>
                                                                                                                                                                                                                                                                                                                                                                                                                                                                                                                                                <w:top w:val="none" w:sz="0" w:space="0" w:color="auto"/>
                                                                                                                                                                                                                                                                                                                                                                                                                                                                                                                                                <w:left w:val="none" w:sz="0" w:space="0" w:color="auto"/>
                                                                                                                                                                                                                                                                                                                                                                                                                                                                                                                                                <w:bottom w:val="none" w:sz="0" w:space="0" w:color="auto"/>
                                                                                                                                                                                                                                                                                                                                                                                                                                                                                                                                                <w:right w:val="none" w:sz="0" w:space="0" w:color="auto"/>
                                                                                                                                                                                                                                                                                                                                                                                                                                                                                                                                              </w:divBdr>
                                                                                                                                                                                                                                                                                                                                                                                                                                                                                                                                              <w:divsChild>
                                                                                                                                                                                                                                                                                                                                                                                                                                                                                                                                                <w:div w:id="1769041395">
                                                                                                                                                                                                                                                                                                                                                                                                                                                                                                                                                  <w:marLeft w:val="0"/>
                                                                                                                                                                                                                                                                                                                                                                                                                                                                                                                                                  <w:marRight w:val="0"/>
                                                                                                                                                                                                                                                                                                                                                                                                                                                                                                                                                  <w:marTop w:val="0"/>
                                                                                                                                                                                                                                                                                                                                                                                                                                                                                                                                                  <w:marBottom w:val="0"/>
                                                                                                                                                                                                                                                                                                                                                                                                                                                                                                                                                  <w:divBdr>
                                                                                                                                                                                                                                                                                                                                                                                                                                                                                                                                                    <w:top w:val="none" w:sz="0" w:space="0" w:color="auto"/>
                                                                                                                                                                                                                                                                                                                                                                                                                                                                                                                                                    <w:left w:val="none" w:sz="0" w:space="0" w:color="auto"/>
                                                                                                                                                                                                                                                                                                                                                                                                                                                                                                                                                    <w:bottom w:val="none" w:sz="0" w:space="0" w:color="auto"/>
                                                                                                                                                                                                                                                                                                                                                                                                                                                                                                                                                    <w:right w:val="none" w:sz="0" w:space="0" w:color="auto"/>
                                                                                                                                                                                                                                                                                                                                                                                                                                                                                                                                                  </w:divBdr>
                                                                                                                                                                                                                                                                                                                                                                                                                                                                                                                                                  <w:divsChild>
                                                                                                                                                                                                                                                                                                                                                                                                                                                                                                                                                    <w:div w:id="1068457735">
                                                                                                                                                                                                                                                                                                                                                                                                                                                                                                                                                      <w:marLeft w:val="0"/>
                                                                                                                                                                                                                                                                                                                                                                                                                                                                                                                                                      <w:marRight w:val="0"/>
                                                                                                                                                                                                                                                                                                                                                                                                                                                                                                                                                      <w:marTop w:val="0"/>
                                                                                                                                                                                                                                                                                                                                                                                                                                                                                                                                                      <w:marBottom w:val="0"/>
                                                                                                                                                                                                                                                                                                                                                                                                                                                                                                                                                      <w:divBdr>
                                                                                                                                                                                                                                                                                                                                                                                                                                                                                                                                                        <w:top w:val="none" w:sz="0" w:space="0" w:color="auto"/>
                                                                                                                                                                                                                                                                                                                                                                                                                                                                                                                                                        <w:left w:val="none" w:sz="0" w:space="0" w:color="auto"/>
                                                                                                                                                                                                                                                                                                                                                                                                                                                                                                                                                        <w:bottom w:val="none" w:sz="0" w:space="0" w:color="auto"/>
                                                                                                                                                                                                                                                                                                                                                                                                                                                                                                                                                        <w:right w:val="none" w:sz="0" w:space="0" w:color="auto"/>
                                                                                                                                                                                                                                                                                                                                                                                                                                                                                                                                                      </w:divBdr>
                                                                                                                                                                                                                                                                                                                                                                                                                                                                                                                                                      <w:divsChild>
                                                                                                                                                                                                                                                                                                                                                                                                                                                                                                                                                        <w:div w:id="1911501549">
                                                                                                                                                                                                                                                                                                                                                                                                                                                                                                                                                          <w:marLeft w:val="0"/>
                                                                                                                                                                                                                                                                                                                                                                                                                                                                                                                                                          <w:marRight w:val="0"/>
                                                                                                                                                                                                                                                                                                                                                                                                                                                                                                                                                          <w:marTop w:val="0"/>
                                                                                                                                                                                                                                                                                                                                                                                                                                                                                                                                                          <w:marBottom w:val="0"/>
                                                                                                                                                                                                                                                                                                                                                                                                                                                                                                                                                          <w:divBdr>
                                                                                                                                                                                                                                                                                                                                                                                                                                                                                                                                                            <w:top w:val="none" w:sz="0" w:space="0" w:color="auto"/>
                                                                                                                                                                                                                                                                                                                                                                                                                                                                                                                                                            <w:left w:val="none" w:sz="0" w:space="0" w:color="auto"/>
                                                                                                                                                                                                                                                                                                                                                                                                                                                                                                                                                            <w:bottom w:val="none" w:sz="0" w:space="0" w:color="auto"/>
                                                                                                                                                                                                                                                                                                                                                                                                                                                                                                                                                            <w:right w:val="none" w:sz="0" w:space="0" w:color="auto"/>
                                                                                                                                                                                                                                                                                                                                                                                                                                                                                                                                                          </w:divBdr>
                                                                                                                                                                                                                                                                                                                                                                                                                                                                                                                                                          <w:divsChild>
                                                                                                                                                                                                                                                                                                                                                                                                                                                                                                                                                            <w:div w:id="2022276518">
                                                                                                                                                                                                                                                                                                                                                                                                                                                                                                                                                              <w:marLeft w:val="0"/>
                                                                                                                                                                                                                                                                                                                                                                                                                                                                                                                                                              <w:marRight w:val="0"/>
                                                                                                                                                                                                                                                                                                                                                                                                                                                                                                                                                              <w:marTop w:val="0"/>
                                                                                                                                                                                                                                                                                                                                                                                                                                                                                                                                                              <w:marBottom w:val="0"/>
                                                                                                                                                                                                                                                                                                                                                                                                                                                                                                                                                              <w:divBdr>
                                                                                                                                                                                                                                                                                                                                                                                                                                                                                                                                                                <w:top w:val="none" w:sz="0" w:space="0" w:color="auto"/>
                                                                                                                                                                                                                                                                                                                                                                                                                                                                                                                                                                <w:left w:val="none" w:sz="0" w:space="0" w:color="auto"/>
                                                                                                                                                                                                                                                                                                                                                                                                                                                                                                                                                                <w:bottom w:val="none" w:sz="0" w:space="0" w:color="auto"/>
                                                                                                                                                                                                                                                                                                                                                                                                                                                                                                                                                                <w:right w:val="none" w:sz="0" w:space="0" w:color="auto"/>
                                                                                                                                                                                                                                                                                                                                                                                                                                                                                                                                                              </w:divBdr>
                                                                                                                                                                                                                                                                                                                                                                                                                                                                                                                                                              <w:divsChild>
                                                                                                                                                                                                                                                                                                                                                                                                                                                                                                                                                                <w:div w:id="620038219">
                                                                                                                                                                                                                                                                                                                                                                                                                                                                                                                                                                  <w:marLeft w:val="0"/>
                                                                                                                                                                                                                                                                                                                                                                                                                                                                                                                                                                  <w:marRight w:val="0"/>
                                                                                                                                                                                                                                                                                                                                                                                                                                                                                                                                                                  <w:marTop w:val="0"/>
                                                                                                                                                                                                                                                                                                                                                                                                                                                                                                                                                                  <w:marBottom w:val="0"/>
                                                                                                                                                                                                                                                                                                                                                                                                                                                                                                                                                                  <w:divBdr>
                                                                                                                                                                                                                                                                                                                                                                                                                                                                                                                                                                    <w:top w:val="none" w:sz="0" w:space="0" w:color="auto"/>
                                                                                                                                                                                                                                                                                                                                                                                                                                                                                                                                                                    <w:left w:val="none" w:sz="0" w:space="0" w:color="auto"/>
                                                                                                                                                                                                                                                                                                                                                                                                                                                                                                                                                                    <w:bottom w:val="none" w:sz="0" w:space="0" w:color="auto"/>
                                                                                                                                                                                                                                                                                                                                                                                                                                                                                                                                                                    <w:right w:val="none" w:sz="0" w:space="0" w:color="auto"/>
                                                                                                                                                                                                                                                                                                                                                                                                                                                                                                                                                                  </w:divBdr>
                                                                                                                                                                                                                                                                                                                                                                                                                                                                                                                                                                  <w:divsChild>
                                                                                                                                                                                                                                                                                                                                                                                                                                                                                                                                                                    <w:div w:id="205803825">
                                                                                                                                                                                                                                                                                                                                                                                                                                                                                                                                                                      <w:marLeft w:val="0"/>
                                                                                                                                                                                                                                                                                                                                                                                                                                                                                                                                                                      <w:marRight w:val="0"/>
                                                                                                                                                                                                                                                                                                                                                                                                                                                                                                                                                                      <w:marTop w:val="0"/>
                                                                                                                                                                                                                                                                                                                                                                                                                                                                                                                                                                      <w:marBottom w:val="0"/>
                                                                                                                                                                                                                                                                                                                                                                                                                                                                                                                                                                      <w:divBdr>
                                                                                                                                                                                                                                                                                                                                                                                                                                                                                                                                                                        <w:top w:val="none" w:sz="0" w:space="0" w:color="auto"/>
                                                                                                                                                                                                                                                                                                                                                                                                                                                                                                                                                                        <w:left w:val="none" w:sz="0" w:space="0" w:color="auto"/>
                                                                                                                                                                                                                                                                                                                                                                                                                                                                                                                                                                        <w:bottom w:val="none" w:sz="0" w:space="0" w:color="auto"/>
                                                                                                                                                                                                                                                                                                                                                                                                                                                                                                                                                                        <w:right w:val="none" w:sz="0" w:space="0" w:color="auto"/>
                                                                                                                                                                                                                                                                                                                                                                                                                                                                                                                                                                      </w:divBdr>
                                                                                                                                                                                                                                                                                                                                                                                                                                                                                                                                                                      <w:divsChild>
                                                                                                                                                                                                                                                                                                                                                                                                                                                                                                                                                                        <w:div w:id="69811850">
                                                                                                                                                                                                                                                                                                                                                                                                                                                                                                                                                                          <w:marLeft w:val="0"/>
                                                                                                                                                                                                                                                                                                                                                                                                                                                                                                                                                                          <w:marRight w:val="0"/>
                                                                                                                                                                                                                                                                                                                                                                                                                                                                                                                                                                          <w:marTop w:val="0"/>
                                                                                                                                                                                                                                                                                                                                                                                                                                                                                                                                                                          <w:marBottom w:val="0"/>
                                                                                                                                                                                                                                                                                                                                                                                                                                                                                                                                                                          <w:divBdr>
                                                                                                                                                                                                                                                                                                                                                                                                                                                                                                                                                                            <w:top w:val="none" w:sz="0" w:space="0" w:color="auto"/>
                                                                                                                                                                                                                                                                                                                                                                                                                                                                                                                                                                            <w:left w:val="none" w:sz="0" w:space="0" w:color="auto"/>
                                                                                                                                                                                                                                                                                                                                                                                                                                                                                                                                                                            <w:bottom w:val="none" w:sz="0" w:space="0" w:color="auto"/>
                                                                                                                                                                                                                                                                                                                                                                                                                                                                                                                                                                            <w:right w:val="none" w:sz="0" w:space="0" w:color="auto"/>
                                                                                                                                                                                                                                                                                                                                                                                                                                                                                                                                                                          </w:divBdr>
                                                                                                                                                                                                                                                                                                                                                                                                                                                                                                                                                                          <w:divsChild>
                                                                                                                                                                                                                                                                                                                                                                                                                                                                                                                                                                            <w:div w:id="1460146758">
                                                                                                                                                                                                                                                                                                                                                                                                                                                                                                                                                                              <w:marLeft w:val="0"/>
                                                                                                                                                                                                                                                                                                                                                                                                                                                                                                                                                                              <w:marRight w:val="0"/>
                                                                                                                                                                                                                                                                                                                                                                                                                                                                                                                                                                              <w:marTop w:val="0"/>
                                                                                                                                                                                                                                                                                                                                                                                                                                                                                                                                                                              <w:marBottom w:val="0"/>
                                                                                                                                                                                                                                                                                                                                                                                                                                                                                                                                                                              <w:divBdr>
                                                                                                                                                                                                                                                                                                                                                                                                                                                                                                                                                                                <w:top w:val="none" w:sz="0" w:space="0" w:color="auto"/>
                                                                                                                                                                                                                                                                                                                                                                                                                                                                                                                                                                                <w:left w:val="none" w:sz="0" w:space="0" w:color="auto"/>
                                                                                                                                                                                                                                                                                                                                                                                                                                                                                                                                                                                <w:bottom w:val="none" w:sz="0" w:space="0" w:color="auto"/>
                                                                                                                                                                                                                                                                                                                                                                                                                                                                                                                                                                                <w:right w:val="none" w:sz="0" w:space="0" w:color="auto"/>
                                                                                                                                                                                                                                                                                                                                                                                                                                                                                                                                                                              </w:divBdr>
                                                                                                                                                                                                                                                                                                                                                                                                                                                                                                                                                                              <w:divsChild>
                                                                                                                                                                                                                                                                                                                                                                                                                                                                                                                                                                                <w:div w:id="651522002">
                                                                                                                                                                                                                                                                                                                                                                                                                                                                                                                                                                                  <w:marLeft w:val="0"/>
                                                                                                                                                                                                                                                                                                                                                                                                                                                                                                                                                                                  <w:marRight w:val="0"/>
                                                                                                                                                                                                                                                                                                                                                                                                                                                                                                                                                                                  <w:marTop w:val="0"/>
                                                                                                                                                                                                                                                                                                                                                                                                                                                                                                                                                                                  <w:marBottom w:val="0"/>
                                                                                                                                                                                                                                                                                                                                                                                                                                                                                                                                                                                  <w:divBdr>
                                                                                                                                                                                                                                                                                                                                                                                                                                                                                                                                                                                    <w:top w:val="none" w:sz="0" w:space="0" w:color="auto"/>
                                                                                                                                                                                                                                                                                                                                                                                                                                                                                                                                                                                    <w:left w:val="none" w:sz="0" w:space="0" w:color="auto"/>
                                                                                                                                                                                                                                                                                                                                                                                                                                                                                                                                                                                    <w:bottom w:val="none" w:sz="0" w:space="0" w:color="auto"/>
                                                                                                                                                                                                                                                                                                                                                                                                                                                                                                                                                                                    <w:right w:val="none" w:sz="0" w:space="0" w:color="auto"/>
                                                                                                                                                                                                                                                                                                                                                                                                                                                                                                                                                                                  </w:divBdr>
                                                                                                                                                                                                                                                                                                                                                                                                                                                                                                                                                                                  <w:divsChild>
                                                                                                                                                                                                                                                                                                                                                                                                                                                                                                                                                                                    <w:div w:id="1267154099">
                                                                                                                                                                                                                                                                                                                                                                                                                                                                                                                                                                                      <w:marLeft w:val="0"/>
                                                                                                                                                                                                                                                                                                                                                                                                                                                                                                                                                                                      <w:marRight w:val="0"/>
                                                                                                                                                                                                                                                                                                                                                                                                                                                                                                                                                                                      <w:marTop w:val="0"/>
                                                                                                                                                                                                                                                                                                                                                                                                                                                                                                                                                                                      <w:marBottom w:val="0"/>
                                                                                                                                                                                                                                                                                                                                                                                                                                                                                                                                                                                      <w:divBdr>
                                                                                                                                                                                                                                                                                                                                                                                                                                                                                                                                                                                        <w:top w:val="none" w:sz="0" w:space="0" w:color="auto"/>
                                                                                                                                                                                                                                                                                                                                                                                                                                                                                                                                                                                        <w:left w:val="none" w:sz="0" w:space="0" w:color="auto"/>
                                                                                                                                                                                                                                                                                                                                                                                                                                                                                                                                                                                        <w:bottom w:val="none" w:sz="0" w:space="0" w:color="auto"/>
                                                                                                                                                                                                                                                                                                                                                                                                                                                                                                                                                                                        <w:right w:val="none" w:sz="0" w:space="0" w:color="auto"/>
                                                                                                                                                                                                                                                                                                                                                                                                                                                                                                                                                                                      </w:divBdr>
                                                                                                                                                                                                                                                                                                                                                                                                                                                                                                                                                                                      <w:divsChild>
                                                                                                                                                                                                                                                                                                                                                                                                                                                                                                                                                                                        <w:div w:id="987128718">
                                                                                                                                                                                                                                                                                                                                                                                                                                                                                                                                                                                          <w:marLeft w:val="0"/>
                                                                                                                                                                                                                                                                                                                                                                                                                                                                                                                                                                                          <w:marRight w:val="0"/>
                                                                                                                                                                                                                                                                                                                                                                                                                                                                                                                                                                                          <w:marTop w:val="0"/>
                                                                                                                                                                                                                                                                                                                                                                                                                                                                                                                                                                                          <w:marBottom w:val="0"/>
                                                                                                                                                                                                                                                                                                                                                                                                                                                                                                                                                                                          <w:divBdr>
                                                                                                                                                                                                                                                                                                                                                                                                                                                                                                                                                                                            <w:top w:val="none" w:sz="0" w:space="0" w:color="auto"/>
                                                                                                                                                                                                                                                                                                                                                                                                                                                                                                                                                                                            <w:left w:val="none" w:sz="0" w:space="0" w:color="auto"/>
                                                                                                                                                                                                                                                                                                                                                                                                                                                                                                                                                                                            <w:bottom w:val="none" w:sz="0" w:space="0" w:color="auto"/>
                                                                                                                                                                                                                                                                                                                                                                                                                                                                                                                                                                                            <w:right w:val="none" w:sz="0" w:space="0" w:color="auto"/>
                                                                                                                                                                                                                                                                                                                                                                                                                                                                                                                                                                                          </w:divBdr>
                                                                                                                                                                                                                                                                                                                                                                                                                                                                                                                                                                                          <w:divsChild>
                                                                                                                                                                                                                                                                                                                                                                                                                                                                                                                                                                                            <w:div w:id="337969611">
                                                                                                                                                                                                                                                                                                                                                                                                                                                                                                                                                                                              <w:marLeft w:val="0"/>
                                                                                                                                                                                                                                                                                                                                                                                                                                                                                                                                                                                              <w:marRight w:val="0"/>
                                                                                                                                                                                                                                                                                                                                                                                                                                                                                                                                                                                              <w:marTop w:val="0"/>
                                                                                                                                                                                                                                                                                                                                                                                                                                                                                                                                                                                              <w:marBottom w:val="0"/>
                                                                                                                                                                                                                                                                                                                                                                                                                                                                                                                                                                                              <w:divBdr>
                                                                                                                                                                                                                                                                                                                                                                                                                                                                                                                                                                                                <w:top w:val="none" w:sz="0" w:space="0" w:color="auto"/>
                                                                                                                                                                                                                                                                                                                                                                                                                                                                                                                                                                                                <w:left w:val="none" w:sz="0" w:space="0" w:color="auto"/>
                                                                                                                                                                                                                                                                                                                                                                                                                                                                                                                                                                                                <w:bottom w:val="none" w:sz="0" w:space="0" w:color="auto"/>
                                                                                                                                                                                                                                                                                                                                                                                                                                                                                                                                                                                                <w:right w:val="none" w:sz="0" w:space="0" w:color="auto"/>
                                                                                                                                                                                                                                                                                                                                                                                                                                                                                                                                                                                              </w:divBdr>
                                                                                                                                                                                                                                                                                                                                                                                                                                                                                                                                                                                              <w:divsChild>
                                                                                                                                                                                                                                                                                                                                                                                                                                                                                                                                                                                                <w:div w:id="1857038182">
                                                                                                                                                                                                                                                                                                                                                                                                                                                                                                                                                                                                  <w:marLeft w:val="0"/>
                                                                                                                                                                                                                                                                                                                                                                                                                                                                                                                                                                                                  <w:marRight w:val="0"/>
                                                                                                                                                                                                                                                                                                                                                                                                                                                                                                                                                                                                  <w:marTop w:val="0"/>
                                                                                                                                                                                                                                                                                                                                                                                                                                                                                                                                                                                                  <w:marBottom w:val="0"/>
                                                                                                                                                                                                                                                                                                                                                                                                                                                                                                                                                                                                  <w:divBdr>
                                                                                                                                                                                                                                                                                                                                                                                                                                                                                                                                                                                                    <w:top w:val="none" w:sz="0" w:space="0" w:color="auto"/>
                                                                                                                                                                                                                                                                                                                                                                                                                                                                                                                                                                                                    <w:left w:val="none" w:sz="0" w:space="0" w:color="auto"/>
                                                                                                                                                                                                                                                                                                                                                                                                                                                                                                                                                                                                    <w:bottom w:val="none" w:sz="0" w:space="0" w:color="auto"/>
                                                                                                                                                                                                                                                                                                                                                                                                                                                                                                                                                                                                    <w:right w:val="none" w:sz="0" w:space="0" w:color="auto"/>
                                                                                                                                                                                                                                                                                                                                                                                                                                                                                                                                                                                                  </w:divBdr>
                                                                                                                                                                                                                                                                                                                                                                                                                                                                                                                                                                                                  <w:divsChild>
                                                                                                                                                                                                                                                                                                                                                                                                                                                                                                                                                                                                    <w:div w:id="1502506020">
                                                                                                                                                                                                                                                                                                                                                                                                                                                                                                                                                                                                      <w:marLeft w:val="0"/>
                                                                                                                                                                                                                                                                                                                                                                                                                                                                                                                                                                                                      <w:marRight w:val="0"/>
                                                                                                                                                                                                                                                                                                                                                                                                                                                                                                                                                                                                      <w:marTop w:val="0"/>
                                                                                                                                                                                                                                                                                                                                                                                                                                                                                                                                                                                                      <w:marBottom w:val="0"/>
                                                                                                                                                                                                                                                                                                                                                                                                                                                                                                                                                                                                      <w:divBdr>
                                                                                                                                                                                                                                                                                                                                                                                                                                                                                                                                                                                                        <w:top w:val="none" w:sz="0" w:space="0" w:color="auto"/>
                                                                                                                                                                                                                                                                                                                                                                                                                                                                                                                                                                                                        <w:left w:val="none" w:sz="0" w:space="0" w:color="auto"/>
                                                                                                                                                                                                                                                                                                                                                                                                                                                                                                                                                                                                        <w:bottom w:val="none" w:sz="0" w:space="0" w:color="auto"/>
                                                                                                                                                                                                                                                                                                                                                                                                                                                                                                                                                                                                        <w:right w:val="none" w:sz="0" w:space="0" w:color="auto"/>
                                                                                                                                                                                                                                                                                                                                                                                                                                                                                                                                                                                                      </w:divBdr>
                                                                                                                                                                                                                                                                                                                                                                                                                                                                                                                                                                                                      <w:divsChild>
                                                                                                                                                                                                                                                                                                                                                                                                                                                                                                                                                                                                        <w:div w:id="820345967">
                                                                                                                                                                                                                                                                                                                                                                                                                                                                                                                                                                                                          <w:marLeft w:val="0"/>
                                                                                                                                                                                                                                                                                                                                                                                                                                                                                                                                                                                                          <w:marRight w:val="0"/>
                                                                                                                                                                                                                                                                                                                                                                                                                                                                                                                                                                                                          <w:marTop w:val="0"/>
                                                                                                                                                                                                                                                                                                                                                                                                                                                                                                                                                                                                          <w:marBottom w:val="0"/>
                                                                                                                                                                                                                                                                                                                                                                                                                                                                                                                                                                                                          <w:divBdr>
                                                                                                                                                                                                                                                                                                                                                                                                                                                                                                                                                                                                            <w:top w:val="none" w:sz="0" w:space="0" w:color="auto"/>
                                                                                                                                                                                                                                                                                                                                                                                                                                                                                                                                                                                                            <w:left w:val="none" w:sz="0" w:space="0" w:color="auto"/>
                                                                                                                                                                                                                                                                                                                                                                                                                                                                                                                                                                                                            <w:bottom w:val="none" w:sz="0" w:space="0" w:color="auto"/>
                                                                                                                                                                                                                                                                                                                                                                                                                                                                                                                                                                                                            <w:right w:val="none" w:sz="0" w:space="0" w:color="auto"/>
                                                                                                                                                                                                                                                                                                                                                                                                                                                                                                                                                                                                          </w:divBdr>
                                                                                                                                                                                                                                                                                                                                                                                                                                                                                                                                                                                                          <w:divsChild>
                                                                                                                                                                                                                                                                                                                                                                                                                                                                                                                                                                                                            <w:div w:id="410125993">
                                                                                                                                                                                                                                                                                                                                                                                                                                                                                                                                                                                                              <w:marLeft w:val="0"/>
                                                                                                                                                                                                                                                                                                                                                                                                                                                                                                                                                                                                              <w:marRight w:val="0"/>
                                                                                                                                                                                                                                                                                                                                                                                                                                                                                                                                                                                                              <w:marTop w:val="0"/>
                                                                                                                                                                                                                                                                                                                                                                                                                                                                                                                                                                                                              <w:marBottom w:val="0"/>
                                                                                                                                                                                                                                                                                                                                                                                                                                                                                                                                                                                                              <w:divBdr>
                                                                                                                                                                                                                                                                                                                                                                                                                                                                                                                                                                                                                <w:top w:val="none" w:sz="0" w:space="0" w:color="auto"/>
                                                                                                                                                                                                                                                                                                                                                                                                                                                                                                                                                                                                                <w:left w:val="none" w:sz="0" w:space="0" w:color="auto"/>
                                                                                                                                                                                                                                                                                                                                                                                                                                                                                                                                                                                                                <w:bottom w:val="none" w:sz="0" w:space="0" w:color="auto"/>
                                                                                                                                                                                                                                                                                                                                                                                                                                                                                                                                                                                                                <w:right w:val="none" w:sz="0" w:space="0" w:color="auto"/>
                                                                                                                                                                                                                                                                                                                                                                                                                                                                                                                                                                                                              </w:divBdr>
                                                                                                                                                                                                                                                                                                                                                                                                                                                                                                                                                                                                              <w:divsChild>
                                                                                                                                                                                                                                                                                                                                                                                                                                                                                                                                                                                                                <w:div w:id="716666618">
                                                                                                                                                                                                                                                                                                                                                                                                                                                                                                                                                                                                                  <w:marLeft w:val="0"/>
                                                                                                                                                                                                                                                                                                                                                                                                                                                                                                                                                                                                                  <w:marRight w:val="0"/>
                                                                                                                                                                                                                                                                                                                                                                                                                                                                                                                                                                                                                  <w:marTop w:val="0"/>
                                                                                                                                                                                                                                                                                                                                                                                                                                                                                                                                                                                                                  <w:marBottom w:val="0"/>
                                                                                                                                                                                                                                                                                                                                                                                                                                                                                                                                                                                                                  <w:divBdr>
                                                                                                                                                                                                                                                                                                                                                                                                                                                                                                                                                                                                                    <w:top w:val="none" w:sz="0" w:space="0" w:color="auto"/>
                                                                                                                                                                                                                                                                                                                                                                                                                                                                                                                                                                                                                    <w:left w:val="none" w:sz="0" w:space="0" w:color="auto"/>
                                                                                                                                                                                                                                                                                                                                                                                                                                                                                                                                                                                                                    <w:bottom w:val="none" w:sz="0" w:space="0" w:color="auto"/>
                                                                                                                                                                                                                                                                                                                                                                                                                                                                                                                                                                                                                    <w:right w:val="none" w:sz="0" w:space="0" w:color="auto"/>
                                                                                                                                                                                                                                                                                                                                                                                                                                                                                                                                                                                                                  </w:divBdr>
                                                                                                                                                                                                                                                                                                                                                                                                                                                                                                                                                                                                                  <w:divsChild>
                                                                                                                                                                                                                                                                                                                                                                                                                                                                                                                                                                                                                    <w:div w:id="1356613341">
                                                                                                                                                                                                                                                                                                                                                                                                                                                                                                                                                                                                                      <w:marLeft w:val="0"/>
                                                                                                                                                                                                                                                                                                                                                                                                                                                                                                                                                                                                                      <w:marRight w:val="0"/>
                                                                                                                                                                                                                                                                                                                                                                                                                                                                                                                                                                                                                      <w:marTop w:val="0"/>
                                                                                                                                                                                                                                                                                                                                                                                                                                                                                                                                                                                                                      <w:marBottom w:val="0"/>
                                                                                                                                                                                                                                                                                                                                                                                                                                                                                                                                                                                                                      <w:divBdr>
                                                                                                                                                                                                                                                                                                                                                                                                                                                                                                                                                                                                                        <w:top w:val="none" w:sz="0" w:space="0" w:color="auto"/>
                                                                                                                                                                                                                                                                                                                                                                                                                                                                                                                                                                                                                        <w:left w:val="none" w:sz="0" w:space="0" w:color="auto"/>
                                                                                                                                                                                                                                                                                                                                                                                                                                                                                                                                                                                                                        <w:bottom w:val="none" w:sz="0" w:space="0" w:color="auto"/>
                                                                                                                                                                                                                                                                                                                                                                                                                                                                                                                                                                                                                        <w:right w:val="none" w:sz="0" w:space="0" w:color="auto"/>
                                                                                                                                                                                                                                                                                                                                                                                                                                                                                                                                                                                                                      </w:divBdr>
                                                                                                                                                                                                                                                                                                                                                                                                                                                                                                                                                                                                                      <w:divsChild>
                                                                                                                                                                                                                                                                                                                                                                                                                                                                                                                                                                                                                        <w:div w:id="1742410704">
                                                                                                                                                                                                                                                                                                                                                                                                                                                                                                                                                                                                                          <w:marLeft w:val="0"/>
                                                                                                                                                                                                                                                                                                                                                                                                                                                                                                                                                                                                                          <w:marRight w:val="0"/>
                                                                                                                                                                                                                                                                                                                                                                                                                                                                                                                                                                                                                          <w:marTop w:val="0"/>
                                                                                                                                                                                                                                                                                                                                                                                                                                                                                                                                                                                                                          <w:marBottom w:val="0"/>
                                                                                                                                                                                                                                                                                                                                                                                                                                                                                                                                                                                                                          <w:divBdr>
                                                                                                                                                                                                                                                                                                                                                                                                                                                                                                                                                                                                                            <w:top w:val="none" w:sz="0" w:space="0" w:color="auto"/>
                                                                                                                                                                                                                                                                                                                                                                                                                                                                                                                                                                                                                            <w:left w:val="none" w:sz="0" w:space="0" w:color="auto"/>
                                                                                                                                                                                                                                                                                                                                                                                                                                                                                                                                                                                                                            <w:bottom w:val="none" w:sz="0" w:space="0" w:color="auto"/>
                                                                                                                                                                                                                                                                                                                                                                                                                                                                                                                                                                                                                            <w:right w:val="none" w:sz="0" w:space="0" w:color="auto"/>
                                                                                                                                                                                                                                                                                                                                                                                                                                                                                                                                                                                                                          </w:divBdr>
                                                                                                                                                                                                                                                                                                                                                                                                                                                                                                                                                                                                                          <w:divsChild>
                                                                                                                                                                                                                                                                                                                                                                                                                                                                                                                                                                                                                            <w:div w:id="850408654">
                                                                                                                                                                                                                                                                                                                                                                                                                                                                                                                                                                                                                              <w:marLeft w:val="0"/>
                                                                                                                                                                                                                                                                                                                                                                                                                                                                                                                                                                                                                              <w:marRight w:val="0"/>
                                                                                                                                                                                                                                                                                                                                                                                                                                                                                                                                                                                                                              <w:marTop w:val="0"/>
                                                                                                                                                                                                                                                                                                                                                                                                                                                                                                                                                                                                                              <w:marBottom w:val="0"/>
                                                                                                                                                                                                                                                                                                                                                                                                                                                                                                                                                                                                                              <w:divBdr>
                                                                                                                                                                                                                                                                                                                                                                                                                                                                                                                                                                                                                                <w:top w:val="none" w:sz="0" w:space="0" w:color="auto"/>
                                                                                                                                                                                                                                                                                                                                                                                                                                                                                                                                                                                                                                <w:left w:val="none" w:sz="0" w:space="0" w:color="auto"/>
                                                                                                                                                                                                                                                                                                                                                                                                                                                                                                                                                                                                                                <w:bottom w:val="none" w:sz="0" w:space="0" w:color="auto"/>
                                                                                                                                                                                                                                                                                                                                                                                                                                                                                                                                                                                                                                <w:right w:val="none" w:sz="0" w:space="0" w:color="auto"/>
                                                                                                                                                                                                                                                                                                                                                                                                                                                                                                                                                                                                                              </w:divBdr>
                                                                                                                                                                                                                                                                                                                                                                                                                                                                                                                                                                                                                              <w:divsChild>
                                                                                                                                                                                                                                                                                                                                                                                                                                                                                                                                                                                                                                <w:div w:id="1901864393">
                                                                                                                                                                                                                                                                                                                                                                                                                                                                                                                                                                                                                                  <w:marLeft w:val="0"/>
                                                                                                                                                                                                                                                                                                                                                                                                                                                                                                                                                                                                                                  <w:marRight w:val="0"/>
                                                                                                                                                                                                                                                                                                                                                                                                                                                                                                                                                                                                                                  <w:marTop w:val="0"/>
                                                                                                                                                                                                                                                                                                                                                                                                                                                                                                                                                                                                                                  <w:marBottom w:val="0"/>
                                                                                                                                                                                                                                                                                                                                                                                                                                                                                                                                                                                                                                  <w:divBdr>
                                                                                                                                                                                                                                                                                                                                                                                                                                                                                                                                                                                                                                    <w:top w:val="none" w:sz="0" w:space="0" w:color="auto"/>
                                                                                                                                                                                                                                                                                                                                                                                                                                                                                                                                                                                                                                    <w:left w:val="none" w:sz="0" w:space="0" w:color="auto"/>
                                                                                                                                                                                                                                                                                                                                                                                                                                                                                                                                                                                                                                    <w:bottom w:val="none" w:sz="0" w:space="0" w:color="auto"/>
                                                                                                                                                                                                                                                                                                                                                                                                                                                                                                                                                                                                                                    <w:right w:val="none" w:sz="0" w:space="0" w:color="auto"/>
                                                                                                                                                                                                                                                                                                                                                                                                                                                                                                                                                                                                                                  </w:divBdr>
                                                                                                                                                                                                                                                                                                                                                                                                                                                                                                                                                                                                                                  <w:divsChild>
                                                                                                                                                                                                                                                                                                                                                                                                                                                                                                                                                                                                                                    <w:div w:id="863978005">
                                                                                                                                                                                                                                                                                                                                                                                                                                                                                                                                                                                                                                      <w:marLeft w:val="0"/>
                                                                                                                                                                                                                                                                                                                                                                                                                                                                                                                                                                                                                                      <w:marRight w:val="0"/>
                                                                                                                                                                                                                                                                                                                                                                                                                                                                                                                                                                                                                                      <w:marTop w:val="0"/>
                                                                                                                                                                                                                                                                                                                                                                                                                                                                                                                                                                                                                                      <w:marBottom w:val="0"/>
                                                                                                                                                                                                                                                                                                                                                                                                                                                                                                                                                                                                                                      <w:divBdr>
                                                                                                                                                                                                                                                                                                                                                                                                                                                                                                                                                                                                                                        <w:top w:val="none" w:sz="0" w:space="0" w:color="auto"/>
                                                                                                                                                                                                                                                                                                                                                                                                                                                                                                                                                                                                                                        <w:left w:val="none" w:sz="0" w:space="0" w:color="auto"/>
                                                                                                                                                                                                                                                                                                                                                                                                                                                                                                                                                                                                                                        <w:bottom w:val="none" w:sz="0" w:space="0" w:color="auto"/>
                                                                                                                                                                                                                                                                                                                                                                                                                                                                                                                                                                                                                                        <w:right w:val="none" w:sz="0" w:space="0" w:color="auto"/>
                                                                                                                                                                                                                                                                                                                                                                                                                                                                                                                                                                                                                                      </w:divBdr>
                                                                                                                                                                                                                                                                                                                                                                                                                                                                                                                                                                                                                                      <w:divsChild>
                                                                                                                                                                                                                                                                                                                                                                                                                                                                                                                                                                                                                                        <w:div w:id="529801948">
                                                                                                                                                                                                                                                                                                                                                                                                                                                                                                                                                                                                                                          <w:marLeft w:val="0"/>
                                                                                                                                                                                                                                                                                                                                                                                                                                                                                                                                                                                                                                          <w:marRight w:val="0"/>
                                                                                                                                                                                                                                                                                                                                                                                                                                                                                                                                                                                                                                          <w:marTop w:val="0"/>
                                                                                                                                                                                                                                                                                                                                                                                                                                                                                                                                                                                                                                          <w:marBottom w:val="0"/>
                                                                                                                                                                                                                                                                                                                                                                                                                                                                                                                                                                                                                                          <w:divBdr>
                                                                                                                                                                                                                                                                                                                                                                                                                                                                                                                                                                                                                                            <w:top w:val="none" w:sz="0" w:space="0" w:color="auto"/>
                                                                                                                                                                                                                                                                                                                                                                                                                                                                                                                                                                                                                                            <w:left w:val="none" w:sz="0" w:space="0" w:color="auto"/>
                                                                                                                                                                                                                                                                                                                                                                                                                                                                                                                                                                                                                                            <w:bottom w:val="none" w:sz="0" w:space="0" w:color="auto"/>
                                                                                                                                                                                                                                                                                                                                                                                                                                                                                                                                                                                                                                            <w:right w:val="none" w:sz="0" w:space="0" w:color="auto"/>
                                                                                                                                                                                                                                                                                                                                                                                                                                                                                                                                                                                                                                          </w:divBdr>
                                                                                                                                                                                                                                                                                                                                                                                                                                                                                                                                                                                                                                          <w:divsChild>
                                                                                                                                                                                                                                                                                                                                                                                                                                                                                                                                                                                                                                            <w:div w:id="190147590">
                                                                                                                                                                                                                                                                                                                                                                                                                                                                                                                                                                                                                                              <w:marLeft w:val="0"/>
                                                                                                                                                                                                                                                                                                                                                                                                                                                                                                                                                                                                                                              <w:marRight w:val="0"/>
                                                                                                                                                                                                                                                                                                                                                                                                                                                                                                                                                                                                                                              <w:marTop w:val="0"/>
                                                                                                                                                                                                                                                                                                                                                                                                                                                                                                                                                                                                                                              <w:marBottom w:val="0"/>
                                                                                                                                                                                                                                                                                                                                                                                                                                                                                                                                                                                                                                              <w:divBdr>
                                                                                                                                                                                                                                                                                                                                                                                                                                                                                                                                                                                                                                                <w:top w:val="none" w:sz="0" w:space="0" w:color="auto"/>
                                                                                                                                                                                                                                                                                                                                                                                                                                                                                                                                                                                                                                                <w:left w:val="none" w:sz="0" w:space="0" w:color="auto"/>
                                                                                                                                                                                                                                                                                                                                                                                                                                                                                                                                                                                                                                                <w:bottom w:val="none" w:sz="0" w:space="0" w:color="auto"/>
                                                                                                                                                                                                                                                                                                                                                                                                                                                                                                                                                                                                                                                <w:right w:val="none" w:sz="0" w:space="0" w:color="auto"/>
                                                                                                                                                                                                                                                                                                                                                                                                                                                                                                                                                                                                                                              </w:divBdr>
                                                                                                                                                                                                                                                                                                                                                                                                                                                                                                                                                                                                                                              <w:divsChild>
                                                                                                                                                                                                                                                                                                                                                                                                                                                                                                                                                                                                                                                <w:div w:id="2052026585">
                                                                                                                                                                                                                                                                                                                                                                                                                                                                                                                                                                                                                                                  <w:marLeft w:val="0"/>
                                                                                                                                                                                                                                                                                                                                                                                                                                                                                                                                                                                                                                                  <w:marRight w:val="0"/>
                                                                                                                                                                                                                                                                                                                                                                                                                                                                                                                                                                                                                                                  <w:marTop w:val="0"/>
                                                                                                                                                                                                                                                                                                                                                                                                                                                                                                                                                                                                                                                  <w:marBottom w:val="0"/>
                                                                                                                                                                                                                                                                                                                                                                                                                                                                                                                                                                                                                                                  <w:divBdr>
                                                                                                                                                                                                                                                                                                                                                                                                                                                                                                                                                                                                                                                    <w:top w:val="none" w:sz="0" w:space="0" w:color="auto"/>
                                                                                                                                                                                                                                                                                                                                                                                                                                                                                                                                                                                                                                                    <w:left w:val="none" w:sz="0" w:space="0" w:color="auto"/>
                                                                                                                                                                                                                                                                                                                                                                                                                                                                                                                                                                                                                                                    <w:bottom w:val="none" w:sz="0" w:space="0" w:color="auto"/>
                                                                                                                                                                                                                                                                                                                                                                                                                                                                                                                                                                                                                                                    <w:right w:val="none" w:sz="0" w:space="0" w:color="auto"/>
                                                                                                                                                                                                                                                                                                                                                                                                                                                                                                                                                                                                                                                  </w:divBdr>
                                                                                                                                                                                                                                                                                                                                                                                                                                                                                                                                                                                                                                                  <w:divsChild>
                                                                                                                                                                                                                                                                                                                                                                                                                                                                                                                                                                                                                                                    <w:div w:id="726537195">
                                                                                                                                                                                                                                                                                                                                                                                                                                                                                                                                                                                                                                                      <w:marLeft w:val="0"/>
                                                                                                                                                                                                                                                                                                                                                                                                                                                                                                                                                                                                                                                      <w:marRight w:val="0"/>
                                                                                                                                                                                                                                                                                                                                                                                                                                                                                                                                                                                                                                                      <w:marTop w:val="0"/>
                                                                                                                                                                                                                                                                                                                                                                                                                                                                                                                                                                                                                                                      <w:marBottom w:val="0"/>
                                                                                                                                                                                                                                                                                                                                                                                                                                                                                                                                                                                                                                                      <w:divBdr>
                                                                                                                                                                                                                                                                                                                                                                                                                                                                                                                                                                                                                                                        <w:top w:val="none" w:sz="0" w:space="0" w:color="auto"/>
                                                                                                                                                                                                                                                                                                                                                                                                                                                                                                                                                                                                                                                        <w:left w:val="none" w:sz="0" w:space="0" w:color="auto"/>
                                                                                                                                                                                                                                                                                                                                                                                                                                                                                                                                                                                                                                                        <w:bottom w:val="none" w:sz="0" w:space="0" w:color="auto"/>
                                                                                                                                                                                                                                                                                                                                                                                                                                                                                                                                                                                                                                                        <w:right w:val="none" w:sz="0" w:space="0" w:color="auto"/>
                                                                                                                                                                                                                                                                                                                                                                                                                                                                                                                                                                                                                                                      </w:divBdr>
                                                                                                                                                                                                                                                                                                                                                                                                                                                                                                                                                                                                                                                      <w:divsChild>
                                                                                                                                                                                                                                                                                                                                                                                                                                                                                                                                                                                                                                                        <w:div w:id="501505857">
                                                                                                                                                                                                                                                                                                                                                                                                                                                                                                                                                                                                                                                          <w:marLeft w:val="0"/>
                                                                                                                                                                                                                                                                                                                                                                                                                                                                                                                                                                                                                                                          <w:marRight w:val="0"/>
                                                                                                                                                                                                                                                                                                                                                                                                                                                                                                                                                                                                                                                          <w:marTop w:val="0"/>
                                                                                                                                                                                                                                                                                                                                                                                                                                                                                                                                                                                                                                                          <w:marBottom w:val="0"/>
                                                                                                                                                                                                                                                                                                                                                                                                                                                                                                                                                                                                                                                          <w:divBdr>
                                                                                                                                                                                                                                                                                                                                                                                                                                                                                                                                                                                                                                                            <w:top w:val="none" w:sz="0" w:space="0" w:color="auto"/>
                                                                                                                                                                                                                                                                                                                                                                                                                                                                                                                                                                                                                                                            <w:left w:val="none" w:sz="0" w:space="0" w:color="auto"/>
                                                                                                                                                                                                                                                                                                                                                                                                                                                                                                                                                                                                                                                            <w:bottom w:val="none" w:sz="0" w:space="0" w:color="auto"/>
                                                                                                                                                                                                                                                                                                                                                                                                                                                                                                                                                                                                                                                            <w:right w:val="none" w:sz="0" w:space="0" w:color="auto"/>
                                                                                                                                                                                                                                                                                                                                                                                                                                                                                                                                                                                                                                                          </w:divBdr>
                                                                                                                                                                                                                                                                                                                                                                                                                                                                                                                                                                                                                                                          <w:divsChild>
                                                                                                                                                                                                                                                                                                                                                                                                                                                                                                                                                                                                                                                            <w:div w:id="518272518">
                                                                                                                                                                                                                                                                                                                                                                                                                                                                                                                                                                                                                                                              <w:marLeft w:val="0"/>
                                                                                                                                                                                                                                                                                                                                                                                                                                                                                                                                                                                                                                                              <w:marRight w:val="0"/>
                                                                                                                                                                                                                                                                                                                                                                                                                                                                                                                                                                                                                                                              <w:marTop w:val="0"/>
                                                                                                                                                                                                                                                                                                                                                                                                                                                                                                                                                                                                                                                              <w:marBottom w:val="0"/>
                                                                                                                                                                                                                                                                                                                                                                                                                                                                                                                                                                                                                                                              <w:divBdr>
                                                                                                                                                                                                                                                                                                                                                                                                                                                                                                                                                                                                                                                                <w:top w:val="none" w:sz="0" w:space="0" w:color="auto"/>
                                                                                                                                                                                                                                                                                                                                                                                                                                                                                                                                                                                                                                                                <w:left w:val="none" w:sz="0" w:space="0" w:color="auto"/>
                                                                                                                                                                                                                                                                                                                                                                                                                                                                                                                                                                                                                                                                <w:bottom w:val="none" w:sz="0" w:space="0" w:color="auto"/>
                                                                                                                                                                                                                                                                                                                                                                                                                                                                                                                                                                                                                                                                <w:right w:val="none" w:sz="0" w:space="0" w:color="auto"/>
                                                                                                                                                                                                                                                                                                                                                                                                                                                                                                                                                                                                                                                              </w:divBdr>
                                                                                                                                                                                                                                                                                                                                                                                                                                                                                                                                                                                                                                                              <w:divsChild>
                                                                                                                                                                                                                                                                                                                                                                                                                                                                                                                                                                                                                                                                <w:div w:id="744570590">
                                                                                                                                                                                                                                                                                                                                                                                                                                                                                                                                                                                                                                                                  <w:marLeft w:val="0"/>
                                                                                                                                                                                                                                                                                                                                                                                                                                                                                                                                                                                                                                                                  <w:marRight w:val="0"/>
                                                                                                                                                                                                                                                                                                                                                                                                                                                                                                                                                                                                                                                                  <w:marTop w:val="0"/>
                                                                                                                                                                                                                                                                                                                                                                                                                                                                                                                                                                                                                                                                  <w:marBottom w:val="0"/>
                                                                                                                                                                                                                                                                                                                                                                                                                                                                                                                                                                                                                                                                  <w:divBdr>
                                                                                                                                                                                                                                                                                                                                                                                                                                                                                                                                                                                                                                                                    <w:top w:val="none" w:sz="0" w:space="0" w:color="auto"/>
                                                                                                                                                                                                                                                                                                                                                                                                                                                                                                                                                                                                                                                                    <w:left w:val="none" w:sz="0" w:space="0" w:color="auto"/>
                                                                                                                                                                                                                                                                                                                                                                                                                                                                                                                                                                                                                                                                    <w:bottom w:val="none" w:sz="0" w:space="0" w:color="auto"/>
                                                                                                                                                                                                                                                                                                                                                                                                                                                                                                                                                                                                                                                                    <w:right w:val="none" w:sz="0" w:space="0" w:color="auto"/>
                                                                                                                                                                                                                                                                                                                                                                                                                                                                                                                                                                                                                                                                  </w:divBdr>
                                                                                                                                                                                                                                                                                                                                                                                                                                                                                                                                                                                                                                                                  <w:divsChild>
                                                                                                                                                                                                                                                                                                                                                                                                                                                                                                                                                                                                                                                                    <w:div w:id="1838156756">
                                                                                                                                                                                                                                                                                                                                                                                                                                                                                                                                                                                                                                                                      <w:marLeft w:val="0"/>
                                                                                                                                                                                                                                                                                                                                                                                                                                                                                                                                                                                                                                                                      <w:marRight w:val="0"/>
                                                                                                                                                                                                                                                                                                                                                                                                                                                                                                                                                                                                                                                                      <w:marTop w:val="0"/>
                                                                                                                                                                                                                                                                                                                                                                                                                                                                                                                                                                                                                                                                      <w:marBottom w:val="0"/>
                                                                                                                                                                                                                                                                                                                                                                                                                                                                                                                                                                                                                                                                      <w:divBdr>
                                                                                                                                                                                                                                                                                                                                                                                                                                                                                                                                                                                                                                                                        <w:top w:val="none" w:sz="0" w:space="0" w:color="auto"/>
                                                                                                                                                                                                                                                                                                                                                                                                                                                                                                                                                                                                                                                                        <w:left w:val="none" w:sz="0" w:space="0" w:color="auto"/>
                                                                                                                                                                                                                                                                                                                                                                                                                                                                                                                                                                                                                                                                        <w:bottom w:val="none" w:sz="0" w:space="0" w:color="auto"/>
                                                                                                                                                                                                                                                                                                                                                                                                                                                                                                                                                                                                                                                                        <w:right w:val="none" w:sz="0" w:space="0" w:color="auto"/>
                                                                                                                                                                                                                                                                                                                                                                                                                                                                                                                                                                                                                                                                      </w:divBdr>
                                                                                                                                                                                                                                                                                                                                                                                                                                                                                                                                                                                                                                                                      <w:divsChild>
                                                                                                                                                                                                                                                                                                                                                                                                                                                                                                                                                                                                                                                                        <w:div w:id="519196824">
                                                                                                                                                                                                                                                                                                                                                                                                                                                                                                                                                                                                                                                                          <w:marLeft w:val="0"/>
                                                                                                                                                                                                                                                                                                                                                                                                                                                                                                                                                                                                                                                                          <w:marRight w:val="0"/>
                                                                                                                                                                                                                                                                                                                                                                                                                                                                                                                                                                                                                                                                          <w:marTop w:val="0"/>
                                                                                                                                                                                                                                                                                                                                                                                                                                                                                                                                                                                                                                                                          <w:marBottom w:val="0"/>
                                                                                                                                                                                                                                                                                                                                                                                                                                                                                                                                                                                                                                                                          <w:divBdr>
                                                                                                                                                                                                                                                                                                                                                                                                                                                                                                                                                                                                                                                                            <w:top w:val="none" w:sz="0" w:space="0" w:color="auto"/>
                                                                                                                                                                                                                                                                                                                                                                                                                                                                                                                                                                                                                                                                            <w:left w:val="none" w:sz="0" w:space="0" w:color="auto"/>
                                                                                                                                                                                                                                                                                                                                                                                                                                                                                                                                                                                                                                                                            <w:bottom w:val="none" w:sz="0" w:space="0" w:color="auto"/>
                                                                                                                                                                                                                                                                                                                                                                                                                                                                                                                                                                                                                                                                            <w:right w:val="none" w:sz="0" w:space="0" w:color="auto"/>
                                                                                                                                                                                                                                                                                                                                                                                                                                                                                                                                                                                                                                                                          </w:divBdr>
                                                                                                                                                                                                                                                                                                                                                                                                                                                                                                                                                                                                                                                                          <w:divsChild>
                                                                                                                                                                                                                                                                                                                                                                                                                                                                                                                                                                                                                                                                            <w:div w:id="95443523">
                                                                                                                                                                                                                                                                                                                                                                                                                                                                                                                                                                                                                                                                              <w:marLeft w:val="0"/>
                                                                                                                                                                                                                                                                                                                                                                                                                                                                                                                                                                                                                                                                              <w:marRight w:val="0"/>
                                                                                                                                                                                                                                                                                                                                                                                                                                                                                                                                                                                                                                                                              <w:marTop w:val="0"/>
                                                                                                                                                                                                                                                                                                                                                                                                                                                                                                                                                                                                                                                                              <w:marBottom w:val="0"/>
                                                                                                                                                                                                                                                                                                                                                                                                                                                                                                                                                                                                                                                                              <w:divBdr>
                                                                                                                                                                                                                                                                                                                                                                                                                                                                                                                                                                                                                                                                                <w:top w:val="none" w:sz="0" w:space="0" w:color="auto"/>
                                                                                                                                                                                                                                                                                                                                                                                                                                                                                                                                                                                                                                                                                <w:left w:val="none" w:sz="0" w:space="0" w:color="auto"/>
                                                                                                                                                                                                                                                                                                                                                                                                                                                                                                                                                                                                                                                                                <w:bottom w:val="none" w:sz="0" w:space="0" w:color="auto"/>
                                                                                                                                                                                                                                                                                                                                                                                                                                                                                                                                                                                                                                                                                <w:right w:val="none" w:sz="0" w:space="0" w:color="auto"/>
                                                                                                                                                                                                                                                                                                                                                                                                                                                                                                                                                                                                                                                                              </w:divBdr>
                                                                                                                                                                                                                                                                                                                                                                                                                                                                                                                                                                                                                                                                              <w:divsChild>
                                                                                                                                                                                                                                                                                                                                                                                                                                                                                                                                                                                                                                                                                <w:div w:id="804857080">
                                                                                                                                                                                                                                                                                                                                                                                                                                                                                                                                                                                                                                                                                  <w:marLeft w:val="0"/>
                                                                                                                                                                                                                                                                                                                                                                                                                                                                                                                                                                                                                                                                                  <w:marRight w:val="0"/>
                                                                                                                                                                                                                                                                                                                                                                                                                                                                                                                                                                                                                                                                                  <w:marTop w:val="0"/>
                                                                                                                                                                                                                                                                                                                                                                                                                                                                                                                                                                                                                                                                                  <w:marBottom w:val="0"/>
                                                                                                                                                                                                                                                                                                                                                                                                                                                                                                                                                                                                                                                                                  <w:divBdr>
                                                                                                                                                                                                                                                                                                                                                                                                                                                                                                                                                                                                                                                                                    <w:top w:val="none" w:sz="0" w:space="0" w:color="auto"/>
                                                                                                                                                                                                                                                                                                                                                                                                                                                                                                                                                                                                                                                                                    <w:left w:val="none" w:sz="0" w:space="0" w:color="auto"/>
                                                                                                                                                                                                                                                                                                                                                                                                                                                                                                                                                                                                                                                                                    <w:bottom w:val="none" w:sz="0" w:space="0" w:color="auto"/>
                                                                                                                                                                                                                                                                                                                                                                                                                                                                                                                                                                                                                                                                                    <w:right w:val="none" w:sz="0" w:space="0" w:color="auto"/>
                                                                                                                                                                                                                                                                                                                                                                                                                                                                                                                                                                                                                                                                                  </w:divBdr>
                                                                                                                                                                                                                                                                                                                                                                                                                                                                                                                                                                                                                                                                                  <w:divsChild>
                                                                                                                                                                                                                                                                                                                                                                                                                                                                                                                                                                                                                                                                                    <w:div w:id="930048808">
                                                                                                                                                                                                                                                                                                                                                                                                                                                                                                                                                                                                                                                                                      <w:marLeft w:val="0"/>
                                                                                                                                                                                                                                                                                                                                                                                                                                                                                                                                                                                                                                                                                      <w:marRight w:val="0"/>
                                                                                                                                                                                                                                                                                                                                                                                                                                                                                                                                                                                                                                                                                      <w:marTop w:val="0"/>
                                                                                                                                                                                                                                                                                                                                                                                                                                                                                                                                                                                                                                                                                      <w:marBottom w:val="0"/>
                                                                                                                                                                                                                                                                                                                                                                                                                                                                                                                                                                                                                                                                                      <w:divBdr>
                                                                                                                                                                                                                                                                                                                                                                                                                                                                                                                                                                                                                                                                                        <w:top w:val="none" w:sz="0" w:space="0" w:color="auto"/>
                                                                                                                                                                                                                                                                                                                                                                                                                                                                                                                                                                                                                                                                                        <w:left w:val="none" w:sz="0" w:space="0" w:color="auto"/>
                                                                                                                                                                                                                                                                                                                                                                                                                                                                                                                                                                                                                                                                                        <w:bottom w:val="none" w:sz="0" w:space="0" w:color="auto"/>
                                                                                                                                                                                                                                                                                                                                                                                                                                                                                                                                                                                                                                                                                        <w:right w:val="none" w:sz="0" w:space="0" w:color="auto"/>
                                                                                                                                                                                                                                                                                                                                                                                                                                                                                                                                                                                                                                                                                      </w:divBdr>
                                                                                                                                                                                                                                                                                                                                                                                                                                                                                                                                                                                                                                                                                      <w:divsChild>
                                                                                                                                                                                                                                                                                                                                                                                                                                                                                                                                                                                                                                                                                        <w:div w:id="1145968021">
                                                                                                                                                                                                                                                                                                                                                                                                                                                                                                                                                                                                                                                                                          <w:marLeft w:val="0"/>
                                                                                                                                                                                                                                                                                                                                                                                                                                                                                                                                                                                                                                                                                          <w:marRight w:val="0"/>
                                                                                                                                                                                                                                                                                                                                                                                                                                                                                                                                                                                                                                                                                          <w:marTop w:val="0"/>
                                                                                                                                                                                                                                                                                                                                                                                                                                                                                                                                                                                                                                                                                          <w:marBottom w:val="0"/>
                                                                                                                                                                                                                                                                                                                                                                                                                                                                                                                                                                                                                                                                                          <w:divBdr>
                                                                                                                                                                                                                                                                                                                                                                                                                                                                                                                                                                                                                                                                                            <w:top w:val="none" w:sz="0" w:space="0" w:color="auto"/>
                                                                                                                                                                                                                                                                                                                                                                                                                                                                                                                                                                                                                                                                                            <w:left w:val="none" w:sz="0" w:space="0" w:color="auto"/>
                                                                                                                                                                                                                                                                                                                                                                                                                                                                                                                                                                                                                                                                                            <w:bottom w:val="none" w:sz="0" w:space="0" w:color="auto"/>
                                                                                                                                                                                                                                                                                                                                                                                                                                                                                                                                                                                                                                                                                            <w:right w:val="none" w:sz="0" w:space="0" w:color="auto"/>
                                                                                                                                                                                                                                                                                                                                                                                                                                                                                                                                                                                                                                                                                          </w:divBdr>
                                                                                                                                                                                                                                                                                                                                                                                                                                                                                                                                                                                                                                                                                          <w:divsChild>
                                                                                                                                                                                                                                                                                                                                                                                                                                                                                                                                                                                                                                                                                            <w:div w:id="1126508935">
                                                                                                                                                                                                                                                                                                                                                                                                                                                                                                                                                                                                                                                                                              <w:marLeft w:val="0"/>
                                                                                                                                                                                                                                                                                                                                                                                                                                                                                                                                                                                                                                                                                              <w:marRight w:val="0"/>
                                                                                                                                                                                                                                                                                                                                                                                                                                                                                                                                                                                                                                                                                              <w:marTop w:val="0"/>
                                                                                                                                                                                                                                                                                                                                                                                                                                                                                                                                                                                                                                                                                              <w:marBottom w:val="0"/>
                                                                                                                                                                                                                                                                                                                                                                                                                                                                                                                                                                                                                                                                                              <w:divBdr>
                                                                                                                                                                                                                                                                                                                                                                                                                                                                                                                                                                                                                                                                                                <w:top w:val="none" w:sz="0" w:space="0" w:color="auto"/>
                                                                                                                                                                                                                                                                                                                                                                                                                                                                                                                                                                                                                                                                                                <w:left w:val="none" w:sz="0" w:space="0" w:color="auto"/>
                                                                                                                                                                                                                                                                                                                                                                                                                                                                                                                                                                                                                                                                                                <w:bottom w:val="none" w:sz="0" w:space="0" w:color="auto"/>
                                                                                                                                                                                                                                                                                                                                                                                                                                                                                                                                                                                                                                                                                                <w:right w:val="none" w:sz="0" w:space="0" w:color="auto"/>
                                                                                                                                                                                                                                                                                                                                                                                                                                                                                                                                                                                                                                                                                              </w:divBdr>
                                                                                                                                                                                                                                                                                                                                                                                                                                                                                                                                                                                                                                                                                              <w:divsChild>
                                                                                                                                                                                                                                                                                                                                                                                                                                                                                                                                                                                                                                                                                                <w:div w:id="1040398370">
                                                                                                                                                                                                                                                                                                                                                                                                                                                                                                                                                                                                                                                                                                  <w:marLeft w:val="0"/>
                                                                                                                                                                                                                                                                                                                                                                                                                                                                                                                                                                                                                                                                                                  <w:marRight w:val="0"/>
                                                                                                                                                                                                                                                                                                                                                                                                                                                                                                                                                                                                                                                                                                  <w:marTop w:val="0"/>
                                                                                                                                                                                                                                                                                                                                                                                                                                                                                                                                                                                                                                                                                                  <w:marBottom w:val="0"/>
                                                                                                                                                                                                                                                                                                                                                                                                                                                                                                                                                                                                                                                                                                  <w:divBdr>
                                                                                                                                                                                                                                                                                                                                                                                                                                                                                                                                                                                                                                                                                                    <w:top w:val="none" w:sz="0" w:space="0" w:color="auto"/>
                                                                                                                                                                                                                                                                                                                                                                                                                                                                                                                                                                                                                                                                                                    <w:left w:val="none" w:sz="0" w:space="0" w:color="auto"/>
                                                                                                                                                                                                                                                                                                                                                                                                                                                                                                                                                                                                                                                                                                    <w:bottom w:val="none" w:sz="0" w:space="0" w:color="auto"/>
                                                                                                                                                                                                                                                                                                                                                                                                                                                                                                                                                                                                                                                                                                    <w:right w:val="none" w:sz="0" w:space="0" w:color="auto"/>
                                                                                                                                                                                                                                                                                                                                                                                                                                                                                                                                                                                                                                                                                                  </w:divBdr>
                                                                                                                                                                                                                                                                                                                                                                                                                                                                                                                                                                                                                                                                                                  <w:divsChild>
                                                                                                                                                                                                                                                                                                                                                                                                                                                                                                                                                                                                                                                                                                    <w:div w:id="1125274480">
                                                                                                                                                                                                                                                                                                                                                                                                                                                                                                                                                                                                                                                                                                      <w:marLeft w:val="0"/>
                                                                                                                                                                                                                                                                                                                                                                                                                                                                                                                                                                                                                                                                                                      <w:marRight w:val="0"/>
                                                                                                                                                                                                                                                                                                                                                                                                                                                                                                                                                                                                                                                                                                      <w:marTop w:val="0"/>
                                                                                                                                                                                                                                                                                                                                                                                                                                                                                                                                                                                                                                                                                                      <w:marBottom w:val="0"/>
                                                                                                                                                                                                                                                                                                                                                                                                                                                                                                                                                                                                                                                                                                      <w:divBdr>
                                                                                                                                                                                                                                                                                                                                                                                                                                                                                                                                                                                                                                                                                                        <w:top w:val="none" w:sz="0" w:space="0" w:color="auto"/>
                                                                                                                                                                                                                                                                                                                                                                                                                                                                                                                                                                                                                                                                                                        <w:left w:val="none" w:sz="0" w:space="0" w:color="auto"/>
                                                                                                                                                                                                                                                                                                                                                                                                                                                                                                                                                                                                                                                                                                        <w:bottom w:val="none" w:sz="0" w:space="0" w:color="auto"/>
                                                                                                                                                                                                                                                                                                                                                                                                                                                                                                                                                                                                                                                                                                        <w:right w:val="none" w:sz="0" w:space="0" w:color="auto"/>
                                                                                                                                                                                                                                                                                                                                                                                                                                                                                                                                                                                                                                                                                                      </w:divBdr>
                                                                                                                                                                                                                                                                                                                                                                                                                                                                                                                                                                                                                                                                                                      <w:divsChild>
                                                                                                                                                                                                                                                                                                                                                                                                                                                                                                                                                                                                                                                                                                        <w:div w:id="114107396">
                                                                                                                                                                                                                                                                                                                                                                                                                                                                                                                                                                                                                                                                                                          <w:marLeft w:val="0"/>
                                                                                                                                                                                                                                                                                                                                                                                                                                                                                                                                                                                                                                                                                                          <w:marRight w:val="0"/>
                                                                                                                                                                                                                                                                                                                                                                                                                                                                                                                                                                                                                                                                                                          <w:marTop w:val="0"/>
                                                                                                                                                                                                                                                                                                                                                                                                                                                                                                                                                                                                                                                                                                          <w:marBottom w:val="0"/>
                                                                                                                                                                                                                                                                                                                                                                                                                                                                                                                                                                                                                                                                                                          <w:divBdr>
                                                                                                                                                                                                                                                                                                                                                                                                                                                                                                                                                                                                                                                                                                            <w:top w:val="none" w:sz="0" w:space="0" w:color="auto"/>
                                                                                                                                                                                                                                                                                                                                                                                                                                                                                                                                                                                                                                                                                                            <w:left w:val="none" w:sz="0" w:space="0" w:color="auto"/>
                                                                                                                                                                                                                                                                                                                                                                                                                                                                                                                                                                                                                                                                                                            <w:bottom w:val="none" w:sz="0" w:space="0" w:color="auto"/>
                                                                                                                                                                                                                                                                                                                                                                                                                                                                                                                                                                                                                                                                                                            <w:right w:val="none" w:sz="0" w:space="0" w:color="auto"/>
                                                                                                                                                                                                                                                                                                                                                                                                                                                                                                                                                                                                                                                                                                          </w:divBdr>
                                                                                                                                                                                                                                                                                                                                                                                                                                                                                                                                                                                                                                                                                                        </w:div>
                                                                                                                                                                                                                                                                                                                                                                                                                                                                                                                                                                                                                                                                                                        <w:div w:id="621837690">
                                                                                                                                                                                                                                                                                                                                                                                                                                                                                                                                                                                                                                                                                                          <w:marLeft w:val="0"/>
                                                                                                                                                                                                                                                                                                                                                                                                                                                                                                                                                                                                                                                                                                          <w:marRight w:val="0"/>
                                                                                                                                                                                                                                                                                                                                                                                                                                                                                                                                                                                                                                                                                                          <w:marTop w:val="0"/>
                                                                                                                                                                                                                                                                                                                                                                                                                                                                                                                                                                                                                                                                                                          <w:marBottom w:val="0"/>
                                                                                                                                                                                                                                                                                                                                                                                                                                                                                                                                                                                                                                                                                                          <w:divBdr>
                                                                                                                                                                                                                                                                                                                                                                                                                                                                                                                                                                                                                                                                                                            <w:top w:val="none" w:sz="0" w:space="0" w:color="auto"/>
                                                                                                                                                                                                                                                                                                                                                                                                                                                                                                                                                                                                                                                                                                            <w:left w:val="none" w:sz="0" w:space="0" w:color="auto"/>
                                                                                                                                                                                                                                                                                                                                                                                                                                                                                                                                                                                                                                                                                                            <w:bottom w:val="none" w:sz="0" w:space="0" w:color="auto"/>
                                                                                                                                                                                                                                                                                                                                                                                                                                                                                                                                                                                                                                                                                                            <w:right w:val="none" w:sz="0" w:space="0" w:color="auto"/>
                                                                                                                                                                                                                                                                                                                                                                                                                                                                                                                                                                                                                                                                                                          </w:divBdr>
                                                                                                                                                                                                                                                                                                                                                                                                                                                                                                                                                                                                                                                                                                        </w:div>
                                                                                                                                                                                                                                                                                                                                                                                                                                                                                                                                                                                                                                                                                                        <w:div w:id="1450585649">
                                                                                                                                                                                                                                                                                                                                                                                                                                                                                                                                                                                                                                                                                                          <w:marLeft w:val="0"/>
                                                                                                                                                                                                                                                                                                                                                                                                                                                                                                                                                                                                                                                                                                          <w:marRight w:val="0"/>
                                                                                                                                                                                                                                                                                                                                                                                                                                                                                                                                                                                                                                                                                                          <w:marTop w:val="0"/>
                                                                                                                                                                                                                                                                                                                                                                                                                                                                                                                                                                                                                                                                                                          <w:marBottom w:val="0"/>
                                                                                                                                                                                                                                                                                                                                                                                                                                                                                                                                                                                                                                                                                                          <w:divBdr>
                                                                                                                                                                                                                                                                                                                                                                                                                                                                                                                                                                                                                                                                                                            <w:top w:val="none" w:sz="0" w:space="0" w:color="auto"/>
                                                                                                                                                                                                                                                                                                                                                                                                                                                                                                                                                                                                                                                                                                            <w:left w:val="none" w:sz="0" w:space="0" w:color="auto"/>
                                                                                                                                                                                                                                                                                                                                                                                                                                                                                                                                                                                                                                                                                                            <w:bottom w:val="none" w:sz="0" w:space="0" w:color="auto"/>
                                                                                                                                                                                                                                                                                                                                                                                                                                                                                                                                                                                                                                                                                                            <w:right w:val="none" w:sz="0" w:space="0" w:color="auto"/>
                                                                                                                                                                                                                                                                                                                                                                                                                                                                                                                                                                                                                                                                                                          </w:divBdr>
                                                                                                                                                                                                                                                                                                                                                                                                                                                                                                                                                                                                                                                                                                        </w:div>
                                                                                                                                                                                                                                                                                                                                                                                                                                                                                                                                                                                                                                                                                                        <w:div w:id="2013794768">
                                                                                                                                                                                                                                                                                                                                                                                                                                                                                                                                                                                                                                                                                                          <w:marLeft w:val="0"/>
                                                                                                                                                                                                                                                                                                                                                                                                                                                                                                                                                                                                                                                                                                          <w:marRight w:val="0"/>
                                                                                                                                                                                                                                                                                                                                                                                                                                                                                                                                                                                                                                                                                                          <w:marTop w:val="0"/>
                                                                                                                                                                                                                                                                                                                                                                                                                                                                                                                                                                                                                                                                                                          <w:marBottom w:val="0"/>
                                                                                                                                                                                                                                                                                                                                                                                                                                                                                                                                                                                                                                                                                                          <w:divBdr>
                                                                                                                                                                                                                                                                                                                                                                                                                                                                                                                                                                                                                                                                                                            <w:top w:val="none" w:sz="0" w:space="0" w:color="auto"/>
                                                                                                                                                                                                                                                                                                                                                                                                                                                                                                                                                                                                                                                                                                            <w:left w:val="none" w:sz="0" w:space="0" w:color="auto"/>
                                                                                                                                                                                                                                                                                                                                                                                                                                                                                                                                                                                                                                                                                                            <w:bottom w:val="none" w:sz="0" w:space="0" w:color="auto"/>
                                                                                                                                                                                                                                                                                                                                                                                                                                                                                                                                                                                                                                                                                                            <w:right w:val="none" w:sz="0" w:space="0" w:color="auto"/>
                                                                                                                                                                                                                                                                                                                                                                                                                                                                                                                                                                                                                                                                                                          </w:divBdr>
                                                                                                                                                                                                                                                                                                                                                                                                                                                                                                                                                                                                                                                                                                          <w:divsChild>
                                                                                                                                                                                                                                                                                                                                                                                                                                                                                                                                                                                                                                                                                                            <w:div w:id="855115112">
                                                                                                                                                                                                                                                                                                                                                                                                                                                                                                                                                                                                                                                                                                              <w:marLeft w:val="0"/>
                                                                                                                                                                                                                                                                                                                                                                                                                                                                                                                                                                                                                                                                                                              <w:marRight w:val="0"/>
                                                                                                                                                                                                                                                                                                                                                                                                                                                                                                                                                                                                                                                                                                              <w:marTop w:val="0"/>
                                                                                                                                                                                                                                                                                                                                                                                                                                                                                                                                                                                                                                                                                                              <w:marBottom w:val="0"/>
                                                                                                                                                                                                                                                                                                                                                                                                                                                                                                                                                                                                                                                                                                              <w:divBdr>
                                                                                                                                                                                                                                                                                                                                                                                                                                                                                                                                                                                                                                                                                                                <w:top w:val="none" w:sz="0" w:space="0" w:color="auto"/>
                                                                                                                                                                                                                                                                                                                                                                                                                                                                                                                                                                                                                                                                                                                <w:left w:val="none" w:sz="0" w:space="0" w:color="auto"/>
                                                                                                                                                                                                                                                                                                                                                                                                                                                                                                                                                                                                                                                                                                                <w:bottom w:val="none" w:sz="0" w:space="0" w:color="auto"/>
                                                                                                                                                                                                                                                                                                                                                                                                                                                                                                                                                                                                                                                                                                                <w:right w:val="none" w:sz="0" w:space="0" w:color="auto"/>
                                                                                                                                                                                                                                                                                                                                                                                                                                                                                                                                                                                                                                                                                                              </w:divBdr>
                                                                                                                                                                                                                                                                                                                                                                                                                                                                                                                                                                                                                                                                                                              <w:divsChild>
                                                                                                                                                                                                                                                                                                                                                                                                                                                                                                                                                                                                                                                                                                                <w:div w:id="1666124491">
                                                                                                                                                                                                                                                                                                                                                                                                                                                                                                                                                                                                                                                                                                                  <w:marLeft w:val="0"/>
                                                                                                                                                                                                                                                                                                                                                                                                                                                                                                                                                                                                                                                                                                                  <w:marRight w:val="0"/>
                                                                                                                                                                                                                                                                                                                                                                                                                                                                                                                                                                                                                                                                                                                  <w:marTop w:val="0"/>
                                                                                                                                                                                                                                                                                                                                                                                                                                                                                                                                                                                                                                                                                                                  <w:marBottom w:val="0"/>
                                                                                                                                                                                                                                                                                                                                                                                                                                                                                                                                                                                                                                                                                                                  <w:divBdr>
                                                                                                                                                                                                                                                                                                                                                                                                                                                                                                                                                                                                                                                                                                                    <w:top w:val="none" w:sz="0" w:space="0" w:color="auto"/>
                                                                                                                                                                                                                                                                                                                                                                                                                                                                                                                                                                                                                                                                                                                    <w:left w:val="none" w:sz="0" w:space="0" w:color="auto"/>
                                                                                                                                                                                                                                                                                                                                                                                                                                                                                                                                                                                                                                                                                                                    <w:bottom w:val="none" w:sz="0" w:space="0" w:color="auto"/>
                                                                                                                                                                                                                                                                                                                                                                                                                                                                                                                                                                                                                                                                                                                    <w:right w:val="none" w:sz="0" w:space="0" w:color="auto"/>
                                                                                                                                                                                                                                                                                                                                                                                                                                                                                                                                                                                                                                                                                                                  </w:divBdr>
                                                                                                                                                                                                                                                                                                                                                                                                                                                                                                                                                                                                                                                                                                                  <w:divsChild>
                                                                                                                                                                                                                                                                                                                                                                                                                                                                                                                                                                                                                                                                                                                    <w:div w:id="1083457668">
                                                                                                                                                                                                                                                                                                                                                                                                                                                                                                                                                                                                                                                                                                                      <w:marLeft w:val="0"/>
                                                                                                                                                                                                                                                                                                                                                                                                                                                                                                                                                                                                                                                                                                                      <w:marRight w:val="0"/>
                                                                                                                                                                                                                                                                                                                                                                                                                                                                                                                                                                                                                                                                                                                      <w:marTop w:val="0"/>
                                                                                                                                                                                                                                                                                                                                                                                                                                                                                                                                                                                                                                                                                                                      <w:marBottom w:val="0"/>
                                                                                                                                                                                                                                                                                                                                                                                                                                                                                                                                                                                                                                                                                                                      <w:divBdr>
                                                                                                                                                                                                                                                                                                                                                                                                                                                                                                                                                                                                                                                                                                                        <w:top w:val="none" w:sz="0" w:space="0" w:color="auto"/>
                                                                                                                                                                                                                                                                                                                                                                                                                                                                                                                                                                                                                                                                                                                        <w:left w:val="none" w:sz="0" w:space="0" w:color="auto"/>
                                                                                                                                                                                                                                                                                                                                                                                                                                                                                                                                                                                                                                                                                                                        <w:bottom w:val="none" w:sz="0" w:space="0" w:color="auto"/>
                                                                                                                                                                                                                                                                                                                                                                                                                                                                                                                                                                                                                                                                                                                        <w:right w:val="none" w:sz="0" w:space="0" w:color="auto"/>
                                                                                                                                                                                                                                                                                                                                                                                                                                                                                                                                                                                                                                                                                                                      </w:divBdr>
                                                                                                                                                                                                                                                                                                                                                                                                                                                                                                                                                                                                                                                                                                                      <w:divsChild>
                                                                                                                                                                                                                                                                                                                                                                                                                                                                                                                                                                                                                                                                                                                        <w:div w:id="659504359">
                                                                                                                                                                                                                                                                                                                                                                                                                                                                                                                                                                                                                                                                                                                          <w:marLeft w:val="0"/>
                                                                                                                                                                                                                                                                                                                                                                                                                                                                                                                                                                                                                                                                                                                          <w:marRight w:val="0"/>
                                                                                                                                                                                                                                                                                                                                                                                                                                                                                                                                                                                                                                                                                                                          <w:marTop w:val="0"/>
                                                                                                                                                                                                                                                                                                                                                                                                                                                                                                                                                                                                                                                                                                                          <w:marBottom w:val="0"/>
                                                                                                                                                                                                                                                                                                                                                                                                                                                                                                                                                                                                                                                                                                                          <w:divBdr>
                                                                                                                                                                                                                                                                                                                                                                                                                                                                                                                                                                                                                                                                                                                            <w:top w:val="none" w:sz="0" w:space="0" w:color="auto"/>
                                                                                                                                                                                                                                                                                                                                                                                                                                                                                                                                                                                                                                                                                                                            <w:left w:val="none" w:sz="0" w:space="0" w:color="auto"/>
                                                                                                                                                                                                                                                                                                                                                                                                                                                                                                                                                                                                                                                                                                                            <w:bottom w:val="none" w:sz="0" w:space="0" w:color="auto"/>
                                                                                                                                                                                                                                                                                                                                                                                                                                                                                                                                                                                                                                                                                                                            <w:right w:val="none" w:sz="0" w:space="0" w:color="auto"/>
                                                                                                                                                                                                                                                                                                                                                                                                                                                                                                                                                                                                                                                                                                                          </w:divBdr>
                                                                                                                                                                                                                                                                                                                                                                                                                                                                                                                                                                                                                                                                                                                          <w:divsChild>
                                                                                                                                                                                                                                                                                                                                                                                                                                                                                                                                                                                                                                                                                                                            <w:div w:id="1153645101">
                                                                                                                                                                                                                                                                                                                                                                                                                                                                                                                                                                                                                                                                                                                              <w:marLeft w:val="0"/>
                                                                                                                                                                                                                                                                                                                                                                                                                                                                                                                                                                                                                                                                                                                              <w:marRight w:val="0"/>
                                                                                                                                                                                                                                                                                                                                                                                                                                                                                                                                                                                                                                                                                                                              <w:marTop w:val="0"/>
                                                                                                                                                                                                                                                                                                                                                                                                                                                                                                                                                                                                                                                                                                                              <w:marBottom w:val="0"/>
                                                                                                                                                                                                                                                                                                                                                                                                                                                                                                                                                                                                                                                                                                                              <w:divBdr>
                                                                                                                                                                                                                                                                                                                                                                                                                                                                                                                                                                                                                                                                                                                                <w:top w:val="none" w:sz="0" w:space="0" w:color="auto"/>
                                                                                                                                                                                                                                                                                                                                                                                                                                                                                                                                                                                                                                                                                                                                <w:left w:val="none" w:sz="0" w:space="0" w:color="auto"/>
                                                                                                                                                                                                                                                                                                                                                                                                                                                                                                                                                                                                                                                                                                                                <w:bottom w:val="none" w:sz="0" w:space="0" w:color="auto"/>
                                                                                                                                                                                                                                                                                                                                                                                                                                                                                                                                                                                                                                                                                                                                <w:right w:val="none" w:sz="0" w:space="0" w:color="auto"/>
                                                                                                                                                                                                                                                                                                                                                                                                                                                                                                                                                                                                                                                                                                                              </w:divBdr>
                                                                                                                                                                                                                                                                                                                                                                                                                                                                                                                                                                                                                                                                                                                              <w:divsChild>
                                                                                                                                                                                                                                                                                                                                                                                                                                                                                                                                                                                                                                                                                                                                <w:div w:id="750394777">
                                                                                                                                                                                                                                                                                                                                                                                                                                                                                                                                                                                                                                                                                                                                  <w:marLeft w:val="0"/>
                                                                                                                                                                                                                                                                                                                                                                                                                                                                                                                                                                                                                                                                                                                                  <w:marRight w:val="0"/>
                                                                                                                                                                                                                                                                                                                                                                                                                                                                                                                                                                                                                                                                                                                                  <w:marTop w:val="0"/>
                                                                                                                                                                                                                                                                                                                                                                                                                                                                                                                                                                                                                                                                                                                                  <w:marBottom w:val="0"/>
                                                                                                                                                                                                                                                                                                                                                                                                                                                                                                                                                                                                                                                                                                                                  <w:divBdr>
                                                                                                                                                                                                                                                                                                                                                                                                                                                                                                                                                                                                                                                                                                                                    <w:top w:val="none" w:sz="0" w:space="0" w:color="auto"/>
                                                                                                                                                                                                                                                                                                                                                                                                                                                                                                                                                                                                                                                                                                                                    <w:left w:val="none" w:sz="0" w:space="0" w:color="auto"/>
                                                                                                                                                                                                                                                                                                                                                                                                                                                                                                                                                                                                                                                                                                                                    <w:bottom w:val="none" w:sz="0" w:space="0" w:color="auto"/>
                                                                                                                                                                                                                                                                                                                                                                                                                                                                                                                                                                                                                                                                                                                                    <w:right w:val="none" w:sz="0" w:space="0" w:color="auto"/>
                                                                                                                                                                                                                                                                                                                                                                                                                                                                                                                                                                                                                                                                                                                                  </w:divBdr>
                                                                                                                                                                                                                                                                                                                                                                                                                                                                                                                                                                                                                                                                                                                                  <w:divsChild>
                                                                                                                                                                                                                                                                                                                                                                                                                                                                                                                                                                                                                                                                                                                                    <w:div w:id="1048068461">
                                                                                                                                                                                                                                                                                                                                                                                                                                                                                                                                                                                                                                                                                                                                      <w:marLeft w:val="0"/>
                                                                                                                                                                                                                                                                                                                                                                                                                                                                                                                                                                                                                                                                                                                                      <w:marRight w:val="0"/>
                                                                                                                                                                                                                                                                                                                                                                                                                                                                                                                                                                                                                                                                                                                                      <w:marTop w:val="0"/>
                                                                                                                                                                                                                                                                                                                                                                                                                                                                                                                                                                                                                                                                                                                                      <w:marBottom w:val="0"/>
                                                                                                                                                                                                                                                                                                                                                                                                                                                                                                                                                                                                                                                                                                                                      <w:divBdr>
                                                                                                                                                                                                                                                                                                                                                                                                                                                                                                                                                                                                                                                                                                                                        <w:top w:val="none" w:sz="0" w:space="0" w:color="auto"/>
                                                                                                                                                                                                                                                                                                                                                                                                                                                                                                                                                                                                                                                                                                                                        <w:left w:val="none" w:sz="0" w:space="0" w:color="auto"/>
                                                                                                                                                                                                                                                                                                                                                                                                                                                                                                                                                                                                                                                                                                                                        <w:bottom w:val="none" w:sz="0" w:space="0" w:color="auto"/>
                                                                                                                                                                                                                                                                                                                                                                                                                                                                                                                                                                                                                                                                                                                                        <w:right w:val="none" w:sz="0" w:space="0" w:color="auto"/>
                                                                                                                                                                                                                                                                                                                                                                                                                                                                                                                                                                                                                                                                                                                                      </w:divBdr>
                                                                                                                                                                                                                                                                                                                                                                                                                                                                                                                                                                                                                                                                                                                                      <w:divsChild>
                                                                                                                                                                                                                                                                                                                                                                                                                                                                                                                                                                                                                                                                                                                                        <w:div w:id="801116256">
                                                                                                                                                                                                                                                                                                                                                                                                                                                                                                                                                                                                                                                                                                                                          <w:marLeft w:val="0"/>
                                                                                                                                                                                                                                                                                                                                                                                                                                                                                                                                                                                                                                                                                                                                          <w:marRight w:val="0"/>
                                                                                                                                                                                                                                                                                                                                                                                                                                                                                                                                                                                                                                                                                                                                          <w:marTop w:val="0"/>
                                                                                                                                                                                                                                                                                                                                                                                                                                                                                                                                                                                                                                                                                                                                          <w:marBottom w:val="0"/>
                                                                                                                                                                                                                                                                                                                                                                                                                                                                                                                                                                                                                                                                                                                                          <w:divBdr>
                                                                                                                                                                                                                                                                                                                                                                                                                                                                                                                                                                                                                                                                                                                                            <w:top w:val="none" w:sz="0" w:space="0" w:color="auto"/>
                                                                                                                                                                                                                                                                                                                                                                                                                                                                                                                                                                                                                                                                                                                                            <w:left w:val="none" w:sz="0" w:space="0" w:color="auto"/>
                                                                                                                                                                                                                                                                                                                                                                                                                                                                                                                                                                                                                                                                                                                                            <w:bottom w:val="none" w:sz="0" w:space="0" w:color="auto"/>
                                                                                                                                                                                                                                                                                                                                                                                                                                                                                                                                                                                                                                                                                                                                            <w:right w:val="none" w:sz="0" w:space="0" w:color="auto"/>
                                                                                                                                                                                                                                                                                                                                                                                                                                                                                                                                                                                                                                                                                                                                          </w:divBdr>
                                                                                                                                                                                                                                                                                                                                                                                                                                                                                                                                                                                                                                                                                                                                          <w:divsChild>
                                                                                                                                                                                                                                                                                                                                                                                                                                                                                                                                                                                                                                                                                                                                            <w:div w:id="2103060746">
                                                                                                                                                                                                                                                                                                                                                                                                                                                                                                                                                                                                                                                                                                                                              <w:marLeft w:val="0"/>
                                                                                                                                                                                                                                                                                                                                                                                                                                                                                                                                                                                                                                                                                                                                              <w:marRight w:val="0"/>
                                                                                                                                                                                                                                                                                                                                                                                                                                                                                                                                                                                                                                                                                                                                              <w:marTop w:val="0"/>
                                                                                                                                                                                                                                                                                                                                                                                                                                                                                                                                                                                                                                                                                                                                              <w:marBottom w:val="0"/>
                                                                                                                                                                                                                                                                                                                                                                                                                                                                                                                                                                                                                                                                                                                                              <w:divBdr>
                                                                                                                                                                                                                                                                                                                                                                                                                                                                                                                                                                                                                                                                                                                                                <w:top w:val="none" w:sz="0" w:space="0" w:color="auto"/>
                                                                                                                                                                                                                                                                                                                                                                                                                                                                                                                                                                                                                                                                                                                                                <w:left w:val="none" w:sz="0" w:space="0" w:color="auto"/>
                                                                                                                                                                                                                                                                                                                                                                                                                                                                                                                                                                                                                                                                                                                                                <w:bottom w:val="none" w:sz="0" w:space="0" w:color="auto"/>
                                                                                                                                                                                                                                                                                                                                                                                                                                                                                                                                                                                                                                                                                                                                                <w:right w:val="none" w:sz="0" w:space="0" w:color="auto"/>
                                                                                                                                                                                                                                                                                                                                                                                                                                                                                                                                                                                                                                                                                                                                              </w:divBdr>
                                                                                                                                                                                                                                                                                                                                                                                                                                                                                                                                                                                                                                                                                                                                              <w:divsChild>
                                                                                                                                                                                                                                                                                                                                                                                                                                                                                                                                                                                                                                                                                                                                                <w:div w:id="1537700384">
                                                                                                                                                                                                                                                                                                                                                                                                                                                                                                                                                                                                                                                                                                                                                  <w:marLeft w:val="0"/>
                                                                                                                                                                                                                                                                                                                                                                                                                                                                                                                                                                                                                                                                                                                                                  <w:marRight w:val="0"/>
                                                                                                                                                                                                                                                                                                                                                                                                                                                                                                                                                                                                                                                                                                                                                  <w:marTop w:val="0"/>
                                                                                                                                                                                                                                                                                                                                                                                                                                                                                                                                                                                                                                                                                                                                                  <w:marBottom w:val="0"/>
                                                                                                                                                                                                                                                                                                                                                                                                                                                                                                                                                                                                                                                                                                                                                  <w:divBdr>
                                                                                                                                                                                                                                                                                                                                                                                                                                                                                                                                                                                                                                                                                                                                                    <w:top w:val="none" w:sz="0" w:space="0" w:color="auto"/>
                                                                                                                                                                                                                                                                                                                                                                                                                                                                                                                                                                                                                                                                                                                                                    <w:left w:val="none" w:sz="0" w:space="0" w:color="auto"/>
                                                                                                                                                                                                                                                                                                                                                                                                                                                                                                                                                                                                                                                                                                                                                    <w:bottom w:val="none" w:sz="0" w:space="0" w:color="auto"/>
                                                                                                                                                                                                                                                                                                                                                                                                                                                                                                                                                                                                                                                                                                                                                    <w:right w:val="none" w:sz="0" w:space="0" w:color="auto"/>
                                                                                                                                                                                                                                                                                                                                                                                                                                                                                                                                                                                                                                                                                                                                                  </w:divBdr>
                                                                                                                                                                                                                                                                                                                                                                                                                                                                                                                                                                                                                                                                                                                                                  <w:divsChild>
                                                                                                                                                                                                                                                                                                                                                                                                                                                                                                                                                                                                                                                                                                                                                    <w:div w:id="1835415140">
                                                                                                                                                                                                                                                                                                                                                                                                                                                                                                                                                                                                                                                                                                                                                      <w:marLeft w:val="0"/>
                                                                                                                                                                                                                                                                                                                                                                                                                                                                                                                                                                                                                                                                                                                                                      <w:marRight w:val="0"/>
                                                                                                                                                                                                                                                                                                                                                                                                                                                                                                                                                                                                                                                                                                                                                      <w:marTop w:val="0"/>
                                                                                                                                                                                                                                                                                                                                                                                                                                                                                                                                                                                                                                                                                                                                                      <w:marBottom w:val="0"/>
                                                                                                                                                                                                                                                                                                                                                                                                                                                                                                                                                                                                                                                                                                                                                      <w:divBdr>
                                                                                                                                                                                                                                                                                                                                                                                                                                                                                                                                                                                                                                                                                                                                                        <w:top w:val="none" w:sz="0" w:space="0" w:color="auto"/>
                                                                                                                                                                                                                                                                                                                                                                                                                                                                                                                                                                                                                                                                                                                                                        <w:left w:val="none" w:sz="0" w:space="0" w:color="auto"/>
                                                                                                                                                                                                                                                                                                                                                                                                                                                                                                                                                                                                                                                                                                                                                        <w:bottom w:val="none" w:sz="0" w:space="0" w:color="auto"/>
                                                                                                                                                                                                                                                                                                                                                                                                                                                                                                                                                                                                                                                                                                                                                        <w:right w:val="none" w:sz="0" w:space="0" w:color="auto"/>
                                                                                                                                                                                                                                                                                                                                                                                                                                                                                                                                                                                                                                                                                                                                                      </w:divBdr>
                                                                                                                                                                                                                                                                                                                                                                                                                                                                                                                                                                                                                                                                                                                                                      <w:divsChild>
                                                                                                                                                                                                                                                                                                                                                                                                                                                                                                                                                                                                                                                                                                                                                        <w:div w:id="1632785357">
                                                                                                                                                                                                                                                                                                                                                                                                                                                                                                                                                                                                                                                                                                                                                          <w:marLeft w:val="0"/>
                                                                                                                                                                                                                                                                                                                                                                                                                                                                                                                                                                                                                                                                                                                                                          <w:marRight w:val="0"/>
                                                                                                                                                                                                                                                                                                                                                                                                                                                                                                                                                                                                                                                                                                                                                          <w:marTop w:val="0"/>
                                                                                                                                                                                                                                                                                                                                                                                                                                                                                                                                                                                                                                                                                                                                                          <w:marBottom w:val="0"/>
                                                                                                                                                                                                                                                                                                                                                                                                                                                                                                                                                                                                                                                                                                                                                          <w:divBdr>
                                                                                                                                                                                                                                                                                                                                                                                                                                                                                                                                                                                                                                                                                                                                                            <w:top w:val="none" w:sz="0" w:space="0" w:color="auto"/>
                                                                                                                                                                                                                                                                                                                                                                                                                                                                                                                                                                                                                                                                                                                                                            <w:left w:val="none" w:sz="0" w:space="0" w:color="auto"/>
                                                                                                                                                                                                                                                                                                                                                                                                                                                                                                                                                                                                                                                                                                                                                            <w:bottom w:val="none" w:sz="0" w:space="0" w:color="auto"/>
                                                                                                                                                                                                                                                                                                                                                                                                                                                                                                                                                                                                                                                                                                                                                            <w:right w:val="none" w:sz="0" w:space="0" w:color="auto"/>
                                                                                                                                                                                                                                                                                                                                                                                                                                                                                                                                                                                                                                                                                                                                                          </w:divBdr>
                                                                                                                                                                                                                                                                                                                                                                                                                                                                                                                                                                                                                                                                                                                                                          <w:divsChild>
                                                                                                                                                                                                                                                                                                                                                                                                                                                                                                                                                                                                                                                                                                                                                            <w:div w:id="1683238162">
                                                                                                                                                                                                                                                                                                                                                                                                                                                                                                                                                                                                                                                                                                                                                              <w:marLeft w:val="0"/>
                                                                                                                                                                                                                                                                                                                                                                                                                                                                                                                                                                                                                                                                                                                                                              <w:marRight w:val="0"/>
                                                                                                                                                                                                                                                                                                                                                                                                                                                                                                                                                                                                                                                                                                                                                              <w:marTop w:val="0"/>
                                                                                                                                                                                                                                                                                                                                                                                                                                                                                                                                                                                                                                                                                                                                                              <w:marBottom w:val="0"/>
                                                                                                                                                                                                                                                                                                                                                                                                                                                                                                                                                                                                                                                                                                                                                              <w:divBdr>
                                                                                                                                                                                                                                                                                                                                                                                                                                                                                                                                                                                                                                                                                                                                                                <w:top w:val="none" w:sz="0" w:space="0" w:color="auto"/>
                                                                                                                                                                                                                                                                                                                                                                                                                                                                                                                                                                                                                                                                                                                                                                <w:left w:val="none" w:sz="0" w:space="0" w:color="auto"/>
                                                                                                                                                                                                                                                                                                                                                                                                                                                                                                                                                                                                                                                                                                                                                                <w:bottom w:val="none" w:sz="0" w:space="0" w:color="auto"/>
                                                                                                                                                                                                                                                                                                                                                                                                                                                                                                                                                                                                                                                                                                                                                                <w:right w:val="none" w:sz="0" w:space="0" w:color="auto"/>
                                                                                                                                                                                                                                                                                                                                                                                                                                                                                                                                                                                                                                                                                                                                                              </w:divBdr>
                                                                                                                                                                                                                                                                                                                                                                                                                                                                                                                                                                                                                                                                                                                                                              <w:divsChild>
                                                                                                                                                                                                                                                                                                                                                                                                                                                                                                                                                                                                                                                                                                                                                                <w:div w:id="1083986338">
                                                                                                                                                                                                                                                                                                                                                                                                                                                                                                                                                                                                                                                                                                                                                                  <w:marLeft w:val="0"/>
                                                                                                                                                                                                                                                                                                                                                                                                                                                                                                                                                                                                                                                                                                                                                                  <w:marRight w:val="0"/>
                                                                                                                                                                                                                                                                                                                                                                                                                                                                                                                                                                                                                                                                                                                                                                  <w:marTop w:val="0"/>
                                                                                                                                                                                                                                                                                                                                                                                                                                                                                                                                                                                                                                                                                                                                                                  <w:marBottom w:val="0"/>
                                                                                                                                                                                                                                                                                                                                                                                                                                                                                                                                                                                                                                                                                                                                                                  <w:divBdr>
                                                                                                                                                                                                                                                                                                                                                                                                                                                                                                                                                                                                                                                                                                                                                                    <w:top w:val="none" w:sz="0" w:space="0" w:color="auto"/>
                                                                                                                                                                                                                                                                                                                                                                                                                                                                                                                                                                                                                                                                                                                                                                    <w:left w:val="none" w:sz="0" w:space="0" w:color="auto"/>
                                                                                                                                                                                                                                                                                                                                                                                                                                                                                                                                                                                                                                                                                                                                                                    <w:bottom w:val="none" w:sz="0" w:space="0" w:color="auto"/>
                                                                                                                                                                                                                                                                                                                                                                                                                                                                                                                                                                                                                                                                                                                                                                    <w:right w:val="none" w:sz="0" w:space="0" w:color="auto"/>
                                                                                                                                                                                                                                                                                                                                                                                                                                                                                                                                                                                                                                                                                                                                                                  </w:divBdr>
                                                                                                                                                                                                                                                                                                                                                                                                                                                                                                                                                                                                                                                                                                                                                                  <w:divsChild>
                                                                                                                                                                                                                                                                                                                                                                                                                                                                                                                                                                                                                                                                                                                                                                    <w:div w:id="677200546">
                                                                                                                                                                                                                                                                                                                                                                                                                                                                                                                                                                                                                                                                                                                                                                      <w:marLeft w:val="0"/>
                                                                                                                                                                                                                                                                                                                                                                                                                                                                                                                                                                                                                                                                                                                                                                      <w:marRight w:val="0"/>
                                                                                                                                                                                                                                                                                                                                                                                                                                                                                                                                                                                                                                                                                                                                                                      <w:marTop w:val="0"/>
                                                                                                                                                                                                                                                                                                                                                                                                                                                                                                                                                                                                                                                                                                                                                                      <w:marBottom w:val="0"/>
                                                                                                                                                                                                                                                                                                                                                                                                                                                                                                                                                                                                                                                                                                                                                                      <w:divBdr>
                                                                                                                                                                                                                                                                                                                                                                                                                                                                                                                                                                                                                                                                                                                                                                        <w:top w:val="none" w:sz="0" w:space="0" w:color="auto"/>
                                                                                                                                                                                                                                                                                                                                                                                                                                                                                                                                                                                                                                                                                                                                                                        <w:left w:val="none" w:sz="0" w:space="0" w:color="auto"/>
                                                                                                                                                                                                                                                                                                                                                                                                                                                                                                                                                                                                                                                                                                                                                                        <w:bottom w:val="none" w:sz="0" w:space="0" w:color="auto"/>
                                                                                                                                                                                                                                                                                                                                                                                                                                                                                                                                                                                                                                                                                                                                                                        <w:right w:val="none" w:sz="0" w:space="0" w:color="auto"/>
                                                                                                                                                                                                                                                                                                                                                                                                                                                                                                                                                                                                                                                                                                                                                                      </w:divBdr>
                                                                                                                                                                                                                                                                                                                                                                                                                                                                                                                                                                                                                                                                                                                                                                      <w:divsChild>
                                                                                                                                                                                                                                                                                                                                                                                                                                                                                                                                                                                                                                                                                                                                                                        <w:div w:id="91631917">
                                                                                                                                                                                                                                                                                                                                                                                                                                                                                                                                                                                                                                                                                                                                                                          <w:marLeft w:val="0"/>
                                                                                                                                                                                                                                                                                                                                                                                                                                                                                                                                                                                                                                                                                                                                                                          <w:marRight w:val="0"/>
                                                                                                                                                                                                                                                                                                                                                                                                                                                                                                                                                                                                                                                                                                                                                                          <w:marTop w:val="0"/>
                                                                                                                                                                                                                                                                                                                                                                                                                                                                                                                                                                                                                                                                                                                                                                          <w:marBottom w:val="0"/>
                                                                                                                                                                                                                                                                                                                                                                                                                                                                                                                                                                                                                                                                                                                                                                          <w:divBdr>
                                                                                                                                                                                                                                                                                                                                                                                                                                                                                                                                                                                                                                                                                                                                                                            <w:top w:val="none" w:sz="0" w:space="0" w:color="auto"/>
                                                                                                                                                                                                                                                                                                                                                                                                                                                                                                                                                                                                                                                                                                                                                                            <w:left w:val="none" w:sz="0" w:space="0" w:color="auto"/>
                                                                                                                                                                                                                                                                                                                                                                                                                                                                                                                                                                                                                                                                                                                                                                            <w:bottom w:val="none" w:sz="0" w:space="0" w:color="auto"/>
                                                                                                                                                                                                                                                                                                                                                                                                                                                                                                                                                                                                                                                                                                                                                                            <w:right w:val="none" w:sz="0" w:space="0" w:color="auto"/>
                                                                                                                                                                                                                                                                                                                                                                                                                                                                                                                                                                                                                                                                                                                                                                          </w:divBdr>
                                                                                                                                                                                                                                                                                                                                                                                                                                                                                                                                                                                                                                                                                                                                                                          <w:divsChild>
                                                                                                                                                                                                                                                                                                                                                                                                                                                                                                                                                                                                                                                                                                                                                                            <w:div w:id="1608392878">
                                                                                                                                                                                                                                                                                                                                                                                                                                                                                                                                                                                                                                                                                                                                                                              <w:marLeft w:val="0"/>
                                                                                                                                                                                                                                                                                                                                                                                                                                                                                                                                                                                                                                                                                                                                                                              <w:marRight w:val="0"/>
                                                                                                                                                                                                                                                                                                                                                                                                                                                                                                                                                                                                                                                                                                                                                                              <w:marTop w:val="0"/>
                                                                                                                                                                                                                                                                                                                                                                                                                                                                                                                                                                                                                                                                                                                                                                              <w:marBottom w:val="0"/>
                                                                                                                                                                                                                                                                                                                                                                                                                                                                                                                                                                                                                                                                                                                                                                              <w:divBdr>
                                                                                                                                                                                                                                                                                                                                                                                                                                                                                                                                                                                                                                                                                                                                                                                <w:top w:val="none" w:sz="0" w:space="0" w:color="auto"/>
                                                                                                                                                                                                                                                                                                                                                                                                                                                                                                                                                                                                                                                                                                                                                                                <w:left w:val="none" w:sz="0" w:space="0" w:color="auto"/>
                                                                                                                                                                                                                                                                                                                                                                                                                                                                                                                                                                                                                                                                                                                                                                                <w:bottom w:val="none" w:sz="0" w:space="0" w:color="auto"/>
                                                                                                                                                                                                                                                                                                                                                                                                                                                                                                                                                                                                                                                                                                                                                                                <w:right w:val="none" w:sz="0" w:space="0" w:color="auto"/>
                                                                                                                                                                                                                                                                                                                                                                                                                                                                                                                                                                                                                                                                                                                                                                              </w:divBdr>
                                                                                                                                                                                                                                                                                                                                                                                                                                                                                                                                                                                                                                                                                                                                                                              <w:divsChild>
                                                                                                                                                                                                                                                                                                                                                                                                                                                                                                                                                                                                                                                                                                                                                                                <w:div w:id="417412771">
                                                                                                                                                                                                                                                                                                                                                                                                                                                                                                                                                                                                                                                                                                                                                                                  <w:marLeft w:val="0"/>
                                                                                                                                                                                                                                                                                                                                                                                                                                                                                                                                                                                                                                                                                                                                                                                  <w:marRight w:val="0"/>
                                                                                                                                                                                                                                                                                                                                                                                                                                                                                                                                                                                                                                                                                                                                                                                  <w:marTop w:val="0"/>
                                                                                                                                                                                                                                                                                                                                                                                                                                                                                                                                                                                                                                                                                                                                                                                  <w:marBottom w:val="0"/>
                                                                                                                                                                                                                                                                                                                                                                                                                                                                                                                                                                                                                                                                                                                                                                                  <w:divBdr>
                                                                                                                                                                                                                                                                                                                                                                                                                                                                                                                                                                                                                                                                                                                                                                                    <w:top w:val="none" w:sz="0" w:space="0" w:color="auto"/>
                                                                                                                                                                                                                                                                                                                                                                                                                                                                                                                                                                                                                                                                                                                                                                                    <w:left w:val="none" w:sz="0" w:space="0" w:color="auto"/>
                                                                                                                                                                                                                                                                                                                                                                                                                                                                                                                                                                                                                                                                                                                                                                                    <w:bottom w:val="none" w:sz="0" w:space="0" w:color="auto"/>
                                                                                                                                                                                                                                                                                                                                                                                                                                                                                                                                                                                                                                                                                                                                                                                    <w:right w:val="none" w:sz="0" w:space="0" w:color="auto"/>
                                                                                                                                                                                                                                                                                                                                                                                                                                                                                                                                                                                                                                                                                                                                                                                  </w:divBdr>
                                                                                                                                                                                                                                                                                                                                                                                                                                                                                                                                                                                                                                                                                                                                                                                  <w:divsChild>
                                                                                                                                                                                                                                                                                                                                                                                                                                                                                                                                                                                                                                                                                                                                                                                    <w:div w:id="1204513691">
                                                                                                                                                                                                                                                                                                                                                                                                                                                                                                                                                                                                                                                                                                                                                                                      <w:marLeft w:val="0"/>
                                                                                                                                                                                                                                                                                                                                                                                                                                                                                                                                                                                                                                                                                                                                                                                      <w:marRight w:val="0"/>
                                                                                                                                                                                                                                                                                                                                                                                                                                                                                                                                                                                                                                                                                                                                                                                      <w:marTop w:val="0"/>
                                                                                                                                                                                                                                                                                                                                                                                                                                                                                                                                                                                                                                                                                                                                                                                      <w:marBottom w:val="0"/>
                                                                                                                                                                                                                                                                                                                                                                                                                                                                                                                                                                                                                                                                                                                                                                                      <w:divBdr>
                                                                                                                                                                                                                                                                                                                                                                                                                                                                                                                                                                                                                                                                                                                                                                                        <w:top w:val="none" w:sz="0" w:space="0" w:color="auto"/>
                                                                                                                                                                                                                                                                                                                                                                                                                                                                                                                                                                                                                                                                                                                                                                                        <w:left w:val="none" w:sz="0" w:space="0" w:color="auto"/>
                                                                                                                                                                                                                                                                                                                                                                                                                                                                                                                                                                                                                                                                                                                                                                                        <w:bottom w:val="none" w:sz="0" w:space="0" w:color="auto"/>
                                                                                                                                                                                                                                                                                                                                                                                                                                                                                                                                                                                                                                                                                                                                                                                        <w:right w:val="none" w:sz="0" w:space="0" w:color="auto"/>
                                                                                                                                                                                                                                                                                                                                                                                                                                                                                                                                                                                                                                                                                                                                                                                      </w:divBdr>
                                                                                                                                                                                                                                                                                                                                                                                                                                                                                                                                                                                                                                                                                                                                                                                      <w:divsChild>
                                                                                                                                                                                                                                                                                                                                                                                                                                                                                                                                                                                                                                                                                                                                                                                        <w:div w:id="311645316">
                                                                                                                                                                                                                                                                                                                                                                                                                                                                                                                                                                                                                                                                                                                                                                                          <w:marLeft w:val="0"/>
                                                                                                                                                                                                                                                                                                                                                                                                                                                                                                                                                                                                                                                                                                                                                                                          <w:marRight w:val="0"/>
                                                                                                                                                                                                                                                                                                                                                                                                                                                                                                                                                                                                                                                                                                                                                                                          <w:marTop w:val="0"/>
                                                                                                                                                                                                                                                                                                                                                                                                                                                                                                                                                                                                                                                                                                                                                                                          <w:marBottom w:val="0"/>
                                                                                                                                                                                                                                                                                                                                                                                                                                                                                                                                                                                                                                                                                                                                                                                          <w:divBdr>
                                                                                                                                                                                                                                                                                                                                                                                                                                                                                                                                                                                                                                                                                                                                                                                            <w:top w:val="none" w:sz="0" w:space="0" w:color="auto"/>
                                                                                                                                                                                                                                                                                                                                                                                                                                                                                                                                                                                                                                                                                                                                                                                            <w:left w:val="none" w:sz="0" w:space="0" w:color="auto"/>
                                                                                                                                                                                                                                                                                                                                                                                                                                                                                                                                                                                                                                                                                                                                                                                            <w:bottom w:val="none" w:sz="0" w:space="0" w:color="auto"/>
                                                                                                                                                                                                                                                                                                                                                                                                                                                                                                                                                                                                                                                                                                                                                                                            <w:right w:val="none" w:sz="0" w:space="0" w:color="auto"/>
                                                                                                                                                                                                                                                                                                                                                                                                                                                                                                                                                                                                                                                                                                                                                                                          </w:divBdr>
                                                                                                                                                                                                                                                                                                                                                                                                                                                                                                                                                                                                                                                                                                                                                                                          <w:divsChild>
                                                                                                                                                                                                                                                                                                                                                                                                                                                                                                                                                                                                                                                                                                                                                                                            <w:div w:id="210305846">
                                                                                                                                                                                                                                                                                                                                                                                                                                                                                                                                                                                                                                                                                                                                                                                              <w:marLeft w:val="0"/>
                                                                                                                                                                                                                                                                                                                                                                                                                                                                                                                                                                                                                                                                                                                                                                                              <w:marRight w:val="0"/>
                                                                                                                                                                                                                                                                                                                                                                                                                                                                                                                                                                                                                                                                                                                                                                                              <w:marTop w:val="0"/>
                                                                                                                                                                                                                                                                                                                                                                                                                                                                                                                                                                                                                                                                                                                                                                                              <w:marBottom w:val="0"/>
                                                                                                                                                                                                                                                                                                                                                                                                                                                                                                                                                                                                                                                                                                                                                                                              <w:divBdr>
                                                                                                                                                                                                                                                                                                                                                                                                                                                                                                                                                                                                                                                                                                                                                                                                <w:top w:val="none" w:sz="0" w:space="0" w:color="auto"/>
                                                                                                                                                                                                                                                                                                                                                                                                                                                                                                                                                                                                                                                                                                                                                                                                <w:left w:val="none" w:sz="0" w:space="0" w:color="auto"/>
                                                                                                                                                                                                                                                                                                                                                                                                                                                                                                                                                                                                                                                                                                                                                                                                <w:bottom w:val="none" w:sz="0" w:space="0" w:color="auto"/>
                                                                                                                                                                                                                                                                                                                                                                                                                                                                                                                                                                                                                                                                                                                                                                                                <w:right w:val="none" w:sz="0" w:space="0" w:color="auto"/>
                                                                                                                                                                                                                                                                                                                                                                                                                                                                                                                                                                                                                                                                                                                                                                                              </w:divBdr>
                                                                                                                                                                                                                                                                                                                                                                                                                                                                                                                                                                                                                                                                                                                                                                                              <w:divsChild>
                                                                                                                                                                                                                                                                                                                                                                                                                                                                                                                                                                                                                                                                                                                                                                                                <w:div w:id="1400328035">
                                                                                                                                                                                                                                                                                                                                                                                                                                                                                                                                                                                                                                                                                                                                                                                                  <w:marLeft w:val="0"/>
                                                                                                                                                                                                                                                                                                                                                                                                                                                                                                                                                                                                                                                                                                                                                                                                  <w:marRight w:val="0"/>
                                                                                                                                                                                                                                                                                                                                                                                                                                                                                                                                                                                                                                                                                                                                                                                                  <w:marTop w:val="0"/>
                                                                                                                                                                                                                                                                                                                                                                                                                                                                                                                                                                                                                                                                                                                                                                                                  <w:marBottom w:val="0"/>
                                                                                                                                                                                                                                                                                                                                                                                                                                                                                                                                                                                                                                                                                                                                                                                                  <w:divBdr>
                                                                                                                                                                                                                                                                                                                                                                                                                                                                                                                                                                                                                                                                                                                                                                                                    <w:top w:val="none" w:sz="0" w:space="0" w:color="auto"/>
                                                                                                                                                                                                                                                                                                                                                                                                                                                                                                                                                                                                                                                                                                                                                                                                    <w:left w:val="none" w:sz="0" w:space="0" w:color="auto"/>
                                                                                                                                                                                                                                                                                                                                                                                                                                                                                                                                                                                                                                                                                                                                                                                                    <w:bottom w:val="none" w:sz="0" w:space="0" w:color="auto"/>
                                                                                                                                                                                                                                                                                                                                                                                                                                                                                                                                                                                                                                                                                                                                                                                                    <w:right w:val="none" w:sz="0" w:space="0" w:color="auto"/>
                                                                                                                                                                                                                                                                                                                                                                                                                                                                                                                                                                                                                                                                                                                                                                                                  </w:divBdr>
                                                                                                                                                                                                                                                                                                                                                                                                                                                                                                                                                                                                                                                                                                                                                                                                  <w:divsChild>
                                                                                                                                                                                                                                                                                                                                                                                                                                                                                                                                                                                                                                                                                                                                                                                                    <w:div w:id="1121873415">
                                                                                                                                                                                                                                                                                                                                                                                                                                                                                                                                                                                                                                                                                                                                                                                                      <w:marLeft w:val="0"/>
                                                                                                                                                                                                                                                                                                                                                                                                                                                                                                                                                                                                                                                                                                                                                                                                      <w:marRight w:val="0"/>
                                                                                                                                                                                                                                                                                                                                                                                                                                                                                                                                                                                                                                                                                                                                                                                                      <w:marTop w:val="0"/>
                                                                                                                                                                                                                                                                                                                                                                                                                                                                                                                                                                                                                                                                                                                                                                                                      <w:marBottom w:val="0"/>
                                                                                                                                                                                                                                                                                                                                                                                                                                                                                                                                                                                                                                                                                                                                                                                                      <w:divBdr>
                                                                                                                                                                                                                                                                                                                                                                                                                                                                                                                                                                                                                                                                                                                                                                                                        <w:top w:val="none" w:sz="0" w:space="0" w:color="auto"/>
                                                                                                                                                                                                                                                                                                                                                                                                                                                                                                                                                                                                                                                                                                                                                                                                        <w:left w:val="none" w:sz="0" w:space="0" w:color="auto"/>
                                                                                                                                                                                                                                                                                                                                                                                                                                                                                                                                                                                                                                                                                                                                                                                                        <w:bottom w:val="none" w:sz="0" w:space="0" w:color="auto"/>
                                                                                                                                                                                                                                                                                                                                                                                                                                                                                                                                                                                                                                                                                                                                                                                                        <w:right w:val="none" w:sz="0" w:space="0" w:color="auto"/>
                                                                                                                                                                                                                                                                                                                                                                                                                                                                                                                                                                                                                                                                                                                                                                                                      </w:divBdr>
                                                                                                                                                                                                                                                                                                                                                                                                                                                                                                                                                                                                                                                                                                                                                                                                      <w:divsChild>
                                                                                                                                                                                                                                                                                                                                                                                                                                                                                                                                                                                                                                                                                                                                                                                                        <w:div w:id="806969770">
                                                                                                                                                                                                                                                                                                                                                                                                                                                                                                                                                                                                                                                                                                                                                                                                          <w:marLeft w:val="0"/>
                                                                                                                                                                                                                                                                                                                                                                                                                                                                                                                                                                                                                                                                                                                                                                                                          <w:marRight w:val="0"/>
                                                                                                                                                                                                                                                                                                                                                                                                                                                                                                                                                                                                                                                                                                                                                                                                          <w:marTop w:val="0"/>
                                                                                                                                                                                                                                                                                                                                                                                                                                                                                                                                                                                                                                                                                                                                                                                                          <w:marBottom w:val="0"/>
                                                                                                                                                                                                                                                                                                                                                                                                                                                                                                                                                                                                                                                                                                                                                                                                          <w:divBdr>
                                                                                                                                                                                                                                                                                                                                                                                                                                                                                                                                                                                                                                                                                                                                                                                                            <w:top w:val="none" w:sz="0" w:space="0" w:color="auto"/>
                                                                                                                                                                                                                                                                                                                                                                                                                                                                                                                                                                                                                                                                                                                                                                                                            <w:left w:val="none" w:sz="0" w:space="0" w:color="auto"/>
                                                                                                                                                                                                                                                                                                                                                                                                                                                                                                                                                                                                                                                                                                                                                                                                            <w:bottom w:val="none" w:sz="0" w:space="0" w:color="auto"/>
                                                                                                                                                                                                                                                                                                                                                                                                                                                                                                                                                                                                                                                                                                                                                                                                            <w:right w:val="none" w:sz="0" w:space="0" w:color="auto"/>
                                                                                                                                                                                                                                                                                                                                                                                                                                                                                                                                                                                                                                                                                                                                                                                                          </w:divBdr>
                                                                                                                                                                                                                                                                                                                                                                                                                                                                                                                                                                                                                                                                                                                                                                                                          <w:divsChild>
                                                                                                                                                                                                                                                                                                                                                                                                                                                                                                                                                                                                                                                                                                                                                                                                            <w:div w:id="1148091154">
                                                                                                                                                                                                                                                                                                                                                                                                                                                                                                                                                                                                                                                                                                                                                                                                              <w:marLeft w:val="0"/>
                                                                                                                                                                                                                                                                                                                                                                                                                                                                                                                                                                                                                                                                                                                                                                                                              <w:marRight w:val="0"/>
                                                                                                                                                                                                                                                                                                                                                                                                                                                                                                                                                                                                                                                                                                                                                                                                              <w:marTop w:val="0"/>
                                                                                                                                                                                                                                                                                                                                                                                                                                                                                                                                                                                                                                                                                                                                                                                                              <w:marBottom w:val="0"/>
                                                                                                                                                                                                                                                                                                                                                                                                                                                                                                                                                                                                                                                                                                                                                                                                              <w:divBdr>
                                                                                                                                                                                                                                                                                                                                                                                                                                                                                                                                                                                                                                                                                                                                                                                                                <w:top w:val="none" w:sz="0" w:space="0" w:color="auto"/>
                                                                                                                                                                                                                                                                                                                                                                                                                                                                                                                                                                                                                                                                                                                                                                                                                <w:left w:val="none" w:sz="0" w:space="0" w:color="auto"/>
                                                                                                                                                                                                                                                                                                                                                                                                                                                                                                                                                                                                                                                                                                                                                                                                                <w:bottom w:val="none" w:sz="0" w:space="0" w:color="auto"/>
                                                                                                                                                                                                                                                                                                                                                                                                                                                                                                                                                                                                                                                                                                                                                                                                                <w:right w:val="none" w:sz="0" w:space="0" w:color="auto"/>
                                                                                                                                                                                                                                                                                                                                                                                                                                                                                                                                                                                                                                                                                                                                                                                                              </w:divBdr>
                                                                                                                                                                                                                                                                                                                                                                                                                                                                                                                                                                                                                                                                                                                                                                                                              <w:divsChild>
                                                                                                                                                                                                                                                                                                                                                                                                                                                                                                                                                                                                                                                                                                                                                                                                                <w:div w:id="993989451">
                                                                                                                                                                                                                                                                                                                                                                                                                                                                                                                                                                                                                                                                                                                                                                                                                  <w:marLeft w:val="0"/>
                                                                                                                                                                                                                                                                                                                                                                                                                                                                                                                                                                                                                                                                                                                                                                                                                  <w:marRight w:val="0"/>
                                                                                                                                                                                                                                                                                                                                                                                                                                                                                                                                                                                                                                                                                                                                                                                                                  <w:marTop w:val="0"/>
                                                                                                                                                                                                                                                                                                                                                                                                                                                                                                                                                                                                                                                                                                                                                                                                                  <w:marBottom w:val="0"/>
                                                                                                                                                                                                                                                                                                                                                                                                                                                                                                                                                                                                                                                                                                                                                                                                                  <w:divBdr>
                                                                                                                                                                                                                                                                                                                                                                                                                                                                                                                                                                                                                                                                                                                                                                                                                    <w:top w:val="none" w:sz="0" w:space="0" w:color="auto"/>
                                                                                                                                                                                                                                                                                                                                                                                                                                                                                                                                                                                                                                                                                                                                                                                                                    <w:left w:val="none" w:sz="0" w:space="0" w:color="auto"/>
                                                                                                                                                                                                                                                                                                                                                                                                                                                                                                                                                                                                                                                                                                                                                                                                                    <w:bottom w:val="none" w:sz="0" w:space="0" w:color="auto"/>
                                                                                                                                                                                                                                                                                                                                                                                                                                                                                                                                                                                                                                                                                                                                                                                                                    <w:right w:val="none" w:sz="0" w:space="0" w:color="auto"/>
                                                                                                                                                                                                                                                                                                                                                                                                                                                                                                                                                                                                                                                                                                                                                                                                                  </w:divBdr>
                                                                                                                                                                                                                                                                                                                                                                                                                                                                                                                                                                                                                                                                                                                                                                                                                  <w:divsChild>
                                                                                                                                                                                                                                                                                                                                                                                                                                                                                                                                                                                                                                                                                                                                                                                                                    <w:div w:id="1706323413">
                                                                                                                                                                                                                                                                                                                                                                                                                                                                                                                                                                                                                                                                                                                                                                                                                      <w:marLeft w:val="0"/>
                                                                                                                                                                                                                                                                                                                                                                                                                                                                                                                                                                                                                                                                                                                                                                                                                      <w:marRight w:val="0"/>
                                                                                                                                                                                                                                                                                                                                                                                                                                                                                                                                                                                                                                                                                                                                                                                                                      <w:marTop w:val="0"/>
                                                                                                                                                                                                                                                                                                                                                                                                                                                                                                                                                                                                                                                                                                                                                                                                                      <w:marBottom w:val="0"/>
                                                                                                                                                                                                                                                                                                                                                                                                                                                                                                                                                                                                                                                                                                                                                                                                                      <w:divBdr>
                                                                                                                                                                                                                                                                                                                                                                                                                                                                                                                                                                                                                                                                                                                                                                                                                        <w:top w:val="none" w:sz="0" w:space="0" w:color="auto"/>
                                                                                                                                                                                                                                                                                                                                                                                                                                                                                                                                                                                                                                                                                                                                                                                                                        <w:left w:val="none" w:sz="0" w:space="0" w:color="auto"/>
                                                                                                                                                                                                                                                                                                                                                                                                                                                                                                                                                                                                                                                                                                                                                                                                                        <w:bottom w:val="none" w:sz="0" w:space="0" w:color="auto"/>
                                                                                                                                                                                                                                                                                                                                                                                                                                                                                                                                                                                                                                                                                                                                                                                                                        <w:right w:val="none" w:sz="0" w:space="0" w:color="auto"/>
                                                                                                                                                                                                                                                                                                                                                                                                                                                                                                                                                                                                                                                                                                                                                                                                                      </w:divBdr>
                                                                                                                                                                                                                                                                                                                                                                                                                                                                                                                                                                                                                                                                                                                                                                                                                      <w:divsChild>
                                                                                                                                                                                                                                                                                                                                                                                                                                                                                                                                                                                                                                                                                                                                                                                                                        <w:div w:id="1131704874">
                                                                                                                                                                                                                                                                                                                                                                                                                                                                                                                                                                                                                                                                                                                                                                                                                          <w:marLeft w:val="0"/>
                                                                                                                                                                                                                                                                                                                                                                                                                                                                                                                                                                                                                                                                                                                                                                                                                          <w:marRight w:val="0"/>
                                                                                                                                                                                                                                                                                                                                                                                                                                                                                                                                                                                                                                                                                                                                                                                                                          <w:marTop w:val="0"/>
                                                                                                                                                                                                                                                                                                                                                                                                                                                                                                                                                                                                                                                                                                                                                                                                                          <w:marBottom w:val="0"/>
                                                                                                                                                                                                                                                                                                                                                                                                                                                                                                                                                                                                                                                                                                                                                                                                                          <w:divBdr>
                                                                                                                                                                                                                                                                                                                                                                                                                                                                                                                                                                                                                                                                                                                                                                                                                            <w:top w:val="none" w:sz="0" w:space="0" w:color="auto"/>
                                                                                                                                                                                                                                                                                                                                                                                                                                                                                                                                                                                                                                                                                                                                                                                                                            <w:left w:val="none" w:sz="0" w:space="0" w:color="auto"/>
                                                                                                                                                                                                                                                                                                                                                                                                                                                                                                                                                                                                                                                                                                                                                                                                                            <w:bottom w:val="none" w:sz="0" w:space="0" w:color="auto"/>
                                                                                                                                                                                                                                                                                                                                                                                                                                                                                                                                                                                                                                                                                                                                                                                                                            <w:right w:val="none" w:sz="0" w:space="0" w:color="auto"/>
                                                                                                                                                                                                                                                                                                                                                                                                                                                                                                                                                                                                                                                                                                                                                                                                                          </w:divBdr>
                                                                                                                                                                                                                                                                                                                                                                                                                                                                                                                                                                                                                                                                                                                                                                                                                          <w:divsChild>
                                                                                                                                                                                                                                                                                                                                                                                                                                                                                                                                                                                                                                                                                                                                                                                                                            <w:div w:id="39327959">
                                                                                                                                                                                                                                                                                                                                                                                                                                                                                                                                                                                                                                                                                                                                                                                                                              <w:marLeft w:val="0"/>
                                                                                                                                                                                                                                                                                                                                                                                                                                                                                                                                                                                                                                                                                                                                                                                                                              <w:marRight w:val="0"/>
                                                                                                                                                                                                                                                                                                                                                                                                                                                                                                                                                                                                                                                                                                                                                                                                                              <w:marTop w:val="0"/>
                                                                                                                                                                                                                                                                                                                                                                                                                                                                                                                                                                                                                                                                                                                                                                                                                              <w:marBottom w:val="0"/>
                                                                                                                                                                                                                                                                                                                                                                                                                                                                                                                                                                                                                                                                                                                                                                                                                              <w:divBdr>
                                                                                                                                                                                                                                                                                                                                                                                                                                                                                                                                                                                                                                                                                                                                                                                                                                <w:top w:val="none" w:sz="0" w:space="0" w:color="auto"/>
                                                                                                                                                                                                                                                                                                                                                                                                                                                                                                                                                                                                                                                                                                                                                                                                                                <w:left w:val="none" w:sz="0" w:space="0" w:color="auto"/>
                                                                                                                                                                                                                                                                                                                                                                                                                                                                                                                                                                                                                                                                                                                                                                                                                                <w:bottom w:val="none" w:sz="0" w:space="0" w:color="auto"/>
                                                                                                                                                                                                                                                                                                                                                                                                                                                                                                                                                                                                                                                                                                                                                                                                                                <w:right w:val="none" w:sz="0" w:space="0" w:color="auto"/>
                                                                                                                                                                                                                                                                                                                                                                                                                                                                                                                                                                                                                                                                                                                                                                                                                              </w:divBdr>
                                                                                                                                                                                                                                                                                                                                                                                                                                                                                                                                                                                                                                                                                                                                                                                                                              <w:divsChild>
                                                                                                                                                                                                                                                                                                                                                                                                                                                                                                                                                                                                                                                                                                                                                                                                                                <w:div w:id="992412817">
                                                                                                                                                                                                                                                                                                                                                                                                                                                                                                                                                                                                                                                                                                                                                                                                                                  <w:marLeft w:val="0"/>
                                                                                                                                                                                                                                                                                                                                                                                                                                                                                                                                                                                                                                                                                                                                                                                                                                  <w:marRight w:val="0"/>
                                                                                                                                                                                                                                                                                                                                                                                                                                                                                                                                                                                                                                                                                                                                                                                                                                  <w:marTop w:val="0"/>
                                                                                                                                                                                                                                                                                                                                                                                                                                                                                                                                                                                                                                                                                                                                                                                                                                  <w:marBottom w:val="0"/>
                                                                                                                                                                                                                                                                                                                                                                                                                                                                                                                                                                                                                                                                                                                                                                                                                                  <w:divBdr>
                                                                                                                                                                                                                                                                                                                                                                                                                                                                                                                                                                                                                                                                                                                                                                                                                                    <w:top w:val="none" w:sz="0" w:space="0" w:color="auto"/>
                                                                                                                                                                                                                                                                                                                                                                                                                                                                                                                                                                                                                                                                                                                                                                                                                                    <w:left w:val="none" w:sz="0" w:space="0" w:color="auto"/>
                                                                                                                                                                                                                                                                                                                                                                                                                                                                                                                                                                                                                                                                                                                                                                                                                                    <w:bottom w:val="none" w:sz="0" w:space="0" w:color="auto"/>
                                                                                                                                                                                                                                                                                                                                                                                                                                                                                                                                                                                                                                                                                                                                                                                                                                    <w:right w:val="none" w:sz="0" w:space="0" w:color="auto"/>
                                                                                                                                                                                                                                                                                                                                                                                                                                                                                                                                                                                                                                                                                                                                                                                                                                  </w:divBdr>
                                                                                                                                                                                                                                                                                                                                                                                                                                                                                                                                                                                                                                                                                                                                                                                                                                  <w:divsChild>
                                                                                                                                                                                                                                                                                                                                                                                                                                                                                                                                                                                                                                                                                                                                                                                                                                    <w:div w:id="180291070">
                                                                                                                                                                                                                                                                                                                                                                                                                                                                                                                                                                                                                                                                                                                                                                                                                                      <w:marLeft w:val="0"/>
                                                                                                                                                                                                                                                                                                                                                                                                                                                                                                                                                                                                                                                                                                                                                                                                                                      <w:marRight w:val="0"/>
                                                                                                                                                                                                                                                                                                                                                                                                                                                                                                                                                                                                                                                                                                                                                                                                                                      <w:marTop w:val="0"/>
                                                                                                                                                                                                                                                                                                                                                                                                                                                                                                                                                                                                                                                                                                                                                                                                                                      <w:marBottom w:val="0"/>
                                                                                                                                                                                                                                                                                                                                                                                                                                                                                                                                                                                                                                                                                                                                                                                                                                      <w:divBdr>
                                                                                                                                                                                                                                                                                                                                                                                                                                                                                                                                                                                                                                                                                                                                                                                                                                        <w:top w:val="none" w:sz="0" w:space="0" w:color="auto"/>
                                                                                                                                                                                                                                                                                                                                                                                                                                                                                                                                                                                                                                                                                                                                                                                                                                        <w:left w:val="none" w:sz="0" w:space="0" w:color="auto"/>
                                                                                                                                                                                                                                                                                                                                                                                                                                                                                                                                                                                                                                                                                                                                                                                                                                        <w:bottom w:val="none" w:sz="0" w:space="0" w:color="auto"/>
                                                                                                                                                                                                                                                                                                                                                                                                                                                                                                                                                                                                                                                                                                                                                                                                                                        <w:right w:val="none" w:sz="0" w:space="0" w:color="auto"/>
                                                                                                                                                                                                                                                                                                                                                                                                                                                                                                                                                                                                                                                                                                                                                                                                                                      </w:divBdr>
                                                                                                                                                                                                                                                                                                                                                                                                                                                                                                                                                                                                                                                                                                                                                                                                                                      <w:divsChild>
                                                                                                                                                                                                                                                                                                                                                                                                                                                                                                                                                                                                                                                                                                                                                                                                                                        <w:div w:id="1242520474">
                                                                                                                                                                                                                                                                                                                                                                                                                                                                                                                                                                                                                                                                                                                                                                                                                                          <w:marLeft w:val="0"/>
                                                                                                                                                                                                                                                                                                                                                                                                                                                                                                                                                                                                                                                                                                                                                                                                                                          <w:marRight w:val="0"/>
                                                                                                                                                                                                                                                                                                                                                                                                                                                                                                                                                                                                                                                                                                                                                                                                                                          <w:marTop w:val="0"/>
                                                                                                                                                                                                                                                                                                                                                                                                                                                                                                                                                                                                                                                                                                                                                                                                                                          <w:marBottom w:val="0"/>
                                                                                                                                                                                                                                                                                                                                                                                                                                                                                                                                                                                                                                                                                                                                                                                                                                          <w:divBdr>
                                                                                                                                                                                                                                                                                                                                                                                                                                                                                                                                                                                                                                                                                                                                                                                                                                            <w:top w:val="none" w:sz="0" w:space="0" w:color="auto"/>
                                                                                                                                                                                                                                                                                                                                                                                                                                                                                                                                                                                                                                                                                                                                                                                                                                            <w:left w:val="none" w:sz="0" w:space="0" w:color="auto"/>
                                                                                                                                                                                                                                                                                                                                                                                                                                                                                                                                                                                                                                                                                                                                                                                                                                            <w:bottom w:val="none" w:sz="0" w:space="0" w:color="auto"/>
                                                                                                                                                                                                                                                                                                                                                                                                                                                                                                                                                                                                                                                                                                                                                                                                                                            <w:right w:val="none" w:sz="0" w:space="0" w:color="auto"/>
                                                                                                                                                                                                                                                                                                                                                                                                                                                                                                                                                                                                                                                                                                                                                                                                                                          </w:divBdr>
                                                                                                                                                                                                                                                                                                                                                                                                                                                                                                                                                                                                                                                                                                                                                                                                                                          <w:divsChild>
                                                                                                                                                                                                                                                                                                                                                                                                                                                                                                                                                                                                                                                                                                                                                                                                                                            <w:div w:id="807474620">
                                                                                                                                                                                                                                                                                                                                                                                                                                                                                                                                                                                                                                                                                                                                                                                                                                              <w:marLeft w:val="0"/>
                                                                                                                                                                                                                                                                                                                                                                                                                                                                                                                                                                                                                                                                                                                                                                                                                                              <w:marRight w:val="0"/>
                                                                                                                                                                                                                                                                                                                                                                                                                                                                                                                                                                                                                                                                                                                                                                                                                                              <w:marTop w:val="0"/>
                                                                                                                                                                                                                                                                                                                                                                                                                                                                                                                                                                                                                                                                                                                                                                                                                                              <w:marBottom w:val="0"/>
                                                                                                                                                                                                                                                                                                                                                                                                                                                                                                                                                                                                                                                                                                                                                                                                                                              <w:divBdr>
                                                                                                                                                                                                                                                                                                                                                                                                                                                                                                                                                                                                                                                                                                                                                                                                                                                <w:top w:val="none" w:sz="0" w:space="0" w:color="auto"/>
                                                                                                                                                                                                                                                                                                                                                                                                                                                                                                                                                                                                                                                                                                                                                                                                                                                <w:left w:val="none" w:sz="0" w:space="0" w:color="auto"/>
                                                                                                                                                                                                                                                                                                                                                                                                                                                                                                                                                                                                                                                                                                                                                                                                                                                <w:bottom w:val="none" w:sz="0" w:space="0" w:color="auto"/>
                                                                                                                                                                                                                                                                                                                                                                                                                                                                                                                                                                                                                                                                                                                                                                                                                                                <w:right w:val="none" w:sz="0" w:space="0" w:color="auto"/>
                                                                                                                                                                                                                                                                                                                                                                                                                                                                                                                                                                                                                                                                                                                                                                                                                                              </w:divBdr>
                                                                                                                                                                                                                                                                                                                                                                                                                                                                                                                                                                                                                                                                                                                                                                                                                                              <w:divsChild>
                                                                                                                                                                                                                                                                                                                                                                                                                                                                                                                                                                                                                                                                                                                                                                                                                                                <w:div w:id="1888754991">
                                                                                                                                                                                                                                                                                                                                                                                                                                                                                                                                                                                                                                                                                                                                                                                                                                                  <w:marLeft w:val="0"/>
                                                                                                                                                                                                                                                                                                                                                                                                                                                                                                                                                                                                                                                                                                                                                                                                                                                  <w:marRight w:val="0"/>
                                                                                                                                                                                                                                                                                                                                                                                                                                                                                                                                                                                                                                                                                                                                                                                                                                                  <w:marTop w:val="0"/>
                                                                                                                                                                                                                                                                                                                                                                                                                                                                                                                                                                                                                                                                                                                                                                                                                                                  <w:marBottom w:val="0"/>
                                                                                                                                                                                                                                                                                                                                                                                                                                                                                                                                                                                                                                                                                                                                                                                                                                                  <w:divBdr>
                                                                                                                                                                                                                                                                                                                                                                                                                                                                                                                                                                                                                                                                                                                                                                                                                                                    <w:top w:val="none" w:sz="0" w:space="0" w:color="auto"/>
                                                                                                                                                                                                                                                                                                                                                                                                                                                                                                                                                                                                                                                                                                                                                                                                                                                    <w:left w:val="none" w:sz="0" w:space="0" w:color="auto"/>
                                                                                                                                                                                                                                                                                                                                                                                                                                                                                                                                                                                                                                                                                                                                                                                                                                                    <w:bottom w:val="none" w:sz="0" w:space="0" w:color="auto"/>
                                                                                                                                                                                                                                                                                                                                                                                                                                                                                                                                                                                                                                                                                                                                                                                                                                                    <w:right w:val="none" w:sz="0" w:space="0" w:color="auto"/>
                                                                                                                                                                                                                                                                                                                                                                                                                                                                                                                                                                                                                                                                                                                                                                                                                                                  </w:divBdr>
                                                                                                                                                                                                                                                                                                                                                                                                                                                                                                                                                                                                                                                                                                                                                                                                                                                  <w:divsChild>
                                                                                                                                                                                                                                                                                                                                                                                                                                                                                                                                                                                                                                                                                                                                                                                                                                                    <w:div w:id="192810179">
                                                                                                                                                                                                                                                                                                                                                                                                                                                                                                                                                                                                                                                                                                                                                                                                                                                      <w:marLeft w:val="0"/>
                                                                                                                                                                                                                                                                                                                                                                                                                                                                                                                                                                                                                                                                                                                                                                                                                                                      <w:marRight w:val="0"/>
                                                                                                                                                                                                                                                                                                                                                                                                                                                                                                                                                                                                                                                                                                                                                                                                                                                      <w:marTop w:val="0"/>
                                                                                                                                                                                                                                                                                                                                                                                                                                                                                                                                                                                                                                                                                                                                                                                                                                                      <w:marBottom w:val="0"/>
                                                                                                                                                                                                                                                                                                                                                                                                                                                                                                                                                                                                                                                                                                                                                                                                                                                      <w:divBdr>
                                                                                                                                                                                                                                                                                                                                                                                                                                                                                                                                                                                                                                                                                                                                                                                                                                                        <w:top w:val="none" w:sz="0" w:space="0" w:color="auto"/>
                                                                                                                                                                                                                                                                                                                                                                                                                                                                                                                                                                                                                                                                                                                                                                                                                                                        <w:left w:val="none" w:sz="0" w:space="0" w:color="auto"/>
                                                                                                                                                                                                                                                                                                                                                                                                                                                                                                                                                                                                                                                                                                                                                                                                                                                        <w:bottom w:val="none" w:sz="0" w:space="0" w:color="auto"/>
                                                                                                                                                                                                                                                                                                                                                                                                                                                                                                                                                                                                                                                                                                                                                                                                                                                        <w:right w:val="none" w:sz="0" w:space="0" w:color="auto"/>
                                                                                                                                                                                                                                                                                                                                                                                                                                                                                                                                                                                                                                                                                                                                                                                                                                                      </w:divBdr>
                                                                                                                                                                                                                                                                                                                                                                                                                                                                                                                                                                                                                                                                                                                                                                                                                                                      <w:divsChild>
                                                                                                                                                                                                                                                                                                                                                                                                                                                                                                                                                                                                                                                                                                                                                                                                                                                        <w:div w:id="1563977803">
                                                                                                                                                                                                                                                                                                                                                                                                                                                                                                                                                                                                                                                                                                                                                                                                                                                          <w:marLeft w:val="0"/>
                                                                                                                                                                                                                                                                                                                                                                                                                                                                                                                                                                                                                                                                                                                                                                                                                                                          <w:marRight w:val="0"/>
                                                                                                                                                                                                                                                                                                                                                                                                                                                                                                                                                                                                                                                                                                                                                                                                                                                          <w:marTop w:val="0"/>
                                                                                                                                                                                                                                                                                                                                                                                                                                                                                                                                                                                                                                                                                                                                                                                                                                                          <w:marBottom w:val="0"/>
                                                                                                                                                                                                                                                                                                                                                                                                                                                                                                                                                                                                                                                                                                                                                                                                                                                          <w:divBdr>
                                                                                                                                                                                                                                                                                                                                                                                                                                                                                                                                                                                                                                                                                                                                                                                                                                                            <w:top w:val="none" w:sz="0" w:space="0" w:color="auto"/>
                                                                                                                                                                                                                                                                                                                                                                                                                                                                                                                                                                                                                                                                                                                                                                                                                                                            <w:left w:val="none" w:sz="0" w:space="0" w:color="auto"/>
                                                                                                                                                                                                                                                                                                                                                                                                                                                                                                                                                                                                                                                                                                                                                                                                                                                            <w:bottom w:val="none" w:sz="0" w:space="0" w:color="auto"/>
                                                                                                                                                                                                                                                                                                                                                                                                                                                                                                                                                                                                                                                                                                                                                                                                                                                            <w:right w:val="none" w:sz="0" w:space="0" w:color="auto"/>
                                                                                                                                                                                                                                                                                                                                                                                                                                                                                                                                                                                                                                                                                                                                                                                                                                                          </w:divBdr>
                                                                                                                                                                                                                                                                                                                                                                                                                                                                                                                                                                                                                                                                                                                                                                                                                                                          <w:divsChild>
                                                                                                                                                                                                                                                                                                                                                                                                                                                                                                                                                                                                                                                                                                                                                                                                                                                            <w:div w:id="374937002">
                                                                                                                                                                                                                                                                                                                                                                                                                                                                                                                                                                                                                                                                                                                                                                                                                                                              <w:marLeft w:val="0"/>
                                                                                                                                                                                                                                                                                                                                                                                                                                                                                                                                                                                                                                                                                                                                                                                                                                                              <w:marRight w:val="0"/>
                                                                                                                                                                                                                                                                                                                                                                                                                                                                                                                                                                                                                                                                                                                                                                                                                                                              <w:marTop w:val="0"/>
                                                                                                                                                                                                                                                                                                                                                                                                                                                                                                                                                                                                                                                                                                                                                                                                                                                              <w:marBottom w:val="0"/>
                                                                                                                                                                                                                                                                                                                                                                                                                                                                                                                                                                                                                                                                                                                                                                                                                                                              <w:divBdr>
                                                                                                                                                                                                                                                                                                                                                                                                                                                                                                                                                                                                                                                                                                                                                                                                                                                                <w:top w:val="none" w:sz="0" w:space="0" w:color="auto"/>
                                                                                                                                                                                                                                                                                                                                                                                                                                                                                                                                                                                                                                                                                                                                                                                                                                                                <w:left w:val="none" w:sz="0" w:space="0" w:color="auto"/>
                                                                                                                                                                                                                                                                                                                                                                                                                                                                                                                                                                                                                                                                                                                                                                                                                                                                <w:bottom w:val="none" w:sz="0" w:space="0" w:color="auto"/>
                                                                                                                                                                                                                                                                                                                                                                                                                                                                                                                                                                                                                                                                                                                                                                                                                                                                <w:right w:val="none" w:sz="0" w:space="0" w:color="auto"/>
                                                                                                                                                                                                                                                                                                                                                                                                                                                                                                                                                                                                                                                                                                                                                                                                                                                              </w:divBdr>
                                                                                                                                                                                                                                                                                                                                                                                                                                                                                                                                                                                                                                                                                                                                                                                                                                                              <w:divsChild>
                                                                                                                                                                                                                                                                                                                                                                                                                                                                                                                                                                                                                                                                                                                                                                                                                                                                <w:div w:id="153223561">
                                                                                                                                                                                                                                                                                                                                                                                                                                                                                                                                                                                                                                                                                                                                                                                                                                                                  <w:marLeft w:val="0"/>
                                                                                                                                                                                                                                                                                                                                                                                                                                                                                                                                                                                                                                                                                                                                                                                                                                                                  <w:marRight w:val="0"/>
                                                                                                                                                                                                                                                                                                                                                                                                                                                                                                                                                                                                                                                                                                                                                                                                                                                                  <w:marTop w:val="0"/>
                                                                                                                                                                                                                                                                                                                                                                                                                                                                                                                                                                                                                                                                                                                                                                                                                                                                  <w:marBottom w:val="0"/>
                                                                                                                                                                                                                                                                                                                                                                                                                                                                                                                                                                                                                                                                                                                                                                                                                                                                  <w:divBdr>
                                                                                                                                                                                                                                                                                                                                                                                                                                                                                                                                                                                                                                                                                                                                                                                                                                                                    <w:top w:val="none" w:sz="0" w:space="0" w:color="auto"/>
                                                                                                                                                                                                                                                                                                                                                                                                                                                                                                                                                                                                                                                                                                                                                                                                                                                                    <w:left w:val="none" w:sz="0" w:space="0" w:color="auto"/>
                                                                                                                                                                                                                                                                                                                                                                                                                                                                                                                                                                                                                                                                                                                                                                                                                                                                    <w:bottom w:val="none" w:sz="0" w:space="0" w:color="auto"/>
                                                                                                                                                                                                                                                                                                                                                                                                                                                                                                                                                                                                                                                                                                                                                                                                                                                                    <w:right w:val="none" w:sz="0" w:space="0" w:color="auto"/>
                                                                                                                                                                                                                                                                                                                                                                                                                                                                                                                                                                                                                                                                                                                                                                                                                                                                  </w:divBdr>
                                                                                                                                                                                                                                                                                                                                                                                                                                                                                                                                                                                                                                                                                                                                                                                                                                                                  <w:divsChild>
                                                                                                                                                                                                                                                                                                                                                                                                                                                                                                                                                                                                                                                                                                                                                                                                                                                                    <w:div w:id="1595287203">
                                                                                                                                                                                                                                                                                                                                                                                                                                                                                                                                                                                                                                                                                                                                                                                                                                                                      <w:marLeft w:val="0"/>
                                                                                                                                                                                                                                                                                                                                                                                                                                                                                                                                                                                                                                                                                                                                                                                                                                                                      <w:marRight w:val="0"/>
                                                                                                                                                                                                                                                                                                                                                                                                                                                                                                                                                                                                                                                                                                                                                                                                                                                                      <w:marTop w:val="0"/>
                                                                                                                                                                                                                                                                                                                                                                                                                                                                                                                                                                                                                                                                                                                                                                                                                                                                      <w:marBottom w:val="0"/>
                                                                                                                                                                                                                                                                                                                                                                                                                                                                                                                                                                                                                                                                                                                                                                                                                                                                      <w:divBdr>
                                                                                                                                                                                                                                                                                                                                                                                                                                                                                                                                                                                                                                                                                                                                                                                                                                                                        <w:top w:val="none" w:sz="0" w:space="0" w:color="auto"/>
                                                                                                                                                                                                                                                                                                                                                                                                                                                                                                                                                                                                                                                                                                                                                                                                                                                                        <w:left w:val="none" w:sz="0" w:space="0" w:color="auto"/>
                                                                                                                                                                                                                                                                                                                                                                                                                                                                                                                                                                                                                                                                                                                                                                                                                                                                        <w:bottom w:val="none" w:sz="0" w:space="0" w:color="auto"/>
                                                                                                                                                                                                                                                                                                                                                                                                                                                                                                                                                                                                                                                                                                                                                                                                                                                                        <w:right w:val="none" w:sz="0" w:space="0" w:color="auto"/>
                                                                                                                                                                                                                                                                                                                                                                                                                                                                                                                                                                                                                                                                                                                                                                                                                                                                      </w:divBdr>
                                                                                                                                                                                                                                                                                                                                                                                                                                                                                                                                                                                                                                                                                                                                                                                                                                                                      <w:divsChild>
                                                                                                                                                                                                                                                                                                                                                                                                                                                                                                                                                                                                                                                                                                                                                                                                                                                                        <w:div w:id="335770372">
                                                                                                                                                                                                                                                                                                                                                                                                                                                                                                                                                                                                                                                                                                                                                                                                                                                                          <w:marLeft w:val="0"/>
                                                                                                                                                                                                                                                                                                                                                                                                                                                                                                                                                                                                                                                                                                                                                                                                                                                                          <w:marRight w:val="0"/>
                                                                                                                                                                                                                                                                                                                                                                                                                                                                                                                                                                                                                                                                                                                                                                                                                                                                          <w:marTop w:val="0"/>
                                                                                                                                                                                                                                                                                                                                                                                                                                                                                                                                                                                                                                                                                                                                                                                                                                                                          <w:marBottom w:val="0"/>
                                                                                                                                                                                                                                                                                                                                                                                                                                                                                                                                                                                                                                                                                                                                                                                                                                                                          <w:divBdr>
                                                                                                                                                                                                                                                                                                                                                                                                                                                                                                                                                                                                                                                                                                                                                                                                                                                                            <w:top w:val="none" w:sz="0" w:space="0" w:color="auto"/>
                                                                                                                                                                                                                                                                                                                                                                                                                                                                                                                                                                                                                                                                                                                                                                                                                                                                            <w:left w:val="none" w:sz="0" w:space="0" w:color="auto"/>
                                                                                                                                                                                                                                                                                                                                                                                                                                                                                                                                                                                                                                                                                                                                                                                                                                                                            <w:bottom w:val="none" w:sz="0" w:space="0" w:color="auto"/>
                                                                                                                                                                                                                                                                                                                                                                                                                                                                                                                                                                                                                                                                                                                                                                                                                                                                            <w:right w:val="none" w:sz="0" w:space="0" w:color="auto"/>
                                                                                                                                                                                                                                                                                                                                                                                                                                                                                                                                                                                                                                                                                                                                                                                                                                                                          </w:divBdr>
                                                                                                                                                                                                                                                                                                                                                                                                                                                                                                                                                                                                                                                                                                                                                                                                                                                                          <w:divsChild>
                                                                                                                                                                                                                                                                                                                                                                                                                                                                                                                                                                                                                                                                                                                                                                                                                                                                            <w:div w:id="1078946497">
                                                                                                                                                                                                                                                                                                                                                                                                                                                                                                                                                                                                                                                                                                                                                                                                                                                                              <w:marLeft w:val="0"/>
                                                                                                                                                                                                                                                                                                                                                                                                                                                                                                                                                                                                                                                                                                                                                                                                                                                                              <w:marRight w:val="0"/>
                                                                                                                                                                                                                                                                                                                                                                                                                                                                                                                                                                                                                                                                                                                                                                                                                                                                              <w:marTop w:val="0"/>
                                                                                                                                                                                                                                                                                                                                                                                                                                                                                                                                                                                                                                                                                                                                                                                                                                                                              <w:marBottom w:val="0"/>
                                                                                                                                                                                                                                                                                                                                                                                                                                                                                                                                                                                                                                                                                                                                                                                                                                                                              <w:divBdr>
                                                                                                                                                                                                                                                                                                                                                                                                                                                                                                                                                                                                                                                                                                                                                                                                                                                                                <w:top w:val="none" w:sz="0" w:space="0" w:color="auto"/>
                                                                                                                                                                                                                                                                                                                                                                                                                                                                                                                                                                                                                                                                                                                                                                                                                                                                                <w:left w:val="none" w:sz="0" w:space="0" w:color="auto"/>
                                                                                                                                                                                                                                                                                                                                                                                                                                                                                                                                                                                                                                                                                                                                                                                                                                                                                <w:bottom w:val="none" w:sz="0" w:space="0" w:color="auto"/>
                                                                                                                                                                                                                                                                                                                                                                                                                                                                                                                                                                                                                                                                                                                                                                                                                                                                                <w:right w:val="none" w:sz="0" w:space="0" w:color="auto"/>
                                                                                                                                                                                                                                                                                                                                                                                                                                                                                                                                                                                                                                                                                                                                                                                                                                                                              </w:divBdr>
                                                                                                                                                                                                                                                                                                                                                                                                                                                                                                                                                                                                                                                                                                                                                                                                                                                                              <w:divsChild>
                                                                                                                                                                                                                                                                                                                                                                                                                                                                                                                                                                                                                                                                                                                                                                                                                                                                                <w:div w:id="580263083">
                                                                                                                                                                                                                                                                                                                                                                                                                                                                                                                                                                                                                                                                                                                                                                                                                                                                                  <w:marLeft w:val="0"/>
                                                                                                                                                                                                                                                                                                                                                                                                                                                                                                                                                                                                                                                                                                                                                                                                                                                                                  <w:marRight w:val="0"/>
                                                                                                                                                                                                                                                                                                                                                                                                                                                                                                                                                                                                                                                                                                                                                                                                                                                                                  <w:marTop w:val="0"/>
                                                                                                                                                                                                                                                                                                                                                                                                                                                                                                                                                                                                                                                                                                                                                                                                                                                                                  <w:marBottom w:val="0"/>
                                                                                                                                                                                                                                                                                                                                                                                                                                                                                                                                                                                                                                                                                                                                                                                                                                                                                  <w:divBdr>
                                                                                                                                                                                                                                                                                                                                                                                                                                                                                                                                                                                                                                                                                                                                                                                                                                                                                    <w:top w:val="none" w:sz="0" w:space="0" w:color="auto"/>
                                                                                                                                                                                                                                                                                                                                                                                                                                                                                                                                                                                                                                                                                                                                                                                                                                                                                    <w:left w:val="none" w:sz="0" w:space="0" w:color="auto"/>
                                                                                                                                                                                                                                                                                                                                                                                                                                                                                                                                                                                                                                                                                                                                                                                                                                                                                    <w:bottom w:val="none" w:sz="0" w:space="0" w:color="auto"/>
                                                                                                                                                                                                                                                                                                                                                                                                                                                                                                                                                                                                                                                                                                                                                                                                                                                                                    <w:right w:val="none" w:sz="0" w:space="0" w:color="auto"/>
                                                                                                                                                                                                                                                                                                                                                                                                                                                                                                                                                                                                                                                                                                                                                                                                                                                                                  </w:divBdr>
                                                                                                                                                                                                                                                                                                                                                                                                                                                                                                                                                                                                                                                                                                                                                                                                                                                                                  <w:divsChild>
                                                                                                                                                                                                                                                                                                                                                                                                                                                                                                                                                                                                                                                                                                                                                                                                                                                                                    <w:div w:id="222644102">
                                                                                                                                                                                                                                                                                                                                                                                                                                                                                                                                                                                                                                                                                                                                                                                                                                                                                      <w:marLeft w:val="0"/>
                                                                                                                                                                                                                                                                                                                                                                                                                                                                                                                                                                                                                                                                                                                                                                                                                                                                                      <w:marRight w:val="0"/>
                                                                                                                                                                                                                                                                                                                                                                                                                                                                                                                                                                                                                                                                                                                                                                                                                                                                                      <w:marTop w:val="0"/>
                                                                                                                                                                                                                                                                                                                                                                                                                                                                                                                                                                                                                                                                                                                                                                                                                                                                                      <w:marBottom w:val="0"/>
                                                                                                                                                                                                                                                                                                                                                                                                                                                                                                                                                                                                                                                                                                                                                                                                                                                                                      <w:divBdr>
                                                                                                                                                                                                                                                                                                                                                                                                                                                                                                                                                                                                                                                                                                                                                                                                                                                                                        <w:top w:val="none" w:sz="0" w:space="0" w:color="auto"/>
                                                                                                                                                                                                                                                                                                                                                                                                                                                                                                                                                                                                                                                                                                                                                                                                                                                                                        <w:left w:val="none" w:sz="0" w:space="0" w:color="auto"/>
                                                                                                                                                                                                                                                                                                                                                                                                                                                                                                                                                                                                                                                                                                                                                                                                                                                                                        <w:bottom w:val="none" w:sz="0" w:space="0" w:color="auto"/>
                                                                                                                                                                                                                                                                                                                                                                                                                                                                                                                                                                                                                                                                                                                                                                                                                                                                                        <w:right w:val="none" w:sz="0" w:space="0" w:color="auto"/>
                                                                                                                                                                                                                                                                                                                                                                                                                                                                                                                                                                                                                                                                                                                                                                                                                                                                                      </w:divBdr>
                                                                                                                                                                                                                                                                                                                                                                                                                                                                                                                                                                                                                                                                                                                                                                                                                                                                                      <w:divsChild>
                                                                                                                                                                                                                                                                                                                                                                                                                                                                                                                                                                                                                                                                                                                                                                                                                                                                                        <w:div w:id="869494565">
                                                                                                                                                                                                                                                                                                                                                                                                                                                                                                                                                                                                                                                                                                                                                                                                                                                                                          <w:marLeft w:val="0"/>
                                                                                                                                                                                                                                                                                                                                                                                                                                                                                                                                                                                                                                                                                                                                                                                                                                                                                          <w:marRight w:val="0"/>
                                                                                                                                                                                                                                                                                                                                                                                                                                                                                                                                                                                                                                                                                                                                                                                                                                                                                          <w:marTop w:val="0"/>
                                                                                                                                                                                                                                                                                                                                                                                                                                                                                                                                                                                                                                                                                                                                                                                                                                                                                          <w:marBottom w:val="0"/>
                                                                                                                                                                                                                                                                                                                                                                                                                                                                                                                                                                                                                                                                                                                                                                                                                                                                                          <w:divBdr>
                                                                                                                                                                                                                                                                                                                                                                                                                                                                                                                                                                                                                                                                                                                                                                                                                                                                                            <w:top w:val="none" w:sz="0" w:space="0" w:color="auto"/>
                                                                                                                                                                                                                                                                                                                                                                                                                                                                                                                                                                                                                                                                                                                                                                                                                                                                                            <w:left w:val="none" w:sz="0" w:space="0" w:color="auto"/>
                                                                                                                                                                                                                                                                                                                                                                                                                                                                                                                                                                                                                                                                                                                                                                                                                                                                                            <w:bottom w:val="none" w:sz="0" w:space="0" w:color="auto"/>
                                                                                                                                                                                                                                                                                                                                                                                                                                                                                                                                                                                                                                                                                                                                                                                                                                                                                            <w:right w:val="none" w:sz="0" w:space="0" w:color="auto"/>
                                                                                                                                                                                                                                                                                                                                                                                                                                                                                                                                                                                                                                                                                                                                                                                                                                                                                          </w:divBdr>
                                                                                                                                                                                                                                                                                                                                                                                                                                                                                                                                                                                                                                                                                                                                                                                                                                                                                          <w:divsChild>
                                                                                                                                                                                                                                                                                                                                                                                                                                                                                                                                                                                                                                                                                                                                                                                                                                                                                            <w:div w:id="537861485">
                                                                                                                                                                                                                                                                                                                                                                                                                                                                                                                                                                                                                                                                                                                                                                                                                                                                                              <w:marLeft w:val="0"/>
                                                                                                                                                                                                                                                                                                                                                                                                                                                                                                                                                                                                                                                                                                                                                                                                                                                                                              <w:marRight w:val="0"/>
                                                                                                                                                                                                                                                                                                                                                                                                                                                                                                                                                                                                                                                                                                                                                                                                                                                                                              <w:marTop w:val="0"/>
                                                                                                                                                                                                                                                                                                                                                                                                                                                                                                                                                                                                                                                                                                                                                                                                                                                                                              <w:marBottom w:val="0"/>
                                                                                                                                                                                                                                                                                                                                                                                                                                                                                                                                                                                                                                                                                                                                                                                                                                                                                              <w:divBdr>
                                                                                                                                                                                                                                                                                                                                                                                                                                                                                                                                                                                                                                                                                                                                                                                                                                                                                                <w:top w:val="none" w:sz="0" w:space="0" w:color="auto"/>
                                                                                                                                                                                                                                                                                                                                                                                                                                                                                                                                                                                                                                                                                                                                                                                                                                                                                                <w:left w:val="none" w:sz="0" w:space="0" w:color="auto"/>
                                                                                                                                                                                                                                                                                                                                                                                                                                                                                                                                                                                                                                                                                                                                                                                                                                                                                                <w:bottom w:val="none" w:sz="0" w:space="0" w:color="auto"/>
                                                                                                                                                                                                                                                                                                                                                                                                                                                                                                                                                                                                                                                                                                                                                                                                                                                                                                <w:right w:val="none" w:sz="0" w:space="0" w:color="auto"/>
                                                                                                                                                                                                                                                                                                                                                                                                                                                                                                                                                                                                                                                                                                                                                                                                                                                                                              </w:divBdr>
                                                                                                                                                                                                                                                                                                                                                                                                                                                                                                                                                                                                                                                                                                                                                                                                                                                                                              <w:divsChild>
                                                                                                                                                                                                                                                                                                                                                                                                                                                                                                                                                                                                                                                                                                                                                                                                                                                                                                <w:div w:id="1032461980">
                                                                                                                                                                                                                                                                                                                                                                                                                                                                                                                                                                                                                                                                                                                                                                                                                                                                                                  <w:marLeft w:val="0"/>
                                                                                                                                                                                                                                                                                                                                                                                                                                                                                                                                                                                                                                                                                                                                                                                                                                                                                                  <w:marRight w:val="0"/>
                                                                                                                                                                                                                                                                                                                                                                                                                                                                                                                                                                                                                                                                                                                                                                                                                                                                                                  <w:marTop w:val="0"/>
                                                                                                                                                                                                                                                                                                                                                                                                                                                                                                                                                                                                                                                                                                                                                                                                                                                                                                  <w:marBottom w:val="0"/>
                                                                                                                                                                                                                                                                                                                                                                                                                                                                                                                                                                                                                                                                                                                                                                                                                                                                                                  <w:divBdr>
                                                                                                                                                                                                                                                                                                                                                                                                                                                                                                                                                                                                                                                                                                                                                                                                                                                                                                    <w:top w:val="none" w:sz="0" w:space="0" w:color="auto"/>
                                                                                                                                                                                                                                                                                                                                                                                                                                                                                                                                                                                                                                                                                                                                                                                                                                                                                                    <w:left w:val="none" w:sz="0" w:space="0" w:color="auto"/>
                                                                                                                                                                                                                                                                                                                                                                                                                                                                                                                                                                                                                                                                                                                                                                                                                                                                                                    <w:bottom w:val="none" w:sz="0" w:space="0" w:color="auto"/>
                                                                                                                                                                                                                                                                                                                                                                                                                                                                                                                                                                                                                                                                                                                                                                                                                                                                                                    <w:right w:val="none" w:sz="0" w:space="0" w:color="auto"/>
                                                                                                                                                                                                                                                                                                                                                                                                                                                                                                                                                                                                                                                                                                                                                                                                                                                                                                  </w:divBdr>
                                                                                                                                                                                                                                                                                                                                                                                                                                                                                                                                                                                                                                                                                                                                                                                                                                                                                                  <w:divsChild>
                                                                                                                                                                                                                                                                                                                                                                                                                                                                                                                                                                                                                                                                                                                                                                                                                                                                                                    <w:div w:id="1874152795">
                                                                                                                                                                                                                                                                                                                                                                                                                                                                                                                                                                                                                                                                                                                                                                                                                                                                                                      <w:marLeft w:val="0"/>
                                                                                                                                                                                                                                                                                                                                                                                                                                                                                                                                                                                                                                                                                                                                                                                                                                                                                                      <w:marRight w:val="0"/>
                                                                                                                                                                                                                                                                                                                                                                                                                                                                                                                                                                                                                                                                                                                                                                                                                                                                                                      <w:marTop w:val="0"/>
                                                                                                                                                                                                                                                                                                                                                                                                                                                                                                                                                                                                                                                                                                                                                                                                                                                                                                      <w:marBottom w:val="0"/>
                                                                                                                                                                                                                                                                                                                                                                                                                                                                                                                                                                                                                                                                                                                                                                                                                                                                                                      <w:divBdr>
                                                                                                                                                                                                                                                                                                                                                                                                                                                                                                                                                                                                                                                                                                                                                                                                                                                                                                        <w:top w:val="none" w:sz="0" w:space="0" w:color="auto"/>
                                                                                                                                                                                                                                                                                                                                                                                                                                                                                                                                                                                                                                                                                                                                                                                                                                                                                                        <w:left w:val="none" w:sz="0" w:space="0" w:color="auto"/>
                                                                                                                                                                                                                                                                                                                                                                                                                                                                                                                                                                                                                                                                                                                                                                                                                                                                                                        <w:bottom w:val="none" w:sz="0" w:space="0" w:color="auto"/>
                                                                                                                                                                                                                                                                                                                                                                                                                                                                                                                                                                                                                                                                                                                                                                                                                                                                                                        <w:right w:val="none" w:sz="0" w:space="0" w:color="auto"/>
                                                                                                                                                                                                                                                                                                                                                                                                                                                                                                                                                                                                                                                                                                                                                                                                                                                                                                      </w:divBdr>
                                                                                                                                                                                                                                                                                                                                                                                                                                                                                                                                                                                                                                                                                                                                                                                                                                                                                                      <w:divsChild>
                                                                                                                                                                                                                                                                                                                                                                                                                                                                                                                                                                                                                                                                                                                                                                                                                                                                                                        <w:div w:id="1571034914">
                                                                                                                                                                                                                                                                                                                                                                                                                                                                                                                                                                                                                                                                                                                                                                                                                                                                                                          <w:marLeft w:val="0"/>
                                                                                                                                                                                                                                                                                                                                                                                                                                                                                                                                                                                                                                                                                                                                                                                                                                                                                                          <w:marRight w:val="0"/>
                                                                                                                                                                                                                                                                                                                                                                                                                                                                                                                                                                                                                                                                                                                                                                                                                                                                                                          <w:marTop w:val="0"/>
                                                                                                                                                                                                                                                                                                                                                                                                                                                                                                                                                                                                                                                                                                                                                                                                                                                                                                          <w:marBottom w:val="0"/>
                                                                                                                                                                                                                                                                                                                                                                                                                                                                                                                                                                                                                                                                                                                                                                                                                                                                                                          <w:divBdr>
                                                                                                                                                                                                                                                                                                                                                                                                                                                                                                                                                                                                                                                                                                                                                                                                                                                                                                            <w:top w:val="none" w:sz="0" w:space="0" w:color="auto"/>
                                                                                                                                                                                                                                                                                                                                                                                                                                                                                                                                                                                                                                                                                                                                                                                                                                                                                                            <w:left w:val="none" w:sz="0" w:space="0" w:color="auto"/>
                                                                                                                                                                                                                                                                                                                                                                                                                                                                                                                                                                                                                                                                                                                                                                                                                                                                                                            <w:bottom w:val="none" w:sz="0" w:space="0" w:color="auto"/>
                                                                                                                                                                                                                                                                                                                                                                                                                                                                                                                                                                                                                                                                                                                                                                                                                                                                                                            <w:right w:val="none" w:sz="0" w:space="0" w:color="auto"/>
                                                                                                                                                                                                                                                                                                                                                                                                                                                                                                                                                                                                                                                                                                                                                                                                                                                                                                          </w:divBdr>
                                                                                                                                                                                                                                                                                                                                                                                                                                                                                                                                                                                                                                                                                                                                                                                                                                                                                                          <w:divsChild>
                                                                                                                                                                                                                                                                                                                                                                                                                                                                                                                                                                                                                                                                                                                                                                                                                                                                                                            <w:div w:id="1937513823">
                                                                                                                                                                                                                                                                                                                                                                                                                                                                                                                                                                                                                                                                                                                                                                                                                                                                                                              <w:marLeft w:val="0"/>
                                                                                                                                                                                                                                                                                                                                                                                                                                                                                                                                                                                                                                                                                                                                                                                                                                                                                                              <w:marRight w:val="0"/>
                                                                                                                                                                                                                                                                                                                                                                                                                                                                                                                                                                                                                                                                                                                                                                                                                                                                                                              <w:marTop w:val="0"/>
                                                                                                                                                                                                                                                                                                                                                                                                                                                                                                                                                                                                                                                                                                                                                                                                                                                                                                              <w:marBottom w:val="0"/>
                                                                                                                                                                                                                                                                                                                                                                                                                                                                                                                                                                                                                                                                                                                                                                                                                                                                                                              <w:divBdr>
                                                                                                                                                                                                                                                                                                                                                                                                                                                                                                                                                                                                                                                                                                                                                                                                                                                                                                                <w:top w:val="none" w:sz="0" w:space="0" w:color="auto"/>
                                                                                                                                                                                                                                                                                                                                                                                                                                                                                                                                                                                                                                                                                                                                                                                                                                                                                                                <w:left w:val="none" w:sz="0" w:space="0" w:color="auto"/>
                                                                                                                                                                                                                                                                                                                                                                                                                                                                                                                                                                                                                                                                                                                                                                                                                                                                                                                <w:bottom w:val="none" w:sz="0" w:space="0" w:color="auto"/>
                                                                                                                                                                                                                                                                                                                                                                                                                                                                                                                                                                                                                                                                                                                                                                                                                                                                                                                <w:right w:val="none" w:sz="0" w:space="0" w:color="auto"/>
                                                                                                                                                                                                                                                                                                                                                                                                                                                                                                                                                                                                                                                                                                                                                                                                                                                                                                              </w:divBdr>
                                                                                                                                                                                                                                                                                                                                                                                                                                                                                                                                                                                                                                                                                                                                                                                                                                                                                                              <w:divsChild>
                                                                                                                                                                                                                                                                                                                                                                                                                                                                                                                                                                                                                                                                                                                                                                                                                                                                                                                <w:div w:id="315884098">
                                                                                                                                                                                                                                                                                                                                                                                                                                                                                                                                                                                                                                                                                                                                                                                                                                                                                                                  <w:marLeft w:val="0"/>
                                                                                                                                                                                                                                                                                                                                                                                                                                                                                                                                                                                                                                                                                                                                                                                                                                                                                                                  <w:marRight w:val="0"/>
                                                                                                                                                                                                                                                                                                                                                                                                                                                                                                                                                                                                                                                                                                                                                                                                                                                                                                                  <w:marTop w:val="0"/>
                                                                                                                                                                                                                                                                                                                                                                                                                                                                                                                                                                                                                                                                                                                                                                                                                                                                                                                  <w:marBottom w:val="0"/>
                                                                                                                                                                                                                                                                                                                                                                                                                                                                                                                                                                                                                                                                                                                                                                                                                                                                                                                  <w:divBdr>
                                                                                                                                                                                                                                                                                                                                                                                                                                                                                                                                                                                                                                                                                                                                                                                                                                                                                                                    <w:top w:val="none" w:sz="0" w:space="0" w:color="auto"/>
                                                                                                                                                                                                                                                                                                                                                                                                                                                                                                                                                                                                                                                                                                                                                                                                                                                                                                                    <w:left w:val="none" w:sz="0" w:space="0" w:color="auto"/>
                                                                                                                                                                                                                                                                                                                                                                                                                                                                                                                                                                                                                                                                                                                                                                                                                                                                                                                    <w:bottom w:val="none" w:sz="0" w:space="0" w:color="auto"/>
                                                                                                                                                                                                                                                                                                                                                                                                                                                                                                                                                                                                                                                                                                                                                                                                                                                                                                                    <w:right w:val="none" w:sz="0" w:space="0" w:color="auto"/>
                                                                                                                                                                                                                                                                                                                                                                                                                                                                                                                                                                                                                                                                                                                                                                                                                                                                                                                  </w:divBdr>
                                                                                                                                                                                                                                                                                                                                                                                                                                                                                                                                                                                                                                                                                                                                                                                                                                                                                                                  <w:divsChild>
                                                                                                                                                                                                                                                                                                                                                                                                                                                                                                                                                                                                                                                                                                                                                                                                                                                                                                                    <w:div w:id="598876321">
                                                                                                                                                                                                                                                                                                                                                                                                                                                                                                                                                                                                                                                                                                                                                                                                                                                                                                                      <w:marLeft w:val="0"/>
                                                                                                                                                                                                                                                                                                                                                                                                                                                                                                                                                                                                                                                                                                                                                                                                                                                                                                                      <w:marRight w:val="0"/>
                                                                                                                                                                                                                                                                                                                                                                                                                                                                                                                                                                                                                                                                                                                                                                                                                                                                                                                      <w:marTop w:val="0"/>
                                                                                                                                                                                                                                                                                                                                                                                                                                                                                                                                                                                                                                                                                                                                                                                                                                                                                                                      <w:marBottom w:val="0"/>
                                                                                                                                                                                                                                                                                                                                                                                                                                                                                                                                                                                                                                                                                                                                                                                                                                                                                                                      <w:divBdr>
                                                                                                                                                                                                                                                                                                                                                                                                                                                                                                                                                                                                                                                                                                                                                                                                                                                                                                                        <w:top w:val="none" w:sz="0" w:space="0" w:color="auto"/>
                                                                                                                                                                                                                                                                                                                                                                                                                                                                                                                                                                                                                                                                                                                                                                                                                                                                                                                        <w:left w:val="none" w:sz="0" w:space="0" w:color="auto"/>
                                                                                                                                                                                                                                                                                                                                                                                                                                                                                                                                                                                                                                                                                                                                                                                                                                                                                                                        <w:bottom w:val="none" w:sz="0" w:space="0" w:color="auto"/>
                                                                                                                                                                                                                                                                                                                                                                                                                                                                                                                                                                                                                                                                                                                                                                                                                                                                                                                        <w:right w:val="none" w:sz="0" w:space="0" w:color="auto"/>
                                                                                                                                                                                                                                                                                                                                                                                                                                                                                                                                                                                                                                                                                                                                                                                                                                                                                                                      </w:divBdr>
                                                                                                                                                                                                                                                                                                                                                                                                                                                                                                                                                                                                                                                                                                                                                                                                                                                                                                                      <w:divsChild>
                                                                                                                                                                                                                                                                                                                                                                                                                                                                                                                                                                                                                                                                                                                                                                                                                                                                                                                        <w:div w:id="39213677">
                                                                                                                                                                                                                                                                                                                                                                                                                                                                                                                                                                                                                                                                                                                                                                                                                                                                                                                          <w:marLeft w:val="0"/>
                                                                                                                                                                                                                                                                                                                                                                                                                                                                                                                                                                                                                                                                                                                                                                                                                                                                                                                          <w:marRight w:val="0"/>
                                                                                                                                                                                                                                                                                                                                                                                                                                                                                                                                                                                                                                                                                                                                                                                                                                                                                                                          <w:marTop w:val="0"/>
                                                                                                                                                                                                                                                                                                                                                                                                                                                                                                                                                                                                                                                                                                                                                                                                                                                                                                                          <w:marBottom w:val="0"/>
                                                                                                                                                                                                                                                                                                                                                                                                                                                                                                                                                                                                                                                                                                                                                                                                                                                                                                                          <w:divBdr>
                                                                                                                                                                                                                                                                                                                                                                                                                                                                                                                                                                                                                                                                                                                                                                                                                                                                                                                            <w:top w:val="none" w:sz="0" w:space="0" w:color="auto"/>
                                                                                                                                                                                                                                                                                                                                                                                                                                                                                                                                                                                                                                                                                                                                                                                                                                                                                                                            <w:left w:val="none" w:sz="0" w:space="0" w:color="auto"/>
                                                                                                                                                                                                                                                                                                                                                                                                                                                                                                                                                                                                                                                                                                                                                                                                                                                                                                                            <w:bottom w:val="none" w:sz="0" w:space="0" w:color="auto"/>
                                                                                                                                                                                                                                                                                                                                                                                                                                                                                                                                                                                                                                                                                                                                                                                                                                                                                                                            <w:right w:val="none" w:sz="0" w:space="0" w:color="auto"/>
                                                                                                                                                                                                                                                                                                                                                                                                                                                                                                                                                                                                                                                                                                                                                                                                                                                                                                                          </w:divBdr>
                                                                                                                                                                                                                                                                                                                                                                                                                                                                                                                                                                                                                                                                                                                                                                                                                                                                                                                          <w:divsChild>
                                                                                                                                                                                                                                                                                                                                                                                                                                                                                                                                                                                                                                                                                                                                                                                                                                                                                                                            <w:div w:id="1612591948">
                                                                                                                                                                                                                                                                                                                                                                                                                                                                                                                                                                                                                                                                                                                                                                                                                                                                                                                              <w:marLeft w:val="0"/>
                                                                                                                                                                                                                                                                                                                                                                                                                                                                                                                                                                                                                                                                                                                                                                                                                                                                                                                              <w:marRight w:val="0"/>
                                                                                                                                                                                                                                                                                                                                                                                                                                                                                                                                                                                                                                                                                                                                                                                                                                                                                                                              <w:marTop w:val="0"/>
                                                                                                                                                                                                                                                                                                                                                                                                                                                                                                                                                                                                                                                                                                                                                                                                                                                                                                                              <w:marBottom w:val="0"/>
                                                                                                                                                                                                                                                                                                                                                                                                                                                                                                                                                                                                                                                                                                                                                                                                                                                                                                                              <w:divBdr>
                                                                                                                                                                                                                                                                                                                                                                                                                                                                                                                                                                                                                                                                                                                                                                                                                                                                                                                                <w:top w:val="none" w:sz="0" w:space="0" w:color="auto"/>
                                                                                                                                                                                                                                                                                                                                                                                                                                                                                                                                                                                                                                                                                                                                                                                                                                                                                                                                <w:left w:val="none" w:sz="0" w:space="0" w:color="auto"/>
                                                                                                                                                                                                                                                                                                                                                                                                                                                                                                                                                                                                                                                                                                                                                                                                                                                                                                                                <w:bottom w:val="none" w:sz="0" w:space="0" w:color="auto"/>
                                                                                                                                                                                                                                                                                                                                                                                                                                                                                                                                                                                                                                                                                                                                                                                                                                                                                                                                <w:right w:val="none" w:sz="0" w:space="0" w:color="auto"/>
                                                                                                                                                                                                                                                                                                                                                                                                                                                                                                                                                                                                                                                                                                                                                                                                                                                                                                                              </w:divBdr>
                                                                                                                                                                                                                                                                                                                                                                                                                                                                                                                                                                                                                                                                                                                                                                                                                                                                                                                              <w:divsChild>
                                                                                                                                                                                                                                                                                                                                                                                                                                                                                                                                                                                                                                                                                                                                                                                                                                                                                                                                <w:div w:id="247229539">
                                                                                                                                                                                                                                                                                                                                                                                                                                                                                                                                                                                                                                                                                                                                                                                                                                                                                                                                  <w:marLeft w:val="0"/>
                                                                                                                                                                                                                                                                                                                                                                                                                                                                                                                                                                                                                                                                                                                                                                                                                                                                                                                                  <w:marRight w:val="0"/>
                                                                                                                                                                                                                                                                                                                                                                                                                                                                                                                                                                                                                                                                                                                                                                                                                                                                                                                                  <w:marTop w:val="0"/>
                                                                                                                                                                                                                                                                                                                                                                                                                                                                                                                                                                                                                                                                                                                                                                                                                                                                                                                                  <w:marBottom w:val="0"/>
                                                                                                                                                                                                                                                                                                                                                                                                                                                                                                                                                                                                                                                                                                                                                                                                                                                                                                                                  <w:divBdr>
                                                                                                                                                                                                                                                                                                                                                                                                                                                                                                                                                                                                                                                                                                                                                                                                                                                                                                                                    <w:top w:val="none" w:sz="0" w:space="0" w:color="auto"/>
                                                                                                                                                                                                                                                                                                                                                                                                                                                                                                                                                                                                                                                                                                                                                                                                                                                                                                                                    <w:left w:val="none" w:sz="0" w:space="0" w:color="auto"/>
                                                                                                                                                                                                                                                                                                                                                                                                                                                                                                                                                                                                                                                                                                                                                                                                                                                                                                                                    <w:bottom w:val="none" w:sz="0" w:space="0" w:color="auto"/>
                                                                                                                                                                                                                                                                                                                                                                                                                                                                                                                                                                                                                                                                                                                                                                                                                                                                                                                                    <w:right w:val="none" w:sz="0" w:space="0" w:color="auto"/>
                                                                                                                                                                                                                                                                                                                                                                                                                                                                                                                                                                                                                                                                                                                                                                                                                                                                                                                                  </w:divBdr>
                                                                                                                                                                                                                                                                                                                                                                                                                                                                                                                                                                                                                                                                                                                                                                                                                                                                                                                                  <w:divsChild>
                                                                                                                                                                                                                                                                                                                                                                                                                                                                                                                                                                                                                                                                                                                                                                                                                                                                                                                                    <w:div w:id="254943862">
                                                                                                                                                                                                                                                                                                                                                                                                                                                                                                                                                                                                                                                                                                                                                                                                                                                                                                                                      <w:marLeft w:val="0"/>
                                                                                                                                                                                                                                                                                                                                                                                                                                                                                                                                                                                                                                                                                                                                                                                                                                                                                                                                      <w:marRight w:val="0"/>
                                                                                                                                                                                                                                                                                                                                                                                                                                                                                                                                                                                                                                                                                                                                                                                                                                                                                                                                      <w:marTop w:val="0"/>
                                                                                                                                                                                                                                                                                                                                                                                                                                                                                                                                                                                                                                                                                                                                                                                                                                                                                                                                      <w:marBottom w:val="0"/>
                                                                                                                                                                                                                                                                                                                                                                                                                                                                                                                                                                                                                                                                                                                                                                                                                                                                                                                                      <w:divBdr>
                                                                                                                                                                                                                                                                                                                                                                                                                                                                                                                                                                                                                                                                                                                                                                                                                                                                                                                                        <w:top w:val="none" w:sz="0" w:space="0" w:color="auto"/>
                                                                                                                                                                                                                                                                                                                                                                                                                                                                                                                                                                                                                                                                                                                                                                                                                                                                                                                                        <w:left w:val="none" w:sz="0" w:space="0" w:color="auto"/>
                                                                                                                                                                                                                                                                                                                                                                                                                                                                                                                                                                                                                                                                                                                                                                                                                                                                                                                                        <w:bottom w:val="none" w:sz="0" w:space="0" w:color="auto"/>
                                                                                                                                                                                                                                                                                                                                                                                                                                                                                                                                                                                                                                                                                                                                                                                                                                                                                                                                        <w:right w:val="none" w:sz="0" w:space="0" w:color="auto"/>
                                                                                                                                                                                                                                                                                                                                                                                                                                                                                                                                                                                                                                                                                                                                                                                                                                                                                                                                      </w:divBdr>
                                                                                                                                                                                                                                                                                                                                                                                                                                                                                                                                                                                                                                                                                                                                                                                                                                                                                                                                      <w:divsChild>
                                                                                                                                                                                                                                                                                                                                                                                                                                                                                                                                                                                                                                                                                                                                                                                                                                                                                                                                        <w:div w:id="1992829169">
                                                                                                                                                                                                                                                                                                                                                                                                                                                                                                                                                                                                                                                                                                                                                                                                                                                                                                                                          <w:marLeft w:val="0"/>
                                                                                                                                                                                                                                                                                                                                                                                                                                                                                                                                                                                                                                                                                                                                                                                                                                                                                                                                          <w:marRight w:val="0"/>
                                                                                                                                                                                                                                                                                                                                                                                                                                                                                                                                                                                                                                                                                                                                                                                                                                                                                                                                          <w:marTop w:val="0"/>
                                                                                                                                                                                                                                                                                                                                                                                                                                                                                                                                                                                                                                                                                                                                                                                                                                                                                                                                          <w:marBottom w:val="0"/>
                                                                                                                                                                                                                                                                                                                                                                                                                                                                                                                                                                                                                                                                                                                                                                                                                                                                                                                                          <w:divBdr>
                                                                                                                                                                                                                                                                                                                                                                                                                                                                                                                                                                                                                                                                                                                                                                                                                                                                                                                                            <w:top w:val="none" w:sz="0" w:space="0" w:color="auto"/>
                                                                                                                                                                                                                                                                                                                                                                                                                                                                                                                                                                                                                                                                                                                                                                                                                                                                                                                                            <w:left w:val="none" w:sz="0" w:space="0" w:color="auto"/>
                                                                                                                                                                                                                                                                                                                                                                                                                                                                                                                                                                                                                                                                                                                                                                                                                                                                                                                                            <w:bottom w:val="none" w:sz="0" w:space="0" w:color="auto"/>
                                                                                                                                                                                                                                                                                                                                                                                                                                                                                                                                                                                                                                                                                                                                                                                                                                                                                                                                            <w:right w:val="none" w:sz="0" w:space="0" w:color="auto"/>
                                                                                                                                                                                                                                                                                                                                                                                                                                                                                                                                                                                                                                                                                                                                                                                                                                                                                                                                          </w:divBdr>
                                                                                                                                                                                                                                                                                                                                                                                                                                                                                                                                                                                                                                                                                                                                                                                                                                                                                                                                          <w:divsChild>
                                                                                                                                                                                                                                                                                                                                                                                                                                                                                                                                                                                                                                                                                                                                                                                                                                                                                                                                            <w:div w:id="665524281">
                                                                                                                                                                                                                                                                                                                                                                                                                                                                                                                                                                                                                                                                                                                                                                                                                                                                                                                                              <w:marLeft w:val="0"/>
                                                                                                                                                                                                                                                                                                                                                                                                                                                                                                                                                                                                                                                                                                                                                                                                                                                                                                                                              <w:marRight w:val="0"/>
                                                                                                                                                                                                                                                                                                                                                                                                                                                                                                                                                                                                                                                                                                                                                                                                                                                                                                                                              <w:marTop w:val="0"/>
                                                                                                                                                                                                                                                                                                                                                                                                                                                                                                                                                                                                                                                                                                                                                                                                                                                                                                                                              <w:marBottom w:val="0"/>
                                                                                                                                                                                                                                                                                                                                                                                                                                                                                                                                                                                                                                                                                                                                                                                                                                                                                                                                              <w:divBdr>
                                                                                                                                                                                                                                                                                                                                                                                                                                                                                                                                                                                                                                                                                                                                                                                                                                                                                                                                                <w:top w:val="none" w:sz="0" w:space="0" w:color="auto"/>
                                                                                                                                                                                                                                                                                                                                                                                                                                                                                                                                                                                                                                                                                                                                                                                                                                                                                                                                                <w:left w:val="none" w:sz="0" w:space="0" w:color="auto"/>
                                                                                                                                                                                                                                                                                                                                                                                                                                                                                                                                                                                                                                                                                                                                                                                                                                                                                                                                                <w:bottom w:val="none" w:sz="0" w:space="0" w:color="auto"/>
                                                                                                                                                                                                                                                                                                                                                                                                                                                                                                                                                                                                                                                                                                                                                                                                                                                                                                                                                <w:right w:val="none" w:sz="0" w:space="0" w:color="auto"/>
                                                                                                                                                                                                                                                                                                                                                                                                                                                                                                                                                                                                                                                                                                                                                                                                                                                                                                                                              </w:divBdr>
                                                                                                                                                                                                                                                                                                                                                                                                                                                                                                                                                                                                                                                                                                                                                                                                                                                                                                                                              <w:divsChild>
                                                                                                                                                                                                                                                                                                                                                                                                                                                                                                                                                                                                                                                                                                                                                                                                                                                                                                                                                <w:div w:id="1532183588">
                                                                                                                                                                                                                                                                                                                                                                                                                                                                                                                                                                                                                                                                                                                                                                                                                                                                                                                                                  <w:marLeft w:val="0"/>
                                                                                                                                                                                                                                                                                                                                                                                                                                                                                                                                                                                                                                                                                                                                                                                                                                                                                                                                                  <w:marRight w:val="0"/>
                                                                                                                                                                                                                                                                                                                                                                                                                                                                                                                                                                                                                                                                                                                                                                                                                                                                                                                                                  <w:marTop w:val="0"/>
                                                                                                                                                                                                                                                                                                                                                                                                                                                                                                                                                                                                                                                                                                                                                                                                                                                                                                                                                  <w:marBottom w:val="0"/>
                                                                                                                                                                                                                                                                                                                                                                                                                                                                                                                                                                                                                                                                                                                                                                                                                                                                                                                                                  <w:divBdr>
                                                                                                                                                                                                                                                                                                                                                                                                                                                                                                                                                                                                                                                                                                                                                                                                                                                                                                                                                    <w:top w:val="none" w:sz="0" w:space="0" w:color="auto"/>
                                                                                                                                                                                                                                                                                                                                                                                                                                                                                                                                                                                                                                                                                                                                                                                                                                                                                                                                                    <w:left w:val="none" w:sz="0" w:space="0" w:color="auto"/>
                                                                                                                                                                                                                                                                                                                                                                                                                                                                                                                                                                                                                                                                                                                                                                                                                                                                                                                                                    <w:bottom w:val="none" w:sz="0" w:space="0" w:color="auto"/>
                                                                                                                                                                                                                                                                                                                                                                                                                                                                                                                                                                                                                                                                                                                                                                                                                                                                                                                                                    <w:right w:val="none" w:sz="0" w:space="0" w:color="auto"/>
                                                                                                                                                                                                                                                                                                                                                                                                                                                                                                                                                                                                                                                                                                                                                                                                                                                                                                                                                  </w:divBdr>
                                                                                                                                                                                                                                                                                                                                                                                                                                                                                                                                                                                                                                                                                                                                                                                                                                                                                                                                                  <w:divsChild>
                                                                                                                                                                                                                                                                                                                                                                                                                                                                                                                                                                                                                                                                                                                                                                                                                                                                                                                                                    <w:div w:id="384793131">
                                                                                                                                                                                                                                                                                                                                                                                                                                                                                                                                                                                                                                                                                                                                                                                                                                                                                                                                                      <w:marLeft w:val="0"/>
                                                                                                                                                                                                                                                                                                                                                                                                                                                                                                                                                                                                                                                                                                                                                                                                                                                                                                                                                      <w:marRight w:val="0"/>
                                                                                                                                                                                                                                                                                                                                                                                                                                                                                                                                                                                                                                                                                                                                                                                                                                                                                                                                                      <w:marTop w:val="0"/>
                                                                                                                                                                                                                                                                                                                                                                                                                                                                                                                                                                                                                                                                                                                                                                                                                                                                                                                                                      <w:marBottom w:val="0"/>
                                                                                                                                                                                                                                                                                                                                                                                                                                                                                                                                                                                                                                                                                                                                                                                                                                                                                                                                                      <w:divBdr>
                                                                                                                                                                                                                                                                                                                                                                                                                                                                                                                                                                                                                                                                                                                                                                                                                                                                                                                                                        <w:top w:val="none" w:sz="0" w:space="0" w:color="auto"/>
                                                                                                                                                                                                                                                                                                                                                                                                                                                                                                                                                                                                                                                                                                                                                                                                                                                                                                                                                        <w:left w:val="none" w:sz="0" w:space="0" w:color="auto"/>
                                                                                                                                                                                                                                                                                                                                                                                                                                                                                                                                                                                                                                                                                                                                                                                                                                                                                                                                                        <w:bottom w:val="none" w:sz="0" w:space="0" w:color="auto"/>
                                                                                                                                                                                                                                                                                                                                                                                                                                                                                                                                                                                                                                                                                                                                                                                                                                                                                                                                                        <w:right w:val="none" w:sz="0" w:space="0" w:color="auto"/>
                                                                                                                                                                                                                                                                                                                                                                                                                                                                                                                                                                                                                                                                                                                                                                                                                                                                                                                                                      </w:divBdr>
                                                                                                                                                                                                                                                                                                                                                                                                                                                                                                                                                                                                                                                                                                                                                                                                                                                                                                                                                      <w:divsChild>
                                                                                                                                                                                                                                                                                                                                                                                                                                                                                                                                                                                                                                                                                                                                                                                                                                                                                                                                                        <w:div w:id="1539928262">
                                                                                                                                                                                                                                                                                                                                                                                                                                                                                                                                                                                                                                                                                                                                                                                                                                                                                                                                                          <w:marLeft w:val="0"/>
                                                                                                                                                                                                                                                                                                                                                                                                                                                                                                                                                                                                                                                                                                                                                                                                                                                                                                                                                          <w:marRight w:val="0"/>
                                                                                                                                                                                                                                                                                                                                                                                                                                                                                                                                                                                                                                                                                                                                                                                                                                                                                                                                                          <w:marTop w:val="0"/>
                                                                                                                                                                                                                                                                                                                                                                                                                                                                                                                                                                                                                                                                                                                                                                                                                                                                                                                                                          <w:marBottom w:val="0"/>
                                                                                                                                                                                                                                                                                                                                                                                                                                                                                                                                                                                                                                                                                                                                                                                                                                                                                                                                                          <w:divBdr>
                                                                                                                                                                                                                                                                                                                                                                                                                                                                                                                                                                                                                                                                                                                                                                                                                                                                                                                                                            <w:top w:val="none" w:sz="0" w:space="0" w:color="auto"/>
                                                                                                                                                                                                                                                                                                                                                                                                                                                                                                                                                                                                                                                                                                                                                                                                                                                                                                                                                            <w:left w:val="none" w:sz="0" w:space="0" w:color="auto"/>
                                                                                                                                                                                                                                                                                                                                                                                                                                                                                                                                                                                                                                                                                                                                                                                                                                                                                                                                                            <w:bottom w:val="none" w:sz="0" w:space="0" w:color="auto"/>
                                                                                                                                                                                                                                                                                                                                                                                                                                                                                                                                                                                                                                                                                                                                                                                                                                                                                                                                                            <w:right w:val="none" w:sz="0" w:space="0" w:color="auto"/>
                                                                                                                                                                                                                                                                                                                                                                                                                                                                                                                                                                                                                                                                                                                                                                                                                                                                                                                                                          </w:divBdr>
                                                                                                                                                                                                                                                                                                                                                                                                                                                                                                                                                                                                                                                                                                                                                                                                                                                                                                                                                          <w:divsChild>
                                                                                                                                                                                                                                                                                                                                                                                                                                                                                                                                                                                                                                                                                                                                                                                                                                                                                                                                                            <w:div w:id="454105269">
                                                                                                                                                                                                                                                                                                                                                                                                                                                                                                                                                                                                                                                                                                                                                                                                                                                                                                                                                              <w:marLeft w:val="0"/>
                                                                                                                                                                                                                                                                                                                                                                                                                                                                                                                                                                                                                                                                                                                                                                                                                                                                                                                                                              <w:marRight w:val="0"/>
                                                                                                                                                                                                                                                                                                                                                                                                                                                                                                                                                                                                                                                                                                                                                                                                                                                                                                                                                              <w:marTop w:val="0"/>
                                                                                                                                                                                                                                                                                                                                                                                                                                                                                                                                                                                                                                                                                                                                                                                                                                                                                                                                                              <w:marBottom w:val="0"/>
                                                                                                                                                                                                                                                                                                                                                                                                                                                                                                                                                                                                                                                                                                                                                                                                                                                                                                                                                              <w:divBdr>
                                                                                                                                                                                                                                                                                                                                                                                                                                                                                                                                                                                                                                                                                                                                                                                                                                                                                                                                                                <w:top w:val="none" w:sz="0" w:space="0" w:color="auto"/>
                                                                                                                                                                                                                                                                                                                                                                                                                                                                                                                                                                                                                                                                                                                                                                                                                                                                                                                                                                <w:left w:val="none" w:sz="0" w:space="0" w:color="auto"/>
                                                                                                                                                                                                                                                                                                                                                                                                                                                                                                                                                                                                                                                                                                                                                                                                                                                                                                                                                                <w:bottom w:val="none" w:sz="0" w:space="0" w:color="auto"/>
                                                                                                                                                                                                                                                                                                                                                                                                                                                                                                                                                                                                                                                                                                                                                                                                                                                                                                                                                                <w:right w:val="none" w:sz="0" w:space="0" w:color="auto"/>
                                                                                                                                                                                                                                                                                                                                                                                                                                                                                                                                                                                                                                                                                                                                                                                                                                                                                                                                                              </w:divBdr>
                                                                                                                                                                                                                                                                                                                                                                                                                                                                                                                                                                                                                                                                                                                                                                                                                                                                                                                                                              <w:divsChild>
                                                                                                                                                                                                                                                                                                                                                                                                                                                                                                                                                                                                                                                                                                                                                                                                                                                                                                                                                                <w:div w:id="1761179479">
                                                                                                                                                                                                                                                                                                                                                                                                                                                                                                                                                                                                                                                                                                                                                                                                                                                                                                                                                                  <w:marLeft w:val="0"/>
                                                                                                                                                                                                                                                                                                                                                                                                                                                                                                                                                                                                                                                                                                                                                                                                                                                                                                                                                                  <w:marRight w:val="0"/>
                                                                                                                                                                                                                                                                                                                                                                                                                                                                                                                                                                                                                                                                                                                                                                                                                                                                                                                                                                  <w:marTop w:val="0"/>
                                                                                                                                                                                                                                                                                                                                                                                                                                                                                                                                                                                                                                                                                                                                                                                                                                                                                                                                                                  <w:marBottom w:val="0"/>
                                                                                                                                                                                                                                                                                                                                                                                                                                                                                                                                                                                                                                                                                                                                                                                                                                                                                                                                                                  <w:divBdr>
                                                                                                                                                                                                                                                                                                                                                                                                                                                                                                                                                                                                                                                                                                                                                                                                                                                                                                                                                                    <w:top w:val="none" w:sz="0" w:space="0" w:color="auto"/>
                                                                                                                                                                                                                                                                                                                                                                                                                                                                                                                                                                                                                                                                                                                                                                                                                                                                                                                                                                    <w:left w:val="none" w:sz="0" w:space="0" w:color="auto"/>
                                                                                                                                                                                                                                                                                                                                                                                                                                                                                                                                                                                                                                                                                                                                                                                                                                                                                                                                                                    <w:bottom w:val="none" w:sz="0" w:space="0" w:color="auto"/>
                                                                                                                                                                                                                                                                                                                                                                                                                                                                                                                                                                                                                                                                                                                                                                                                                                                                                                                                                                    <w:right w:val="none" w:sz="0" w:space="0" w:color="auto"/>
                                                                                                                                                                                                                                                                                                                                                                                                                                                                                                                                                                                                                                                                                                                                                                                                                                                                                                                                                                  </w:divBdr>
                                                                                                                                                                                                                                                                                                                                                                                                                                                                                                                                                                                                                                                                                                                                                                                                                                                                                                                                                                  <w:divsChild>
                                                                                                                                                                                                                                                                                                                                                                                                                                                                                                                                                                                                                                                                                                                                                                                                                                                                                                                                                                    <w:div w:id="1586576992">
                                                                                                                                                                                                                                                                                                                                                                                                                                                                                                                                                                                                                                                                                                                                                                                                                                                                                                                                                                      <w:marLeft w:val="0"/>
                                                                                                                                                                                                                                                                                                                                                                                                                                                                                                                                                                                                                                                                                                                                                                                                                                                                                                                                                                      <w:marRight w:val="0"/>
                                                                                                                                                                                                                                                                                                                                                                                                                                                                                                                                                                                                                                                                                                                                                                                                                                                                                                                                                                      <w:marTop w:val="0"/>
                                                                                                                                                                                                                                                                                                                                                                                                                                                                                                                                                                                                                                                                                                                                                                                                                                                                                                                                                                      <w:marBottom w:val="0"/>
                                                                                                                                                                                                                                                                                                                                                                                                                                                                                                                                                                                                                                                                                                                                                                                                                                                                                                                                                                      <w:divBdr>
                                                                                                                                                                                                                                                                                                                                                                                                                                                                                                                                                                                                                                                                                                                                                                                                                                                                                                                                                                        <w:top w:val="none" w:sz="0" w:space="0" w:color="auto"/>
                                                                                                                                                                                                                                                                                                                                                                                                                                                                                                                                                                                                                                                                                                                                                                                                                                                                                                                                                                        <w:left w:val="none" w:sz="0" w:space="0" w:color="auto"/>
                                                                                                                                                                                                                                                                                                                                                                                                                                                                                                                                                                                                                                                                                                                                                                                                                                                                                                                                                                        <w:bottom w:val="none" w:sz="0" w:space="0" w:color="auto"/>
                                                                                                                                                                                                                                                                                                                                                                                                                                                                                                                                                                                                                                                                                                                                                                                                                                                                                                                                                                        <w:right w:val="none" w:sz="0" w:space="0" w:color="auto"/>
                                                                                                                                                                                                                                                                                                                                                                                                                                                                                                                                                                                                                                                                                                                                                                                                                                                                                                                                                                      </w:divBdr>
                                                                                                                                                                                                                                                                                                                                                                                                                                                                                                                                                                                                                                                                                                                                                                                                                                                                                                                                                                      <w:divsChild>
                                                                                                                                                                                                                                                                                                                                                                                                                                                                                                                                                                                                                                                                                                                                                                                                                                                                                                                                                                        <w:div w:id="395322804">
                                                                                                                                                                                                                                                                                                                                                                                                                                                                                                                                                                                                                                                                                                                                                                                                                                                                                                                                                                          <w:marLeft w:val="0"/>
                                                                                                                                                                                                                                                                                                                                                                                                                                                                                                                                                                                                                                                                                                                                                                                                                                                                                                                                                                          <w:marRight w:val="0"/>
                                                                                                                                                                                                                                                                                                                                                                                                                                                                                                                                                                                                                                                                                                                                                                                                                                                                                                                                                                          <w:marTop w:val="0"/>
                                                                                                                                                                                                                                                                                                                                                                                                                                                                                                                                                                                                                                                                                                                                                                                                                                                                                                                                                                          <w:marBottom w:val="0"/>
                                                                                                                                                                                                                                                                                                                                                                                                                                                                                                                                                                                                                                                                                                                                                                                                                                                                                                                                                                          <w:divBdr>
                                                                                                                                                                                                                                                                                                                                                                                                                                                                                                                                                                                                                                                                                                                                                                                                                                                                                                                                                                            <w:top w:val="none" w:sz="0" w:space="0" w:color="auto"/>
                                                                                                                                                                                                                                                                                                                                                                                                                                                                                                                                                                                                                                                                                                                                                                                                                                                                                                                                                                            <w:left w:val="none" w:sz="0" w:space="0" w:color="auto"/>
                                                                                                                                                                                                                                                                                                                                                                                                                                                                                                                                                                                                                                                                                                                                                                                                                                                                                                                                                                            <w:bottom w:val="none" w:sz="0" w:space="0" w:color="auto"/>
                                                                                                                                                                                                                                                                                                                                                                                                                                                                                                                                                                                                                                                                                                                                                                                                                                                                                                                                                                            <w:right w:val="none" w:sz="0" w:space="0" w:color="auto"/>
                                                                                                                                                                                                                                                                                                                                                                                                                                                                                                                                                                                                                                                                                                                                                                                                                                                                                                                                                                          </w:divBdr>
                                                                                                                                                                                                                                                                                                                                                                                                                                                                                                                                                                                                                                                                                                                                                                                                                                                                                                                                                                          <w:divsChild>
                                                                                                                                                                                                                                                                                                                                                                                                                                                                                                                                                                                                                                                                                                                                                                                                                                                                                                                                                                            <w:div w:id="523712266">
                                                                                                                                                                                                                                                                                                                                                                                                                                                                                                                                                                                                                                                                                                                                                                                                                                                                                                                                                                              <w:marLeft w:val="0"/>
                                                                                                                                                                                                                                                                                                                                                                                                                                                                                                                                                                                                                                                                                                                                                                                                                                                                                                                                                                              <w:marRight w:val="0"/>
                                                                                                                                                                                                                                                                                                                                                                                                                                                                                                                                                                                                                                                                                                                                                                                                                                                                                                                                                                              <w:marTop w:val="0"/>
                                                                                                                                                                                                                                                                                                                                                                                                                                                                                                                                                                                                                                                                                                                                                                                                                                                                                                                                                                              <w:marBottom w:val="0"/>
                                                                                                                                                                                                                                                                                                                                                                                                                                                                                                                                                                                                                                                                                                                                                                                                                                                                                                                                                                              <w:divBdr>
                                                                                                                                                                                                                                                                                                                                                                                                                                                                                                                                                                                                                                                                                                                                                                                                                                                                                                                                                                                <w:top w:val="none" w:sz="0" w:space="0" w:color="auto"/>
                                                                                                                                                                                                                                                                                                                                                                                                                                                                                                                                                                                                                                                                                                                                                                                                                                                                                                                                                                                <w:left w:val="none" w:sz="0" w:space="0" w:color="auto"/>
                                                                                                                                                                                                                                                                                                                                                                                                                                                                                                                                                                                                                                                                                                                                                                                                                                                                                                                                                                                <w:bottom w:val="none" w:sz="0" w:space="0" w:color="auto"/>
                                                                                                                                                                                                                                                                                                                                                                                                                                                                                                                                                                                                                                                                                                                                                                                                                                                                                                                                                                                <w:right w:val="none" w:sz="0" w:space="0" w:color="auto"/>
                                                                                                                                                                                                                                                                                                                                                                                                                                                                                                                                                                                                                                                                                                                                                                                                                                                                                                                                                                              </w:divBdr>
                                                                                                                                                                                                                                                                                                                                                                                                                                                                                                                                                                                                                                                                                                                                                                                                                                                                                                                                                                              <w:divsChild>
                                                                                                                                                                                                                                                                                                                                                                                                                                                                                                                                                                                                                                                                                                                                                                                                                                                                                                                                                                                <w:div w:id="1222640259">
                                                                                                                                                                                                                                                                                                                                                                                                                                                                                                                                                                                                                                                                                                                                                                                                                                                                                                                                                                                  <w:marLeft w:val="0"/>
                                                                                                                                                                                                                                                                                                                                                                                                                                                                                                                                                                                                                                                                                                                                                                                                                                                                                                                                                                                  <w:marRight w:val="0"/>
                                                                                                                                                                                                                                                                                                                                                                                                                                                                                                                                                                                                                                                                                                                                                                                                                                                                                                                                                                                  <w:marTop w:val="0"/>
                                                                                                                                                                                                                                                                                                                                                                                                                                                                                                                                                                                                                                                                                                                                                                                                                                                                                                                                                                                  <w:marBottom w:val="0"/>
                                                                                                                                                                                                                                                                                                                                                                                                                                                                                                                                                                                                                                                                                                                                                                                                                                                                                                                                                                                  <w:divBdr>
                                                                                                                                                                                                                                                                                                                                                                                                                                                                                                                                                                                                                                                                                                                                                                                                                                                                                                                                                                                    <w:top w:val="none" w:sz="0" w:space="0" w:color="auto"/>
                                                                                                                                                                                                                                                                                                                                                                                                                                                                                                                                                                                                                                                                                                                                                                                                                                                                                                                                                                                    <w:left w:val="none" w:sz="0" w:space="0" w:color="auto"/>
                                                                                                                                                                                                                                                                                                                                                                                                                                                                                                                                                                                                                                                                                                                                                                                                                                                                                                                                                                                    <w:bottom w:val="none" w:sz="0" w:space="0" w:color="auto"/>
                                                                                                                                                                                                                                                                                                                                                                                                                                                                                                                                                                                                                                                                                                                                                                                                                                                                                                                                                                                    <w:right w:val="none" w:sz="0" w:space="0" w:color="auto"/>
                                                                                                                                                                                                                                                                                                                                                                                                                                                                                                                                                                                                                                                                                                                                                                                                                                                                                                                                                                                  </w:divBdr>
                                                                                                                                                                                                                                                                                                                                                                                                                                                                                                                                                                                                                                                                                                                                                                                                                                                                                                                                                                                  <w:divsChild>
                                                                                                                                                                                                                                                                                                                                                                                                                                                                                                                                                                                                                                                                                                                                                                                                                                                                                                                                                                                    <w:div w:id="1534609526">
                                                                                                                                                                                                                                                                                                                                                                                                                                                                                                                                                                                                                                                                                                                                                                                                                                                                                                                                                                                      <w:marLeft w:val="0"/>
                                                                                                                                                                                                                                                                                                                                                                                                                                                                                                                                                                                                                                                                                                                                                                                                                                                                                                                                                                                      <w:marRight w:val="0"/>
                                                                                                                                                                                                                                                                                                                                                                                                                                                                                                                                                                                                                                                                                                                                                                                                                                                                                                                                                                                      <w:marTop w:val="0"/>
                                                                                                                                                                                                                                                                                                                                                                                                                                                                                                                                                                                                                                                                                                                                                                                                                                                                                                                                                                                      <w:marBottom w:val="0"/>
                                                                                                                                                                                                                                                                                                                                                                                                                                                                                                                                                                                                                                                                                                                                                                                                                                                                                                                                                                                      <w:divBdr>
                                                                                                                                                                                                                                                                                                                                                                                                                                                                                                                                                                                                                                                                                                                                                                                                                                                                                                                                                                                        <w:top w:val="none" w:sz="0" w:space="0" w:color="auto"/>
                                                                                                                                                                                                                                                                                                                                                                                                                                                                                                                                                                                                                                                                                                                                                                                                                                                                                                                                                                                        <w:left w:val="none" w:sz="0" w:space="0" w:color="auto"/>
                                                                                                                                                                                                                                                                                                                                                                                                                                                                                                                                                                                                                                                                                                                                                                                                                                                                                                                                                                                        <w:bottom w:val="none" w:sz="0" w:space="0" w:color="auto"/>
                                                                                                                                                                                                                                                                                                                                                                                                                                                                                                                                                                                                                                                                                                                                                                                                                                                                                                                                                                                        <w:right w:val="none" w:sz="0" w:space="0" w:color="auto"/>
                                                                                                                                                                                                                                                                                                                                                                                                                                                                                                                                                                                                                                                                                                                                                                                                                                                                                                                                                                                      </w:divBdr>
                                                                                                                                                                                                                                                                                                                                                                                                                                                                                                                                                                                                                                                                                                                                                                                                                                                                                                                                                                                      <w:divsChild>
                                                                                                                                                                                                                                                                                                                                                                                                                                                                                                                                                                                                                                                                                                                                                                                                                                                                                                                                                                                        <w:div w:id="225380259">
                                                                                                                                                                                                                                                                                                                                                                                                                                                                                                                                                                                                                                                                                                                                                                                                                                                                                                                                                                                          <w:marLeft w:val="0"/>
                                                                                                                                                                                                                                                                                                                                                                                                                                                                                                                                                                                                                                                                                                                                                                                                                                                                                                                                                                                          <w:marRight w:val="0"/>
                                                                                                                                                                                                                                                                                                                                                                                                                                                                                                                                                                                                                                                                                                                                                                                                                                                                                                                                                                                          <w:marTop w:val="0"/>
                                                                                                                                                                                                                                                                                                                                                                                                                                                                                                                                                                                                                                                                                                                                                                                                                                                                                                                                                                                          <w:marBottom w:val="0"/>
                                                                                                                                                                                                                                                                                                                                                                                                                                                                                                                                                                                                                                                                                                                                                                                                                                                                                                                                                                                          <w:divBdr>
                                                                                                                                                                                                                                                                                                                                                                                                                                                                                                                                                                                                                                                                                                                                                                                                                                                                                                                                                                                            <w:top w:val="none" w:sz="0" w:space="0" w:color="auto"/>
                                                                                                                                                                                                                                                                                                                                                                                                                                                                                                                                                                                                                                                                                                                                                                                                                                                                                                                                                                                            <w:left w:val="none" w:sz="0" w:space="0" w:color="auto"/>
                                                                                                                                                                                                                                                                                                                                                                                                                                                                                                                                                                                                                                                                                                                                                                                                                                                                                                                                                                                            <w:bottom w:val="none" w:sz="0" w:space="0" w:color="auto"/>
                                                                                                                                                                                                                                                                                                                                                                                                                                                                                                                                                                                                                                                                                                                                                                                                                                                                                                                                                                                            <w:right w:val="none" w:sz="0" w:space="0" w:color="auto"/>
                                                                                                                                                                                                                                                                                                                                                                                                                                                                                                                                                                                                                                                                                                                                                                                                                                                                                                                                                                                          </w:divBdr>
                                                                                                                                                                                                                                                                                                                                                                                                                                                                                                                                                                                                                                                                                                                                                                                                                                                                                                                                                                                          <w:divsChild>
                                                                                                                                                                                                                                                                                                                                                                                                                                                                                                                                                                                                                                                                                                                                                                                                                                                                                                                                                                                            <w:div w:id="1006010154">
                                                                                                                                                                                                                                                                                                                                                                                                                                                                                                                                                                                                                                                                                                                                                                                                                                                                                                                                                                                              <w:marLeft w:val="0"/>
                                                                                                                                                                                                                                                                                                                                                                                                                                                                                                                                                                                                                                                                                                                                                                                                                                                                                                                                                                                              <w:marRight w:val="0"/>
                                                                                                                                                                                                                                                                                                                                                                                                                                                                                                                                                                                                                                                                                                                                                                                                                                                                                                                                                                                              <w:marTop w:val="0"/>
                                                                                                                                                                                                                                                                                                                                                                                                                                                                                                                                                                                                                                                                                                                                                                                                                                                                                                                                                                                              <w:marBottom w:val="0"/>
                                                                                                                                                                                                                                                                                                                                                                                                                                                                                                                                                                                                                                                                                                                                                                                                                                                                                                                                                                                              <w:divBdr>
                                                                                                                                                                                                                                                                                                                                                                                                                                                                                                                                                                                                                                                                                                                                                                                                                                                                                                                                                                                                <w:top w:val="none" w:sz="0" w:space="0" w:color="auto"/>
                                                                                                                                                                                                                                                                                                                                                                                                                                                                                                                                                                                                                                                                                                                                                                                                                                                                                                                                                                                                <w:left w:val="none" w:sz="0" w:space="0" w:color="auto"/>
                                                                                                                                                                                                                                                                                                                                                                                                                                                                                                                                                                                                                                                                                                                                                                                                                                                                                                                                                                                                <w:bottom w:val="none" w:sz="0" w:space="0" w:color="auto"/>
                                                                                                                                                                                                                                                                                                                                                                                                                                                                                                                                                                                                                                                                                                                                                                                                                                                                                                                                                                                                <w:right w:val="none" w:sz="0" w:space="0" w:color="auto"/>
                                                                                                                                                                                                                                                                                                                                                                                                                                                                                                                                                                                                                                                                                                                                                                                                                                                                                                                                                                                              </w:divBdr>
                                                                                                                                                                                                                                                                                                                                                                                                                                                                                                                                                                                                                                                                                                                                                                                                                                                                                                                                                                                              <w:divsChild>
                                                                                                                                                                                                                                                                                                                                                                                                                                                                                                                                                                                                                                                                                                                                                                                                                                                                                                                                                                                                <w:div w:id="24135760">
                                                                                                                                                                                                                                                                                                                                                                                                                                                                                                                                                                                                                                                                                                                                                                                                                                                                                                                                                                                                  <w:marLeft w:val="0"/>
                                                                                                                                                                                                                                                                                                                                                                                                                                                                                                                                                                                                                                                                                                                                                                                                                                                                                                                                                                                                  <w:marRight w:val="0"/>
                                                                                                                                                                                                                                                                                                                                                                                                                                                                                                                                                                                                                                                                                                                                                                                                                                                                                                                                                                                                  <w:marTop w:val="0"/>
                                                                                                                                                                                                                                                                                                                                                                                                                                                                                                                                                                                                                                                                                                                                                                                                                                                                                                                                                                                                  <w:marBottom w:val="0"/>
                                                                                                                                                                                                                                                                                                                                                                                                                                                                                                                                                                                                                                                                                                                                                                                                                                                                                                                                                                                                  <w:divBdr>
                                                                                                                                                                                                                                                                                                                                                                                                                                                                                                                                                                                                                                                                                                                                                                                                                                                                                                                                                                                                    <w:top w:val="none" w:sz="0" w:space="0" w:color="auto"/>
                                                                                                                                                                                                                                                                                                                                                                                                                                                                                                                                                                                                                                                                                                                                                                                                                                                                                                                                                                                                    <w:left w:val="none" w:sz="0" w:space="0" w:color="auto"/>
                                                                                                                                                                                                                                                                                                                                                                                                                                                                                                                                                                                                                                                                                                                                                                                                                                                                                                                                                                                                    <w:bottom w:val="none" w:sz="0" w:space="0" w:color="auto"/>
                                                                                                                                                                                                                                                                                                                                                                                                                                                                                                                                                                                                                                                                                                                                                                                                                                                                                                                                                                                                    <w:right w:val="none" w:sz="0" w:space="0" w:color="auto"/>
                                                                                                                                                                                                                                                                                                                                                                                                                                                                                                                                                                                                                                                                                                                                                                                                                                                                                                                                                                                                  </w:divBdr>
                                                                                                                                                                                                                                                                                                                                                                                                                                                                                                                                                                                                                                                                                                                                                                                                                                                                                                                                                                                                  <w:divsChild>
                                                                                                                                                                                                                                                                                                                                                                                                                                                                                                                                                                                                                                                                                                                                                                                                                                                                                                                                                                                                    <w:div w:id="773981527">
                                                                                                                                                                                                                                                                                                                                                                                                                                                                                                                                                                                                                                                                                                                                                                                                                                                                                                                                                                                                      <w:marLeft w:val="0"/>
                                                                                                                                                                                                                                                                                                                                                                                                                                                                                                                                                                                                                                                                                                                                                                                                                                                                                                                                                                                                      <w:marRight w:val="0"/>
                                                                                                                                                                                                                                                                                                                                                                                                                                                                                                                                                                                                                                                                                                                                                                                                                                                                                                                                                                                                      <w:marTop w:val="0"/>
                                                                                                                                                                                                                                                                                                                                                                                                                                                                                                                                                                                                                                                                                                                                                                                                                                                                                                                                                                                                      <w:marBottom w:val="0"/>
                                                                                                                                                                                                                                                                                                                                                                                                                                                                                                                                                                                                                                                                                                                                                                                                                                                                                                                                                                                                      <w:divBdr>
                                                                                                                                                                                                                                                                                                                                                                                                                                                                                                                                                                                                                                                                                                                                                                                                                                                                                                                                                                                                        <w:top w:val="none" w:sz="0" w:space="0" w:color="auto"/>
                                                                                                                                                                                                                                                                                                                                                                                                                                                                                                                                                                                                                                                                                                                                                                                                                                                                                                                                                                                                        <w:left w:val="none" w:sz="0" w:space="0" w:color="auto"/>
                                                                                                                                                                                                                                                                                                                                                                                                                                                                                                                                                                                                                                                                                                                                                                                                                                                                                                                                                                                                        <w:bottom w:val="none" w:sz="0" w:space="0" w:color="auto"/>
                                                                                                                                                                                                                                                                                                                                                                                                                                                                                                                                                                                                                                                                                                                                                                                                                                                                                                                                                                                                        <w:right w:val="none" w:sz="0" w:space="0" w:color="auto"/>
                                                                                                                                                                                                                                                                                                                                                                                                                                                                                                                                                                                                                                                                                                                                                                                                                                                                                                                                                                                                      </w:divBdr>
                                                                                                                                                                                                                                                                                                                                                                                                                                                                                                                                                                                                                                                                                                                                                                                                                                                                                                                                                                                                      <w:divsChild>
                                                                                                                                                                                                                                                                                                                                                                                                                                                                                                                                                                                                                                                                                                                                                                                                                                                                                                                                                                                                        <w:div w:id="61805232">
                                                                                                                                                                                                                                                                                                                                                                                                                                                                                                                                                                                                                                                                                                                                                                                                                                                                                                                                                                                                          <w:marLeft w:val="0"/>
                                                                                                                                                                                                                                                                                                                                                                                                                                                                                                                                                                                                                                                                                                                                                                                                                                                                                                                                                                                                          <w:marRight w:val="0"/>
                                                                                                                                                                                                                                                                                                                                                                                                                                                                                                                                                                                                                                                                                                                                                                                                                                                                                                                                                                                                          <w:marTop w:val="0"/>
                                                                                                                                                                                                                                                                                                                                                                                                                                                                                                                                                                                                                                                                                                                                                                                                                                                                                                                                                                                                          <w:marBottom w:val="0"/>
                                                                                                                                                                                                                                                                                                                                                                                                                                                                                                                                                                                                                                                                                                                                                                                                                                                                                                                                                                                                          <w:divBdr>
                                                                                                                                                                                                                                                                                                                                                                                                                                                                                                                                                                                                                                                                                                                                                                                                                                                                                                                                                                                                            <w:top w:val="none" w:sz="0" w:space="0" w:color="auto"/>
                                                                                                                                                                                                                                                                                                                                                                                                                                                                                                                                                                                                                                                                                                                                                                                                                                                                                                                                                                                                            <w:left w:val="none" w:sz="0" w:space="0" w:color="auto"/>
                                                                                                                                                                                                                                                                                                                                                                                                                                                                                                                                                                                                                                                                                                                                                                                                                                                                                                                                                                                                            <w:bottom w:val="none" w:sz="0" w:space="0" w:color="auto"/>
                                                                                                                                                                                                                                                                                                                                                                                                                                                                                                                                                                                                                                                                                                                                                                                                                                                                                                                                                                                                            <w:right w:val="none" w:sz="0" w:space="0" w:color="auto"/>
                                                                                                                                                                                                                                                                                                                                                                                                                                                                                                                                                                                                                                                                                                                                                                                                                                                                                                                                                                                                          </w:divBdr>
                                                                                                                                                                                                                                                                                                                                                                                                                                                                                                                                                                                                                                                                                                                                                                                                                                                                                                                                                                                                          <w:divsChild>
                                                                                                                                                                                                                                                                                                                                                                                                                                                                                                                                                                                                                                                                                                                                                                                                                                                                                                                                                                                                            <w:div w:id="1912931007">
                                                                                                                                                                                                                                                                                                                                                                                                                                                                                                                                                                                                                                                                                                                                                                                                                                                                                                                                                                                                              <w:marLeft w:val="0"/>
                                                                                                                                                                                                                                                                                                                                                                                                                                                                                                                                                                                                                                                                                                                                                                                                                                                                                                                                                                                                              <w:marRight w:val="0"/>
                                                                                                                                                                                                                                                                                                                                                                                                                                                                                                                                                                                                                                                                                                                                                                                                                                                                                                                                                                                                              <w:marTop w:val="0"/>
                                                                                                                                                                                                                                                                                                                                                                                                                                                                                                                                                                                                                                                                                                                                                                                                                                                                                                                                                                                                              <w:marBottom w:val="0"/>
                                                                                                                                                                                                                                                                                                                                                                                                                                                                                                                                                                                                                                                                                                                                                                                                                                                                                                                                                                                                              <w:divBdr>
                                                                                                                                                                                                                                                                                                                                                                                                                                                                                                                                                                                                                                                                                                                                                                                                                                                                                                                                                                                                                <w:top w:val="none" w:sz="0" w:space="0" w:color="auto"/>
                                                                                                                                                                                                                                                                                                                                                                                                                                                                                                                                                                                                                                                                                                                                                                                                                                                                                                                                                                                                                <w:left w:val="none" w:sz="0" w:space="0" w:color="auto"/>
                                                                                                                                                                                                                                                                                                                                                                                                                                                                                                                                                                                                                                                                                                                                                                                                                                                                                                                                                                                                                <w:bottom w:val="none" w:sz="0" w:space="0" w:color="auto"/>
                                                                                                                                                                                                                                                                                                                                                                                                                                                                                                                                                                                                                                                                                                                                                                                                                                                                                                                                                                                                                <w:right w:val="none" w:sz="0" w:space="0" w:color="auto"/>
                                                                                                                                                                                                                                                                                                                                                                                                                                                                                                                                                                                                                                                                                                                                                                                                                                                                                                                                                                                                              </w:divBdr>
                                                                                                                                                                                                                                                                                                                                                                                                                                                                                                                                                                                                                                                                                                                                                                                                                                                                                                                                                                                                              <w:divsChild>
                                                                                                                                                                                                                                                                                                                                                                                                                                                                                                                                                                                                                                                                                                                                                                                                                                                                                                                                                                                                                <w:div w:id="1554077613">
                                                                                                                                                                                                                                                                                                                                                                                                                                                                                                                                                                                                                                                                                                                                                                                                                                                                                                                                                                                                                  <w:marLeft w:val="0"/>
                                                                                                                                                                                                                                                                                                                                                                                                                                                                                                                                                                                                                                                                                                                                                                                                                                                                                                                                                                                                                  <w:marRight w:val="0"/>
                                                                                                                                                                                                                                                                                                                                                                                                                                                                                                                                                                                                                                                                                                                                                                                                                                                                                                                                                                                                                  <w:marTop w:val="0"/>
                                                                                                                                                                                                                                                                                                                                                                                                                                                                                                                                                                                                                                                                                                                                                                                                                                                                                                                                                                                                                  <w:marBottom w:val="0"/>
                                                                                                                                                                                                                                                                                                                                                                                                                                                                                                                                                                                                                                                                                                                                                                                                                                                                                                                                                                                                                  <w:divBdr>
                                                                                                                                                                                                                                                                                                                                                                                                                                                                                                                                                                                                                                                                                                                                                                                                                                                                                                                                                                                                                    <w:top w:val="none" w:sz="0" w:space="0" w:color="auto"/>
                                                                                                                                                                                                                                                                                                                                                                                                                                                                                                                                                                                                                                                                                                                                                                                                                                                                                                                                                                                                                    <w:left w:val="none" w:sz="0" w:space="0" w:color="auto"/>
                                                                                                                                                                                                                                                                                                                                                                                                                                                                                                                                                                                                                                                                                                                                                                                                                                                                                                                                                                                                                    <w:bottom w:val="none" w:sz="0" w:space="0" w:color="auto"/>
                                                                                                                                                                                                                                                                                                                                                                                                                                                                                                                                                                                                                                                                                                                                                                                                                                                                                                                                                                                                                    <w:right w:val="none" w:sz="0" w:space="0" w:color="auto"/>
                                                                                                                                                                                                                                                                                                                                                                                                                                                                                                                                                                                                                                                                                                                                                                                                                                                                                                                                                                                                                  </w:divBdr>
                                                                                                                                                                                                                                                                                                                                                                                                                                                                                                                                                                                                                                                                                                                                                                                                                                                                                                                                                                                                                  <w:divsChild>
                                                                                                                                                                                                                                                                                                                                                                                                                                                                                                                                                                                                                                                                                                                                                                                                                                                                                                                                                                                                                    <w:div w:id="1185755200">
                                                                                                                                                                                                                                                                                                                                                                                                                                                                                                                                                                                                                                                                                                                                                                                                                                                                                                                                                                                                                      <w:marLeft w:val="0"/>
                                                                                                                                                                                                                                                                                                                                                                                                                                                                                                                                                                                                                                                                                                                                                                                                                                                                                                                                                                                                                      <w:marRight w:val="0"/>
                                                                                                                                                                                                                                                                                                                                                                                                                                                                                                                                                                                                                                                                                                                                                                                                                                                                                                                                                                                                                      <w:marTop w:val="0"/>
                                                                                                                                                                                                                                                                                                                                                                                                                                                                                                                                                                                                                                                                                                                                                                                                                                                                                                                                                                                                                      <w:marBottom w:val="0"/>
                                                                                                                                                                                                                                                                                                                                                                                                                                                                                                                                                                                                                                                                                                                                                                                                                                                                                                                                                                                                                      <w:divBdr>
                                                                                                                                                                                                                                                                                                                                                                                                                                                                                                                                                                                                                                                                                                                                                                                                                                                                                                                                                                                                                        <w:top w:val="none" w:sz="0" w:space="0" w:color="auto"/>
                                                                                                                                                                                                                                                                                                                                                                                                                                                                                                                                                                                                                                                                                                                                                                                                                                                                                                                                                                                                                        <w:left w:val="none" w:sz="0" w:space="0" w:color="auto"/>
                                                                                                                                                                                                                                                                                                                                                                                                                                                                                                                                                                                                                                                                                                                                                                                                                                                                                                                                                                                                                        <w:bottom w:val="none" w:sz="0" w:space="0" w:color="auto"/>
                                                                                                                                                                                                                                                                                                                                                                                                                                                                                                                                                                                                                                                                                                                                                                                                                                                                                                                                                                                                                        <w:right w:val="none" w:sz="0" w:space="0" w:color="auto"/>
                                                                                                                                                                                                                                                                                                                                                                                                                                                                                                                                                                                                                                                                                                                                                                                                                                                                                                                                                                                                                      </w:divBdr>
                                                                                                                                                                                                                                                                                                                                                                                                                                                                                                                                                                                                                                                                                                                                                                                                                                                                                                                                                                                                                      <w:divsChild>
                                                                                                                                                                                                                                                                                                                                                                                                                                                                                                                                                                                                                                                                                                                                                                                                                                                                                                                                                                                                                        <w:div w:id="1056006830">
                                                                                                                                                                                                                                                                                                                                                                                                                                                                                                                                                                                                                                                                                                                                                                                                                                                                                                                                                                                                                          <w:marLeft w:val="0"/>
                                                                                                                                                                                                                                                                                                                                                                                                                                                                                                                                                                                                                                                                                                                                                                                                                                                                                                                                                                                                                          <w:marRight w:val="0"/>
                                                                                                                                                                                                                                                                                                                                                                                                                                                                                                                                                                                                                                                                                                                                                                                                                                                                                                                                                                                                                          <w:marTop w:val="0"/>
                                                                                                                                                                                                                                                                                                                                                                                                                                                                                                                                                                                                                                                                                                                                                                                                                                                                                                                                                                                                                          <w:marBottom w:val="0"/>
                                                                                                                                                                                                                                                                                                                                                                                                                                                                                                                                                                                                                                                                                                                                                                                                                                                                                                                                                                                                                          <w:divBdr>
                                                                                                                                                                                                                                                                                                                                                                                                                                                                                                                                                                                                                                                                                                                                                                                                                                                                                                                                                                                                                            <w:top w:val="none" w:sz="0" w:space="0" w:color="auto"/>
                                                                                                                                                                                                                                                                                                                                                                                                                                                                                                                                                                                                                                                                                                                                                                                                                                                                                                                                                                                                                            <w:left w:val="none" w:sz="0" w:space="0" w:color="auto"/>
                                                                                                                                                                                                                                                                                                                                                                                                                                                                                                                                                                                                                                                                                                                                                                                                                                                                                                                                                                                                                            <w:bottom w:val="none" w:sz="0" w:space="0" w:color="auto"/>
                                                                                                                                                                                                                                                                                                                                                                                                                                                                                                                                                                                                                                                                                                                                                                                                                                                                                                                                                                                                                            <w:right w:val="none" w:sz="0" w:space="0" w:color="auto"/>
                                                                                                                                                                                                                                                                                                                                                                                                                                                                                                                                                                                                                                                                                                                                                                                                                                                                                                                                                                                                                          </w:divBdr>
                                                                                                                                                                                                                                                                                                                                                                                                                                                                                                                                                                                                                                                                                                                                                                                                                                                                                                                                                                                                                          <w:divsChild>
                                                                                                                                                                                                                                                                                                                                                                                                                                                                                                                                                                                                                                                                                                                                                                                                                                                                                                                                                                                                                            <w:div w:id="30302811">
                                                                                                                                                                                                                                                                                                                                                                                                                                                                                                                                                                                                                                                                                                                                                                                                                                                                                                                                                                                                                              <w:marLeft w:val="0"/>
                                                                                                                                                                                                                                                                                                                                                                                                                                                                                                                                                                                                                                                                                                                                                                                                                                                                                                                                                                                                                              <w:marRight w:val="0"/>
                                                                                                                                                                                                                                                                                                                                                                                                                                                                                                                                                                                                                                                                                                                                                                                                                                                                                                                                                                                                                              <w:marTop w:val="0"/>
                                                                                                                                                                                                                                                                                                                                                                                                                                                                                                                                                                                                                                                                                                                                                                                                                                                                                                                                                                                                                              <w:marBottom w:val="0"/>
                                                                                                                                                                                                                                                                                                                                                                                                                                                                                                                                                                                                                                                                                                                                                                                                                                                                                                                                                                                                                              <w:divBdr>
                                                                                                                                                                                                                                                                                                                                                                                                                                                                                                                                                                                                                                                                                                                                                                                                                                                                                                                                                                                                                                <w:top w:val="none" w:sz="0" w:space="0" w:color="auto"/>
                                                                                                                                                                                                                                                                                                                                                                                                                                                                                                                                                                                                                                                                                                                                                                                                                                                                                                                                                                                                                                <w:left w:val="none" w:sz="0" w:space="0" w:color="auto"/>
                                                                                                                                                                                                                                                                                                                                                                                                                                                                                                                                                                                                                                                                                                                                                                                                                                                                                                                                                                                                                                <w:bottom w:val="none" w:sz="0" w:space="0" w:color="auto"/>
                                                                                                                                                                                                                                                                                                                                                                                                                                                                                                                                                                                                                                                                                                                                                                                                                                                                                                                                                                                                                                <w:right w:val="none" w:sz="0" w:space="0" w:color="auto"/>
                                                                                                                                                                                                                                                                                                                                                                                                                                                                                                                                                                                                                                                                                                                                                                                                                                                                                                                                                                                                                              </w:divBdr>
                                                                                                                                                                                                                                                                                                                                                                                                                                                                                                                                                                                                                                                                                                                                                                                                                                                                                                                                                                                                                              <w:divsChild>
                                                                                                                                                                                                                                                                                                                                                                                                                                                                                                                                                                                                                                                                                                                                                                                                                                                                                                                                                                                                                                <w:div w:id="310670520">
                                                                                                                                                                                                                                                                                                                                                                                                                                                                                                                                                                                                                                                                                                                                                                                                                                                                                                                                                                                                                                  <w:marLeft w:val="0"/>
                                                                                                                                                                                                                                                                                                                                                                                                                                                                                                                                                                                                                                                                                                                                                                                                                                                                                                                                                                                                                                  <w:marRight w:val="0"/>
                                                                                                                                                                                                                                                                                                                                                                                                                                                                                                                                                                                                                                                                                                                                                                                                                                                                                                                                                                                                                                  <w:marTop w:val="0"/>
                                                                                                                                                                                                                                                                                                                                                                                                                                                                                                                                                                                                                                                                                                                                                                                                                                                                                                                                                                                                                                  <w:marBottom w:val="0"/>
                                                                                                                                                                                                                                                                                                                                                                                                                                                                                                                                                                                                                                                                                                                                                                                                                                                                                                                                                                                                                                  <w:divBdr>
                                                                                                                                                                                                                                                                                                                                                                                                                                                                                                                                                                                                                                                                                                                                                                                                                                                                                                                                                                                                                                    <w:top w:val="none" w:sz="0" w:space="0" w:color="auto"/>
                                                                                                                                                                                                                                                                                                                                                                                                                                                                                                                                                                                                                                                                                                                                                                                                                                                                                                                                                                                                                                    <w:left w:val="none" w:sz="0" w:space="0" w:color="auto"/>
                                                                                                                                                                                                                                                                                                                                                                                                                                                                                                                                                                                                                                                                                                                                                                                                                                                                                                                                                                                                                                    <w:bottom w:val="none" w:sz="0" w:space="0" w:color="auto"/>
                                                                                                                                                                                                                                                                                                                                                                                                                                                                                                                                                                                                                                                                                                                                                                                                                                                                                                                                                                                                                                    <w:right w:val="none" w:sz="0" w:space="0" w:color="auto"/>
                                                                                                                                                                                                                                                                                                                                                                                                                                                                                                                                                                                                                                                                                                                                                                                                                                                                                                                                                                                                                                  </w:divBdr>
                                                                                                                                                                                                                                                                                                                                                                                                                                                                                                                                                                                                                                                                                                                                                                                                                                                                                                                                                                                                                                  <w:divsChild>
                                                                                                                                                                                                                                                                                                                                                                                                                                                                                                                                                                                                                                                                                                                                                                                                                                                                                                                                                                                                                                    <w:div w:id="1680035654">
                                                                                                                                                                                                                                                                                                                                                                                                                                                                                                                                                                                                                                                                                                                                                                                                                                                                                                                                                                                                                                      <w:marLeft w:val="0"/>
                                                                                                                                                                                                                                                                                                                                                                                                                                                                                                                                                                                                                                                                                                                                                                                                                                                                                                                                                                                                                                      <w:marRight w:val="0"/>
                                                                                                                                                                                                                                                                                                                                                                                                                                                                                                                                                                                                                                                                                                                                                                                                                                                                                                                                                                                                                                      <w:marTop w:val="0"/>
                                                                                                                                                                                                                                                                                                                                                                                                                                                                                                                                                                                                                                                                                                                                                                                                                                                                                                                                                                                                                                      <w:marBottom w:val="0"/>
                                                                                                                                                                                                                                                                                                                                                                                                                                                                                                                                                                                                                                                                                                                                                                                                                                                                                                                                                                                                                                      <w:divBdr>
                                                                                                                                                                                                                                                                                                                                                                                                                                                                                                                                                                                                                                                                                                                                                                                                                                                                                                                                                                                                                                        <w:top w:val="none" w:sz="0" w:space="0" w:color="auto"/>
                                                                                                                                                                                                                                                                                                                                                                                                                                                                                                                                                                                                                                                                                                                                                                                                                                                                                                                                                                                                                                        <w:left w:val="none" w:sz="0" w:space="0" w:color="auto"/>
                                                                                                                                                                                                                                                                                                                                                                                                                                                                                                                                                                                                                                                                                                                                                                                                                                                                                                                                                                                                                                        <w:bottom w:val="none" w:sz="0" w:space="0" w:color="auto"/>
                                                                                                                                                                                                                                                                                                                                                                                                                                                                                                                                                                                                                                                                                                                                                                                                                                                                                                                                                                                                                                        <w:right w:val="none" w:sz="0" w:space="0" w:color="auto"/>
                                                                                                                                                                                                                                                                                                                                                                                                                                                                                                                                                                                                                                                                                                                                                                                                                                                                                                                                                                                                                                      </w:divBdr>
                                                                                                                                                                                                                                                                                                                                                                                                                                                                                                                                                                                                                                                                                                                                                                                                                                                                                                                                                                                                                                      <w:divsChild>
                                                                                                                                                                                                                                                                                                                                                                                                                                                                                                                                                                                                                                                                                                                                                                                                                                                                                                                                                                                                                                        <w:div w:id="1739279531">
                                                                                                                                                                                                                                                                                                                                                                                                                                                                                                                                                                                                                                                                                                                                                                                                                                                                                                                                                                                                                                          <w:marLeft w:val="0"/>
                                                                                                                                                                                                                                                                                                                                                                                                                                                                                                                                                                                                                                                                                                                                                                                                                                                                                                                                                                                                                                          <w:marRight w:val="0"/>
                                                                                                                                                                                                                                                                                                                                                                                                                                                                                                                                                                                                                                                                                                                                                                                                                                                                                                                                                                                                                                          <w:marTop w:val="0"/>
                                                                                                                                                                                                                                                                                                                                                                                                                                                                                                                                                                                                                                                                                                                                                                                                                                                                                                                                                                                                                                          <w:marBottom w:val="0"/>
                                                                                                                                                                                                                                                                                                                                                                                                                                                                                                                                                                                                                                                                                                                                                                                                                                                                                                                                                                                                                                          <w:divBdr>
                                                                                                                                                                                                                                                                                                                                                                                                                                                                                                                                                                                                                                                                                                                                                                                                                                                                                                                                                                                                                                            <w:top w:val="none" w:sz="0" w:space="0" w:color="auto"/>
                                                                                                                                                                                                                                                                                                                                                                                                                                                                                                                                                                                                                                                                                                                                                                                                                                                                                                                                                                                                                                            <w:left w:val="none" w:sz="0" w:space="0" w:color="auto"/>
                                                                                                                                                                                                                                                                                                                                                                                                                                                                                                                                                                                                                                                                                                                                                                                                                                                                                                                                                                                                                                            <w:bottom w:val="none" w:sz="0" w:space="0" w:color="auto"/>
                                                                                                                                                                                                                                                                                                                                                                                                                                                                                                                                                                                                                                                                                                                                                                                                                                                                                                                                                                                                                                            <w:right w:val="none" w:sz="0" w:space="0" w:color="auto"/>
                                                                                                                                                                                                                                                                                                                                                                                                                                                                                                                                                                                                                                                                                                                                                                                                                                                                                                                                                                                                                                          </w:divBdr>
                                                                                                                                                                                                                                                                                                                                                                                                                                                                                                                                                                                                                                                                                                                                                                                                                                                                                                                                                                                                                                          <w:divsChild>
                                                                                                                                                                                                                                                                                                                                                                                                                                                                                                                                                                                                                                                                                                                                                                                                                                                                                                                                                                                                                                            <w:div w:id="460998569">
                                                                                                                                                                                                                                                                                                                                                                                                                                                                                                                                                                                                                                                                                                                                                                                                                                                                                                                                                                                                                                              <w:marLeft w:val="0"/>
                                                                                                                                                                                                                                                                                                                                                                                                                                                                                                                                                                                                                                                                                                                                                                                                                                                                                                                                                                                                                                              <w:marRight w:val="0"/>
                                                                                                                                                                                                                                                                                                                                                                                                                                                                                                                                                                                                                                                                                                                                                                                                                                                                                                                                                                                                                                              <w:marTop w:val="0"/>
                                                                                                                                                                                                                                                                                                                                                                                                                                                                                                                                                                                                                                                                                                                                                                                                                                                                                                                                                                                                                                              <w:marBottom w:val="0"/>
                                                                                                                                                                                                                                                                                                                                                                                                                                                                                                                                                                                                                                                                                                                                                                                                                                                                                                                                                                                                                                              <w:divBdr>
                                                                                                                                                                                                                                                                                                                                                                                                                                                                                                                                                                                                                                                                                                                                                                                                                                                                                                                                                                                                                                                <w:top w:val="none" w:sz="0" w:space="0" w:color="auto"/>
                                                                                                                                                                                                                                                                                                                                                                                                                                                                                                                                                                                                                                                                                                                                                                                                                                                                                                                                                                                                                                                <w:left w:val="none" w:sz="0" w:space="0" w:color="auto"/>
                                                                                                                                                                                                                                                                                                                                                                                                                                                                                                                                                                                                                                                                                                                                                                                                                                                                                                                                                                                                                                                <w:bottom w:val="none" w:sz="0" w:space="0" w:color="auto"/>
                                                                                                                                                                                                                                                                                                                                                                                                                                                                                                                                                                                                                                                                                                                                                                                                                                                                                                                                                                                                                                                <w:right w:val="none" w:sz="0" w:space="0" w:color="auto"/>
                                                                                                                                                                                                                                                                                                                                                                                                                                                                                                                                                                                                                                                                                                                                                                                                                                                                                                                                                                                                                                              </w:divBdr>
                                                                                                                                                                                                                                                                                                                                                                                                                                                                                                                                                                                                                                                                                                                                                                                                                                                                                                                                                                                                                                              <w:divsChild>
                                                                                                                                                                                                                                                                                                                                                                                                                                                                                                                                                                                                                                                                                                                                                                                                                                                                                                                                                                                                                                                <w:div w:id="1366908076">
                                                                                                                                                                                                                                                                                                                                                                                                                                                                                                                                                                                                                                                                                                                                                                                                                                                                                                                                                                                                                                                  <w:marLeft w:val="0"/>
                                                                                                                                                                                                                                                                                                                                                                                                                                                                                                                                                                                                                                                                                                                                                                                                                                                                                                                                                                                                                                                  <w:marRight w:val="0"/>
                                                                                                                                                                                                                                                                                                                                                                                                                                                                                                                                                                                                                                                                                                                                                                                                                                                                                                                                                                                                                                                  <w:marTop w:val="0"/>
                                                                                                                                                                                                                                                                                                                                                                                                                                                                                                                                                                                                                                                                                                                                                                                                                                                                                                                                                                                                                                                  <w:marBottom w:val="0"/>
                                                                                                                                                                                                                                                                                                                                                                                                                                                                                                                                                                                                                                                                                                                                                                                                                                                                                                                                                                                                                                                  <w:divBdr>
                                                                                                                                                                                                                                                                                                                                                                                                                                                                                                                                                                                                                                                                                                                                                                                                                                                                                                                                                                                                                                                    <w:top w:val="none" w:sz="0" w:space="0" w:color="auto"/>
                                                                                                                                                                                                                                                                                                                                                                                                                                                                                                                                                                                                                                                                                                                                                                                                                                                                                                                                                                                                                                                    <w:left w:val="none" w:sz="0" w:space="0" w:color="auto"/>
                                                                                                                                                                                                                                                                                                                                                                                                                                                                                                                                                                                                                                                                                                                                                                                                                                                                                                                                                                                                                                                    <w:bottom w:val="none" w:sz="0" w:space="0" w:color="auto"/>
                                                                                                                                                                                                                                                                                                                                                                                                                                                                                                                                                                                                                                                                                                                                                                                                                                                                                                                                                                                                                                                    <w:right w:val="none" w:sz="0" w:space="0" w:color="auto"/>
                                                                                                                                                                                                                                                                                                                                                                                                                                                                                                                                                                                                                                                                                                                                                                                                                                                                                                                                                                                                                                                  </w:divBdr>
                                                                                                                                                                                                                                                                                                                                                                                                                                                                                                                                                                                                                                                                                                                                                                                                                                                                                                                                                                                                                                                  <w:divsChild>
                                                                                                                                                                                                                                                                                                                                                                                                                                                                                                                                                                                                                                                                                                                                                                                                                                                                                                                                                                                                                                                    <w:div w:id="739062627">
                                                                                                                                                                                                                                                                                                                                                                                                                                                                                                                                                                                                                                                                                                                                                                                                                                                                                                                                                                                                                                                      <w:marLeft w:val="0"/>
                                                                                                                                                                                                                                                                                                                                                                                                                                                                                                                                                                                                                                                                                                                                                                                                                                                                                                                                                                                                                                                      <w:marRight w:val="0"/>
                                                                                                                                                                                                                                                                                                                                                                                                                                                                                                                                                                                                                                                                                                                                                                                                                                                                                                                                                                                                                                                      <w:marTop w:val="0"/>
                                                                                                                                                                                                                                                                                                                                                                                                                                                                                                                                                                                                                                                                                                                                                                                                                                                                                                                                                                                                                                                      <w:marBottom w:val="0"/>
                                                                                                                                                                                                                                                                                                                                                                                                                                                                                                                                                                                                                                                                                                                                                                                                                                                                                                                                                                                                                                                      <w:divBdr>
                                                                                                                                                                                                                                                                                                                                                                                                                                                                                                                                                                                                                                                                                                                                                                                                                                                                                                                                                                                                                                                        <w:top w:val="none" w:sz="0" w:space="0" w:color="auto"/>
                                                                                                                                                                                                                                                                                                                                                                                                                                                                                                                                                                                                                                                                                                                                                                                                                                                                                                                                                                                                                                                        <w:left w:val="none" w:sz="0" w:space="0" w:color="auto"/>
                                                                                                                                                                                                                                                                                                                                                                                                                                                                                                                                                                                                                                                                                                                                                                                                                                                                                                                                                                                                                                                        <w:bottom w:val="none" w:sz="0" w:space="0" w:color="auto"/>
                                                                                                                                                                                                                                                                                                                                                                                                                                                                                                                                                                                                                                                                                                                                                                                                                                                                                                                                                                                                                                                        <w:right w:val="none" w:sz="0" w:space="0" w:color="auto"/>
                                                                                                                                                                                                                                                                                                                                                                                                                                                                                                                                                                                                                                                                                                                                                                                                                                                                                                                                                                                                                                                      </w:divBdr>
                                                                                                                                                                                                                                                                                                                                                                                                                                                                                                                                                                                                                                                                                                                                                                                                                                                                                                                                                                                                                                                      <w:divsChild>
                                                                                                                                                                                                                                                                                                                                                                                                                                                                                                                                                                                                                                                                                                                                                                                                                                                                                                                                                                                                                                                        <w:div w:id="1614939818">
                                                                                                                                                                                                                                                                                                                                                                                                                                                                                                                                                                                                                                                                                                                                                                                                                                                                                                                                                                                                                                                          <w:marLeft w:val="0"/>
                                                                                                                                                                                                                                                                                                                                                                                                                                                                                                                                                                                                                                                                                                                                                                                                                                                                                                                                                                                                                                                          <w:marRight w:val="0"/>
                                                                                                                                                                                                                                                                                                                                                                                                                                                                                                                                                                                                                                                                                                                                                                                                                                                                                                                                                                                                                                                          <w:marTop w:val="0"/>
                                                                                                                                                                                                                                                                                                                                                                                                                                                                                                                                                                                                                                                                                                                                                                                                                                                                                                                                                                                                                                                          <w:marBottom w:val="0"/>
                                                                                                                                                                                                                                                                                                                                                                                                                                                                                                                                                                                                                                                                                                                                                                                                                                                                                                                                                                                                                                                          <w:divBdr>
                                                                                                                                                                                                                                                                                                                                                                                                                                                                                                                                                                                                                                                                                                                                                                                                                                                                                                                                                                                                                                                            <w:top w:val="none" w:sz="0" w:space="0" w:color="auto"/>
                                                                                                                                                                                                                                                                                                                                                                                                                                                                                                                                                                                                                                                                                                                                                                                                                                                                                                                                                                                                                                                            <w:left w:val="none" w:sz="0" w:space="0" w:color="auto"/>
                                                                                                                                                                                                                                                                                                                                                                                                                                                                                                                                                                                                                                                                                                                                                                                                                                                                                                                                                                                                                                                            <w:bottom w:val="none" w:sz="0" w:space="0" w:color="auto"/>
                                                                                                                                                                                                                                                                                                                                                                                                                                                                                                                                                                                                                                                                                                                                                                                                                                                                                                                                                                                                                                                            <w:right w:val="none" w:sz="0" w:space="0" w:color="auto"/>
                                                                                                                                                                                                                                                                                                                                                                                                                                                                                                                                                                                                                                                                                                                                                                                                                                                                                                                                                                                                                                                          </w:divBdr>
                                                                                                                                                                                                                                                                                                                                                                                                                                                                                                                                                                                                                                                                                                                                                                                                                                                                                                                                                                                                                                                          <w:divsChild>
                                                                                                                                                                                                                                                                                                                                                                                                                                                                                                                                                                                                                                                                                                                                                                                                                                                                                                                                                                                                                                                            <w:div w:id="1429736455">
                                                                                                                                                                                                                                                                                                                                                                                                                                                                                                                                                                                                                                                                                                                                                                                                                                                                                                                                                                                                                                                              <w:marLeft w:val="0"/>
                                                                                                                                                                                                                                                                                                                                                                                                                                                                                                                                                                                                                                                                                                                                                                                                                                                                                                                                                                                                                                                              <w:marRight w:val="0"/>
                                                                                                                                                                                                                                                                                                                                                                                                                                                                                                                                                                                                                                                                                                                                                                                                                                                                                                                                                                                                                                                              <w:marTop w:val="0"/>
                                                                                                                                                                                                                                                                                                                                                                                                                                                                                                                                                                                                                                                                                                                                                                                                                                                                                                                                                                                                                                                              <w:marBottom w:val="0"/>
                                                                                                                                                                                                                                                                                                                                                                                                                                                                                                                                                                                                                                                                                                                                                                                                                                                                                                                                                                                                                                                              <w:divBdr>
                                                                                                                                                                                                                                                                                                                                                                                                                                                                                                                                                                                                                                                                                                                                                                                                                                                                                                                                                                                                                                                                <w:top w:val="none" w:sz="0" w:space="0" w:color="auto"/>
                                                                                                                                                                                                                                                                                                                                                                                                                                                                                                                                                                                                                                                                                                                                                                                                                                                                                                                                                                                                                                                                <w:left w:val="none" w:sz="0" w:space="0" w:color="auto"/>
                                                                                                                                                                                                                                                                                                                                                                                                                                                                                                                                                                                                                                                                                                                                                                                                                                                                                                                                                                                                                                                                <w:bottom w:val="none" w:sz="0" w:space="0" w:color="auto"/>
                                                                                                                                                                                                                                                                                                                                                                                                                                                                                                                                                                                                                                                                                                                                                                                                                                                                                                                                                                                                                                                                <w:right w:val="none" w:sz="0" w:space="0" w:color="auto"/>
                                                                                                                                                                                                                                                                                                                                                                                                                                                                                                                                                                                                                                                                                                                                                                                                                                                                                                                                                                                                                                                              </w:divBdr>
                                                                                                                                                                                                                                                                                                                                                                                                                                                                                                                                                                                                                                                                                                                                                                                                                                                                                                                                                                                                                                                              <w:divsChild>
                                                                                                                                                                                                                                                                                                                                                                                                                                                                                                                                                                                                                                                                                                                                                                                                                                                                                                                                                                                                                                                                <w:div w:id="1392463398">
                                                                                                                                                                                                                                                                                                                                                                                                                                                                                                                                                                                                                                                                                                                                                                                                                                                                                                                                                                                                                                                                  <w:marLeft w:val="0"/>
                                                                                                                                                                                                                                                                                                                                                                                                                                                                                                                                                                                                                                                                                                                                                                                                                                                                                                                                                                                                                                                                  <w:marRight w:val="0"/>
                                                                                                                                                                                                                                                                                                                                                                                                                                                                                                                                                                                                                                                                                                                                                                                                                                                                                                                                                                                                                                                                  <w:marTop w:val="0"/>
                                                                                                                                                                                                                                                                                                                                                                                                                                                                                                                                                                                                                                                                                                                                                                                                                                                                                                                                                                                                                                                                  <w:marBottom w:val="0"/>
                                                                                                                                                                                                                                                                                                                                                                                                                                                                                                                                                                                                                                                                                                                                                                                                                                                                                                                                                                                                                                                                  <w:divBdr>
                                                                                                                                                                                                                                                                                                                                                                                                                                                                                                                                                                                                                                                                                                                                                                                                                                                                                                                                                                                                                                                                    <w:top w:val="none" w:sz="0" w:space="0" w:color="auto"/>
                                                                                                                                                                                                                                                                                                                                                                                                                                                                                                                                                                                                                                                                                                                                                                                                                                                                                                                                                                                                                                                                    <w:left w:val="none" w:sz="0" w:space="0" w:color="auto"/>
                                                                                                                                                                                                                                                                                                                                                                                                                                                                                                                                                                                                                                                                                                                                                                                                                                                                                                                                                                                                                                                                    <w:bottom w:val="none" w:sz="0" w:space="0" w:color="auto"/>
                                                                                                                                                                                                                                                                                                                                                                                                                                                                                                                                                                                                                                                                                                                                                                                                                                                                                                                                                                                                                                                                    <w:right w:val="none" w:sz="0" w:space="0" w:color="auto"/>
                                                                                                                                                                                                                                                                                                                                                                                                                                                                                                                                                                                                                                                                                                                                                                                                                                                                                                                                                                                                                                                                  </w:divBdr>
                                                                                                                                                                                                                                                                                                                                                                                                                                                                                                                                                                                                                                                                                                                                                                                                                                                                                                                                                                                                                                                                  <w:divsChild>
                                                                                                                                                                                                                                                                                                                                                                                                                                                                                                                                                                                                                                                                                                                                                                                                                                                                                                                                                                                                                                                                    <w:div w:id="1673485229">
                                                                                                                                                                                                                                                                                                                                                                                                                                                                                                                                                                                                                                                                                                                                                                                                                                                                                                                                                                                                                                                                      <w:marLeft w:val="0"/>
                                                                                                                                                                                                                                                                                                                                                                                                                                                                                                                                                                                                                                                                                                                                                                                                                                                                                                                                                                                                                                                                      <w:marRight w:val="0"/>
                                                                                                                                                                                                                                                                                                                                                                                                                                                                                                                                                                                                                                                                                                                                                                                                                                                                                                                                                                                                                                                                      <w:marTop w:val="0"/>
                                                                                                                                                                                                                                                                                                                                                                                                                                                                                                                                                                                                                                                                                                                                                                                                                                                                                                                                                                                                                                                                      <w:marBottom w:val="0"/>
                                                                                                                                                                                                                                                                                                                                                                                                                                                                                                                                                                                                                                                                                                                                                                                                                                                                                                                                                                                                                                                                      <w:divBdr>
                                                                                                                                                                                                                                                                                                                                                                                                                                                                                                                                                                                                                                                                                                                                                                                                                                                                                                                                                                                                                                                                        <w:top w:val="none" w:sz="0" w:space="0" w:color="auto"/>
                                                                                                                                                                                                                                                                                                                                                                                                                                                                                                                                                                                                                                                                                                                                                                                                                                                                                                                                                                                                                                                                        <w:left w:val="none" w:sz="0" w:space="0" w:color="auto"/>
                                                                                                                                                                                                                                                                                                                                                                                                                                                                                                                                                                                                                                                                                                                                                                                                                                                                                                                                                                                                                                                                        <w:bottom w:val="none" w:sz="0" w:space="0" w:color="auto"/>
                                                                                                                                                                                                                                                                                                                                                                                                                                                                                                                                                                                                                                                                                                                                                                                                                                                                                                                                                                                                                                                                        <w:right w:val="none" w:sz="0" w:space="0" w:color="auto"/>
                                                                                                                                                                                                                                                                                                                                                                                                                                                                                                                                                                                                                                                                                                                                                                                                                                                                                                                                                                                                                                                                      </w:divBdr>
                                                                                                                                                                                                                                                                                                                                                                                                                                                                                                                                                                                                                                                                                                                                                                                                                                                                                                                                                                                                                                                                      <w:divsChild>
                                                                                                                                                                                                                                                                                                                                                                                                                                                                                                                                                                                                                                                                                                                                                                                                                                                                                                                                                                                                                                                                        <w:div w:id="411506543">
                                                                                                                                                                                                                                                                                                                                                                                                                                                                                                                                                                                                                                                                                                                                                                                                                                                                                                                                                                                                                                                                          <w:marLeft w:val="0"/>
                                                                                                                                                                                                                                                                                                                                                                                                                                                                                                                                                                                                                                                                                                                                                                                                                                                                                                                                                                                                                                                                          <w:marRight w:val="0"/>
                                                                                                                                                                                                                                                                                                                                                                                                                                                                                                                                                                                                                                                                                                                                                                                                                                                                                                                                                                                                                                                                          <w:marTop w:val="0"/>
                                                                                                                                                                                                                                                                                                                                                                                                                                                                                                                                                                                                                                                                                                                                                                                                                                                                                                                                                                                                                                                                          <w:marBottom w:val="0"/>
                                                                                                                                                                                                                                                                                                                                                                                                                                                                                                                                                                                                                                                                                                                                                                                                                                                                                                                                                                                                                                                                          <w:divBdr>
                                                                                                                                                                                                                                                                                                                                                                                                                                                                                                                                                                                                                                                                                                                                                                                                                                                                                                                                                                                                                                                                            <w:top w:val="none" w:sz="0" w:space="0" w:color="auto"/>
                                                                                                                                                                                                                                                                                                                                                                                                                                                                                                                                                                                                                                                                                                                                                                                                                                                                                                                                                                                                                                                                            <w:left w:val="none" w:sz="0" w:space="0" w:color="auto"/>
                                                                                                                                                                                                                                                                                                                                                                                                                                                                                                                                                                                                                                                                                                                                                                                                                                                                                                                                                                                                                                                                            <w:bottom w:val="none" w:sz="0" w:space="0" w:color="auto"/>
                                                                                                                                                                                                                                                                                                                                                                                                                                                                                                                                                                                                                                                                                                                                                                                                                                                                                                                                                                                                                                                                            <w:right w:val="none" w:sz="0" w:space="0" w:color="auto"/>
                                                                                                                                                                                                                                                                                                                                                                                                                                                                                                                                                                                                                                                                                                                                                                                                                                                                                                                                                                                                                                                                          </w:divBdr>
                                                                                                                                                                                                                                                                                                                                                                                                                                                                                                                                                                                                                                                                                                                                                                                                                                                                                                                                                                                                                                                                          <w:divsChild>
                                                                                                                                                                                                                                                                                                                                                                                                                                                                                                                                                                                                                                                                                                                                                                                                                                                                                                                                                                                                                                                                            <w:div w:id="1937983038">
                                                                                                                                                                                                                                                                                                                                                                                                                                                                                                                                                                                                                                                                                                                                                                                                                                                                                                                                                                                                                                                                              <w:marLeft w:val="0"/>
                                                                                                                                                                                                                                                                                                                                                                                                                                                                                                                                                                                                                                                                                                                                                                                                                                                                                                                                                                                                                                                                              <w:marRight w:val="0"/>
                                                                                                                                                                                                                                                                                                                                                                                                                                                                                                                                                                                                                                                                                                                                                                                                                                                                                                                                                                                                                                                                              <w:marTop w:val="0"/>
                                                                                                                                                                                                                                                                                                                                                                                                                                                                                                                                                                                                                                                                                                                                                                                                                                                                                                                                                                                                                                                                              <w:marBottom w:val="0"/>
                                                                                                                                                                                                                                                                                                                                                                                                                                                                                                                                                                                                                                                                                                                                                                                                                                                                                                                                                                                                                                                                              <w:divBdr>
                                                                                                                                                                                                                                                                                                                                                                                                                                                                                                                                                                                                                                                                                                                                                                                                                                                                                                                                                                                                                                                                                <w:top w:val="none" w:sz="0" w:space="0" w:color="auto"/>
                                                                                                                                                                                                                                                                                                                                                                                                                                                                                                                                                                                                                                                                                                                                                                                                                                                                                                                                                                                                                                                                                <w:left w:val="none" w:sz="0" w:space="0" w:color="auto"/>
                                                                                                                                                                                                                                                                                                                                                                                                                                                                                                                                                                                                                                                                                                                                                                                                                                                                                                                                                                                                                                                                                <w:bottom w:val="none" w:sz="0" w:space="0" w:color="auto"/>
                                                                                                                                                                                                                                                                                                                                                                                                                                                                                                                                                                                                                                                                                                                                                                                                                                                                                                                                                                                                                                                                                <w:right w:val="none" w:sz="0" w:space="0" w:color="auto"/>
                                                                                                                                                                                                                                                                                                                                                                                                                                                                                                                                                                                                                                                                                                                                                                                                                                                                                                                                                                                                                                                                              </w:divBdr>
                                                                                                                                                                                                                                                                                                                                                                                                                                                                                                                                                                                                                                                                                                                                                                                                                                                                                                                                                                                                                                                                              <w:divsChild>
                                                                                                                                                                                                                                                                                                                                                                                                                                                                                                                                                                                                                                                                                                                                                                                                                                                                                                                                                                                                                                                                                <w:div w:id="935404111">
                                                                                                                                                                                                                                                                                                                                                                                                                                                                                                                                                                                                                                                                                                                                                                                                                                                                                                                                                                                                                                                                                  <w:marLeft w:val="0"/>
                                                                                                                                                                                                                                                                                                                                                                                                                                                                                                                                                                                                                                                                                                                                                                                                                                                                                                                                                                                                                                                                                  <w:marRight w:val="0"/>
                                                                                                                                                                                                                                                                                                                                                                                                                                                                                                                                                                                                                                                                                                                                                                                                                                                                                                                                                                                                                                                                                  <w:marTop w:val="0"/>
                                                                                                                                                                                                                                                                                                                                                                                                                                                                                                                                                                                                                                                                                                                                                                                                                                                                                                                                                                                                                                                                                  <w:marBottom w:val="0"/>
                                                                                                                                                                                                                                                                                                                                                                                                                                                                                                                                                                                                                                                                                                                                                                                                                                                                                                                                                                                                                                                                                  <w:divBdr>
                                                                                                                                                                                                                                                                                                                                                                                                                                                                                                                                                                                                                                                                                                                                                                                                                                                                                                                                                                                                                                                                                    <w:top w:val="none" w:sz="0" w:space="0" w:color="auto"/>
                                                                                                                                                                                                                                                                                                                                                                                                                                                                                                                                                                                                                                                                                                                                                                                                                                                                                                                                                                                                                                                                                    <w:left w:val="none" w:sz="0" w:space="0" w:color="auto"/>
                                                                                                                                                                                                                                                                                                                                                                                                                                                                                                                                                                                                                                                                                                                                                                                                                                                                                                                                                                                                                                                                                    <w:bottom w:val="none" w:sz="0" w:space="0" w:color="auto"/>
                                                                                                                                                                                                                                                                                                                                                                                                                                                                                                                                                                                                                                                                                                                                                                                                                                                                                                                                                                                                                                                                                    <w:right w:val="none" w:sz="0" w:space="0" w:color="auto"/>
                                                                                                                                                                                                                                                                                                                                                                                                                                                                                                                                                                                                                                                                                                                                                                                                                                                                                                                                                                                                                                                                                  </w:divBdr>
                                                                                                                                                                                                                                                                                                                                                                                                                                                                                                                                                                                                                                                                                                                                                                                                                                                                                                                                                                                                                                                                                  <w:divsChild>
                                                                                                                                                                                                                                                                                                                                                                                                                                                                                                                                                                                                                                                                                                                                                                                                                                                                                                                                                                                                                                                                                    <w:div w:id="1946961744">
                                                                                                                                                                                                                                                                                                                                                                                                                                                                                                                                                                                                                                                                                                                                                                                                                                                                                                                                                                                                                                                                                      <w:marLeft w:val="0"/>
                                                                                                                                                                                                                                                                                                                                                                                                                                                                                                                                                                                                                                                                                                                                                                                                                                                                                                                                                                                                                                                                                      <w:marRight w:val="0"/>
                                                                                                                                                                                                                                                                                                                                                                                                                                                                                                                                                                                                                                                                                                                                                                                                                                                                                                                                                                                                                                                                                      <w:marTop w:val="0"/>
                                                                                                                                                                                                                                                                                                                                                                                                                                                                                                                                                                                                                                                                                                                                                                                                                                                                                                                                                                                                                                                                                      <w:marBottom w:val="0"/>
                                                                                                                                                                                                                                                                                                                                                                                                                                                                                                                                                                                                                                                                                                                                                                                                                                                                                                                                                                                                                                                                                      <w:divBdr>
                                                                                                                                                                                                                                                                                                                                                                                                                                                                                                                                                                                                                                                                                                                                                                                                                                                                                                                                                                                                                                                                                        <w:top w:val="none" w:sz="0" w:space="0" w:color="auto"/>
                                                                                                                                                                                                                                                                                                                                                                                                                                                                                                                                                                                                                                                                                                                                                                                                                                                                                                                                                                                                                                                                                        <w:left w:val="none" w:sz="0" w:space="0" w:color="auto"/>
                                                                                                                                                                                                                                                                                                                                                                                                                                                                                                                                                                                                                                                                                                                                                                                                                                                                                                                                                                                                                                                                                        <w:bottom w:val="none" w:sz="0" w:space="0" w:color="auto"/>
                                                                                                                                                                                                                                                                                                                                                                                                                                                                                                                                                                                                                                                                                                                                                                                                                                                                                                                                                                                                                                                                                        <w:right w:val="none" w:sz="0" w:space="0" w:color="auto"/>
                                                                                                                                                                                                                                                                                                                                                                                                                                                                                                                                                                                                                                                                                                                                                                                                                                                                                                                                                                                                                                                                                      </w:divBdr>
                                                                                                                                                                                                                                                                                                                                                                                                                                                                                                                                                                                                                                                                                                                                                                                                                                                                                                                                                                                                                                                                                      <w:divsChild>
                                                                                                                                                                                                                                                                                                                                                                                                                                                                                                                                                                                                                                                                                                                                                                                                                                                                                                                                                                                                                                                                                        <w:div w:id="2113747218">
                                                                                                                                                                                                                                                                                                                                                                                                                                                                                                                                                                                                                                                                                                                                                                                                                                                                                                                                                                                                                                                                                          <w:marLeft w:val="0"/>
                                                                                                                                                                                                                                                                                                                                                                                                                                                                                                                                                                                                                                                                                                                                                                                                                                                                                                                                                                                                                                                                                          <w:marRight w:val="0"/>
                                                                                                                                                                                                                                                                                                                                                                                                                                                                                                                                                                                                                                                                                                                                                                                                                                                                                                                                                                                                                                                                                          <w:marTop w:val="0"/>
                                                                                                                                                                                                                                                                                                                                                                                                                                                                                                                                                                                                                                                                                                                                                                                                                                                                                                                                                                                                                                                                                          <w:marBottom w:val="0"/>
                                                                                                                                                                                                                                                                                                                                                                                                                                                                                                                                                                                                                                                                                                                                                                                                                                                                                                                                                                                                                                                                                          <w:divBdr>
                                                                                                                                                                                                                                                                                                                                                                                                                                                                                                                                                                                                                                                                                                                                                                                                                                                                                                                                                                                                                                                                                            <w:top w:val="none" w:sz="0" w:space="0" w:color="auto"/>
                                                                                                                                                                                                                                                                                                                                                                                                                                                                                                                                                                                                                                                                                                                                                                                                                                                                                                                                                                                                                                                                                            <w:left w:val="none" w:sz="0" w:space="0" w:color="auto"/>
                                                                                                                                                                                                                                                                                                                                                                                                                                                                                                                                                                                                                                                                                                                                                                                                                                                                                                                                                                                                                                                                                            <w:bottom w:val="none" w:sz="0" w:space="0" w:color="auto"/>
                                                                                                                                                                                                                                                                                                                                                                                                                                                                                                                                                                                                                                                                                                                                                                                                                                                                                                                                                                                                                                                                                            <w:right w:val="none" w:sz="0" w:space="0" w:color="auto"/>
                                                                                                                                                                                                                                                                                                                                                                                                                                                                                                                                                                                                                                                                                                                                                                                                                                                                                                                                                                                                                                                                                          </w:divBdr>
                                                                                                                                                                                                                                                                                                                                                                                                                                                                                                                                                                                                                                                                                                                                                                                                                                                                                                                                                                                                                                                                                          <w:divsChild>
                                                                                                                                                                                                                                                                                                                                                                                                                                                                                                                                                                                                                                                                                                                                                                                                                                                                                                                                                                                                                                                                                            <w:div w:id="1886526621">
                                                                                                                                                                                                                                                                                                                                                                                                                                                                                                                                                                                                                                                                                                                                                                                                                                                                                                                                                                                                                                                                                              <w:marLeft w:val="0"/>
                                                                                                                                                                                                                                                                                                                                                                                                                                                                                                                                                                                                                                                                                                                                                                                                                                                                                                                                                                                                                                                                                              <w:marRight w:val="0"/>
                                                                                                                                                                                                                                                                                                                                                                                                                                                                                                                                                                                                                                                                                                                                                                                                                                                                                                                                                                                                                                                                                              <w:marTop w:val="0"/>
                                                                                                                                                                                                                                                                                                                                                                                                                                                                                                                                                                                                                                                                                                                                                                                                                                                                                                                                                                                                                                                                                              <w:marBottom w:val="0"/>
                                                                                                                                                                                                                                                                                                                                                                                                                                                                                                                                                                                                                                                                                                                                                                                                                                                                                                                                                                                                                                                                                              <w:divBdr>
                                                                                                                                                                                                                                                                                                                                                                                                                                                                                                                                                                                                                                                                                                                                                                                                                                                                                                                                                                                                                                                                                                <w:top w:val="none" w:sz="0" w:space="0" w:color="auto"/>
                                                                                                                                                                                                                                                                                                                                                                                                                                                                                                                                                                                                                                                                                                                                                                                                                                                                                                                                                                                                                                                                                                <w:left w:val="none" w:sz="0" w:space="0" w:color="auto"/>
                                                                                                                                                                                                                                                                                                                                                                                                                                                                                                                                                                                                                                                                                                                                                                                                                                                                                                                                                                                                                                                                                                <w:bottom w:val="none" w:sz="0" w:space="0" w:color="auto"/>
                                                                                                                                                                                                                                                                                                                                                                                                                                                                                                                                                                                                                                                                                                                                                                                                                                                                                                                                                                                                                                                                                                <w:right w:val="none" w:sz="0" w:space="0" w:color="auto"/>
                                                                                                                                                                                                                                                                                                                                                                                                                                                                                                                                                                                                                                                                                                                                                                                                                                                                                                                                                                                                                                                                                              </w:divBdr>
                                                                                                                                                                                                                                                                                                                                                                                                                                                                                                                                                                                                                                                                                                                                                                                                                                                                                                                                                                                                                                                                                              <w:divsChild>
                                                                                                                                                                                                                                                                                                                                                                                                                                                                                                                                                                                                                                                                                                                                                                                                                                                                                                                                                                                                                                                                                                <w:div w:id="2015957292">
                                                                                                                                                                                                                                                                                                                                                                                                                                                                                                                                                                                                                                                                                                                                                                                                                                                                                                                                                                                                                                                                                                  <w:marLeft w:val="0"/>
                                                                                                                                                                                                                                                                                                                                                                                                                                                                                                                                                                                                                                                                                                                                                                                                                                                                                                                                                                                                                                                                                                  <w:marRight w:val="0"/>
                                                                                                                                                                                                                                                                                                                                                                                                                                                                                                                                                                                                                                                                                                                                                                                                                                                                                                                                                                                                                                                                                                  <w:marTop w:val="0"/>
                                                                                                                                                                                                                                                                                                                                                                                                                                                                                                                                                                                                                                                                                                                                                                                                                                                                                                                                                                                                                                                                                                  <w:marBottom w:val="0"/>
                                                                                                                                                                                                                                                                                                                                                                                                                                                                                                                                                                                                                                                                                                                                                                                                                                                                                                                                                                                                                                                                                                  <w:divBdr>
                                                                                                                                                                                                                                                                                                                                                                                                                                                                                                                                                                                                                                                                                                                                                                                                                                                                                                                                                                                                                                                                                                    <w:top w:val="none" w:sz="0" w:space="0" w:color="auto"/>
                                                                                                                                                                                                                                                                                                                                                                                                                                                                                                                                                                                                                                                                                                                                                                                                                                                                                                                                                                                                                                                                                                    <w:left w:val="none" w:sz="0" w:space="0" w:color="auto"/>
                                                                                                                                                                                                                                                                                                                                                                                                                                                                                                                                                                                                                                                                                                                                                                                                                                                                                                                                                                                                                                                                                                    <w:bottom w:val="none" w:sz="0" w:space="0" w:color="auto"/>
                                                                                                                                                                                                                                                                                                                                                                                                                                                                                                                                                                                                                                                                                                                                                                                                                                                                                                                                                                                                                                                                                                    <w:right w:val="none" w:sz="0" w:space="0" w:color="auto"/>
                                                                                                                                                                                                                                                                                                                                                                                                                                                                                                                                                                                                                                                                                                                                                                                                                                                                                                                                                                                                                                                                                                  </w:divBdr>
                                                                                                                                                                                                                                                                                                                                                                                                                                                                                                                                                                                                                                                                                                                                                                                                                                                                                                                                                                                                                                                                                                  <w:divsChild>
                                                                                                                                                                                                                                                                                                                                                                                                                                                                                                                                                                                                                                                                                                                                                                                                                                                                                                                                                                                                                                                                                                    <w:div w:id="1239515087">
                                                                                                                                                                                                                                                                                                                                                                                                                                                                                                                                                                                                                                                                                                                                                                                                                                                                                                                                                                                                                                                                                                      <w:marLeft w:val="0"/>
                                                                                                                                                                                                                                                                                                                                                                                                                                                                                                                                                                                                                                                                                                                                                                                                                                                                                                                                                                                                                                                                                                      <w:marRight w:val="0"/>
                                                                                                                                                                                                                                                                                                                                                                                                                                                                                                                                                                                                                                                                                                                                                                                                                                                                                                                                                                                                                                                                                                      <w:marTop w:val="0"/>
                                                                                                                                                                                                                                                                                                                                                                                                                                                                                                                                                                                                                                                                                                                                                                                                                                                                                                                                                                                                                                                                                                      <w:marBottom w:val="0"/>
                                                                                                                                                                                                                                                                                                                                                                                                                                                                                                                                                                                                                                                                                                                                                                                                                                                                                                                                                                                                                                                                                                      <w:divBdr>
                                                                                                                                                                                                                                                                                                                                                                                                                                                                                                                                                                                                                                                                                                                                                                                                                                                                                                                                                                                                                                                                                                        <w:top w:val="none" w:sz="0" w:space="0" w:color="auto"/>
                                                                                                                                                                                                                                                                                                                                                                                                                                                                                                                                                                                                                                                                                                                                                                                                                                                                                                                                                                                                                                                                                                        <w:left w:val="none" w:sz="0" w:space="0" w:color="auto"/>
                                                                                                                                                                                                                                                                                                                                                                                                                                                                                                                                                                                                                                                                                                                                                                                                                                                                                                                                                                                                                                                                                                        <w:bottom w:val="none" w:sz="0" w:space="0" w:color="auto"/>
                                                                                                                                                                                                                                                                                                                                                                                                                                                                                                                                                                                                                                                                                                                                                                                                                                                                                                                                                                                                                                                                                                        <w:right w:val="none" w:sz="0" w:space="0" w:color="auto"/>
                                                                                                                                                                                                                                                                                                                                                                                                                                                                                                                                                                                                                                                                                                                                                                                                                                                                                                                                                                                                                                                                                                      </w:divBdr>
                                                                                                                                                                                                                                                                                                                                                                                                                                                                                                                                                                                                                                                                                                                                                                                                                                                                                                                                                                                                                                                                                                      <w:divsChild>
                                                                                                                                                                                                                                                                                                                                                                                                                                                                                                                                                                                                                                                                                                                                                                                                                                                                                                                                                                                                                                                                                                        <w:div w:id="187946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659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488548">
      <w:bodyDiv w:val="1"/>
      <w:marLeft w:val="0"/>
      <w:marRight w:val="0"/>
      <w:marTop w:val="0"/>
      <w:marBottom w:val="0"/>
      <w:divBdr>
        <w:top w:val="none" w:sz="0" w:space="0" w:color="auto"/>
        <w:left w:val="none" w:sz="0" w:space="0" w:color="auto"/>
        <w:bottom w:val="none" w:sz="0" w:space="0" w:color="auto"/>
        <w:right w:val="none" w:sz="0" w:space="0" w:color="auto"/>
      </w:divBdr>
    </w:div>
    <w:div w:id="1152063141">
      <w:bodyDiv w:val="1"/>
      <w:marLeft w:val="0"/>
      <w:marRight w:val="0"/>
      <w:marTop w:val="0"/>
      <w:marBottom w:val="0"/>
      <w:divBdr>
        <w:top w:val="none" w:sz="0" w:space="0" w:color="auto"/>
        <w:left w:val="none" w:sz="0" w:space="0" w:color="auto"/>
        <w:bottom w:val="none" w:sz="0" w:space="0" w:color="auto"/>
        <w:right w:val="none" w:sz="0" w:space="0" w:color="auto"/>
      </w:divBdr>
      <w:divsChild>
        <w:div w:id="56439743">
          <w:marLeft w:val="0"/>
          <w:marRight w:val="0"/>
          <w:marTop w:val="0"/>
          <w:marBottom w:val="0"/>
          <w:divBdr>
            <w:top w:val="none" w:sz="0" w:space="0" w:color="auto"/>
            <w:left w:val="none" w:sz="0" w:space="0" w:color="auto"/>
            <w:bottom w:val="none" w:sz="0" w:space="0" w:color="auto"/>
            <w:right w:val="none" w:sz="0" w:space="0" w:color="auto"/>
          </w:divBdr>
        </w:div>
        <w:div w:id="163131485">
          <w:marLeft w:val="0"/>
          <w:marRight w:val="0"/>
          <w:marTop w:val="0"/>
          <w:marBottom w:val="0"/>
          <w:divBdr>
            <w:top w:val="none" w:sz="0" w:space="0" w:color="auto"/>
            <w:left w:val="none" w:sz="0" w:space="0" w:color="auto"/>
            <w:bottom w:val="none" w:sz="0" w:space="0" w:color="auto"/>
            <w:right w:val="none" w:sz="0" w:space="0" w:color="auto"/>
          </w:divBdr>
        </w:div>
        <w:div w:id="271596222">
          <w:marLeft w:val="0"/>
          <w:marRight w:val="0"/>
          <w:marTop w:val="0"/>
          <w:marBottom w:val="0"/>
          <w:divBdr>
            <w:top w:val="none" w:sz="0" w:space="0" w:color="auto"/>
            <w:left w:val="none" w:sz="0" w:space="0" w:color="auto"/>
            <w:bottom w:val="none" w:sz="0" w:space="0" w:color="auto"/>
            <w:right w:val="none" w:sz="0" w:space="0" w:color="auto"/>
          </w:divBdr>
        </w:div>
        <w:div w:id="786654257">
          <w:marLeft w:val="0"/>
          <w:marRight w:val="0"/>
          <w:marTop w:val="0"/>
          <w:marBottom w:val="0"/>
          <w:divBdr>
            <w:top w:val="none" w:sz="0" w:space="0" w:color="auto"/>
            <w:left w:val="none" w:sz="0" w:space="0" w:color="auto"/>
            <w:bottom w:val="none" w:sz="0" w:space="0" w:color="auto"/>
            <w:right w:val="none" w:sz="0" w:space="0" w:color="auto"/>
          </w:divBdr>
        </w:div>
        <w:div w:id="1370062656">
          <w:marLeft w:val="0"/>
          <w:marRight w:val="0"/>
          <w:marTop w:val="0"/>
          <w:marBottom w:val="0"/>
          <w:divBdr>
            <w:top w:val="none" w:sz="0" w:space="0" w:color="auto"/>
            <w:left w:val="none" w:sz="0" w:space="0" w:color="auto"/>
            <w:bottom w:val="none" w:sz="0" w:space="0" w:color="auto"/>
            <w:right w:val="none" w:sz="0" w:space="0" w:color="auto"/>
          </w:divBdr>
        </w:div>
        <w:div w:id="1400522207">
          <w:marLeft w:val="0"/>
          <w:marRight w:val="0"/>
          <w:marTop w:val="0"/>
          <w:marBottom w:val="0"/>
          <w:divBdr>
            <w:top w:val="none" w:sz="0" w:space="0" w:color="auto"/>
            <w:left w:val="none" w:sz="0" w:space="0" w:color="auto"/>
            <w:bottom w:val="none" w:sz="0" w:space="0" w:color="auto"/>
            <w:right w:val="none" w:sz="0" w:space="0" w:color="auto"/>
          </w:divBdr>
        </w:div>
        <w:div w:id="1630353207">
          <w:marLeft w:val="0"/>
          <w:marRight w:val="0"/>
          <w:marTop w:val="0"/>
          <w:marBottom w:val="0"/>
          <w:divBdr>
            <w:top w:val="none" w:sz="0" w:space="0" w:color="auto"/>
            <w:left w:val="none" w:sz="0" w:space="0" w:color="auto"/>
            <w:bottom w:val="none" w:sz="0" w:space="0" w:color="auto"/>
            <w:right w:val="none" w:sz="0" w:space="0" w:color="auto"/>
          </w:divBdr>
        </w:div>
        <w:div w:id="16597714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40DBBC-8F6A-41BE-A2F8-B257B1C22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19281</Words>
  <Characters>109903</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Quantifying and visualising divergence between pairs of phylogenetic trees: implications for phylogenetic reconstruction</vt:lpstr>
    </vt:vector>
  </TitlesOfParts>
  <Company>University of Cambridge</Company>
  <LinksUpToDate>false</LinksUpToDate>
  <CharactersWithSpaces>12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and visualising divergence between pairs of phylogenetic trees: implications for phylogenetic reconstruction</dc:title>
  <dc:subject/>
  <dc:creator>Martin Smith</dc:creator>
  <cp:keywords/>
  <dc:description/>
  <cp:lastModifiedBy>Martin Smith</cp:lastModifiedBy>
  <cp:revision>4</cp:revision>
  <cp:lastPrinted>2016-04-13T08:38:00Z</cp:lastPrinted>
  <dcterms:created xsi:type="dcterms:W3CDTF">2018-09-03T13:21:00Z</dcterms:created>
  <dcterms:modified xsi:type="dcterms:W3CDTF">2018-09-0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ology-letters</vt:lpwstr>
  </property>
  <property fmtid="{D5CDD505-2E9C-101B-9397-08002B2CF9AE}" pid="10" name="Mendeley Recent Style Name 3_1">
    <vt:lpwstr>Biology Letters</vt:lpwstr>
  </property>
  <property fmtid="{D5CDD505-2E9C-101B-9397-08002B2CF9AE}" pid="11" name="Mendeley Recent Style Id 4_1">
    <vt:lpwstr>http://www.zotero.org/styles/cell-numeric</vt:lpwstr>
  </property>
  <property fmtid="{D5CDD505-2E9C-101B-9397-08002B2CF9AE}" pid="12" name="Mendeley Recent Style Name 4_1">
    <vt:lpwstr>Cell journals (numeric)</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custom-brief-ukri</vt:lpwstr>
  </property>
  <property fmtid="{D5CDD505-2E9C-101B-9397-08002B2CF9AE}" pid="16" name="Mendeley Recent Style Name 6_1">
    <vt:lpwstr>Custom Brief - UKRI</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alaeontology</vt:lpwstr>
  </property>
  <property fmtid="{D5CDD505-2E9C-101B-9397-08002B2CF9AE}" pid="20" name="Mendeley Recent Style Name 8_1">
    <vt:lpwstr>Palaeontology</vt:lpwstr>
  </property>
  <property fmtid="{D5CDD505-2E9C-101B-9397-08002B2CF9AE}" pid="21" name="Mendeley Recent Style Id 9_1">
    <vt:lpwstr>http://www.zotero.org/styles/systematic-biology</vt:lpwstr>
  </property>
  <property fmtid="{D5CDD505-2E9C-101B-9397-08002B2CF9AE}" pid="22" name="Mendeley Recent Style Name 9_1">
    <vt:lpwstr>Systematic Biology</vt:lpwstr>
  </property>
  <property fmtid="{D5CDD505-2E9C-101B-9397-08002B2CF9AE}" pid="23" name="Mendeley Unique User Id_1">
    <vt:lpwstr>e4d70ed7-dba3-3ec6-851a-342ac2de82c0</vt:lpwstr>
  </property>
  <property fmtid="{D5CDD505-2E9C-101B-9397-08002B2CF9AE}" pid="24" name="Mendeley Citation Style_1">
    <vt:lpwstr>http://www.zotero.org/styles/palaeontology</vt:lpwstr>
  </property>
</Properties>
</file>